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wdp" ContentType="image/vnd.ms-photo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Hlk6312355" w:displacedByCustomXml="next"/>
    <w:bookmarkEnd w:id="0" w:displacedByCustomXml="next"/>
    <w:sdt>
      <w:sdtPr>
        <w:rPr>
          <w:b w:val="0"/>
          <w:bCs w:val="0"/>
          <w:sz w:val="22"/>
          <w:lang w:val="ca-ES"/>
        </w:rPr>
        <w:id w:val="-562103508"/>
        <w:docPartObj>
          <w:docPartGallery w:val="Cover Pages"/>
          <w:docPartUnique/>
        </w:docPartObj>
      </w:sdtPr>
      <w:sdtContent>
        <w:p w14:paraId="77D431D5" w14:textId="77777777" w:rsidR="00EB659E" w:rsidRPr="0043429B" w:rsidRDefault="00EB659E" w:rsidP="00592013">
          <w:pPr>
            <w:pStyle w:val="Epgrafe"/>
            <w:rPr>
              <w:lang w:val="ca-ES"/>
            </w:rPr>
          </w:pPr>
        </w:p>
        <w:p w14:paraId="2288C133" w14:textId="77777777" w:rsidR="00EB659E" w:rsidRPr="0043429B" w:rsidRDefault="00EB659E" w:rsidP="004F0A6B">
          <w:pPr>
            <w:rPr>
              <w:lang w:val="ca-ES"/>
            </w:rPr>
          </w:pPr>
        </w:p>
        <w:p w14:paraId="73688F13" w14:textId="77777777" w:rsidR="005E72A9" w:rsidRPr="0043429B" w:rsidRDefault="005E72A9" w:rsidP="004C6727">
          <w:pPr>
            <w:jc w:val="center"/>
            <w:rPr>
              <w:caps/>
              <w:sz w:val="32"/>
              <w:szCs w:val="32"/>
              <w:lang w:val="ca-ES"/>
            </w:rPr>
          </w:pPr>
          <w:r w:rsidRPr="0043429B">
            <w:rPr>
              <w:caps/>
              <w:sz w:val="32"/>
              <w:szCs w:val="32"/>
              <w:lang w:val="ca-ES"/>
            </w:rPr>
            <w:t>Treball Fi de</w:t>
          </w:r>
          <w:r w:rsidR="0005696F" w:rsidRPr="0043429B">
            <w:rPr>
              <w:caps/>
              <w:sz w:val="32"/>
              <w:szCs w:val="32"/>
              <w:lang w:val="ca-ES"/>
            </w:rPr>
            <w:t xml:space="preserve"> GRAU</w:t>
          </w:r>
        </w:p>
        <w:p w14:paraId="0D45CC08" w14:textId="77777777" w:rsidR="005E72A9" w:rsidRPr="0043429B" w:rsidRDefault="001D3F31" w:rsidP="005E72A9">
          <w:pPr>
            <w:jc w:val="center"/>
            <w:rPr>
              <w:sz w:val="32"/>
              <w:szCs w:val="32"/>
              <w:lang w:val="ca-ES"/>
            </w:rPr>
          </w:pPr>
          <w:r w:rsidRPr="0043429B">
            <w:rPr>
              <w:b/>
              <w:sz w:val="32"/>
              <w:szCs w:val="32"/>
              <w:lang w:val="ca-ES"/>
            </w:rPr>
            <w:t xml:space="preserve">Grau en Enginyeria </w:t>
          </w:r>
          <w:r w:rsidR="0005696F" w:rsidRPr="0043429B">
            <w:rPr>
              <w:b/>
              <w:sz w:val="32"/>
              <w:szCs w:val="32"/>
              <w:lang w:val="ca-ES"/>
            </w:rPr>
            <w:t>Electrònica Industrial i Automàtica</w:t>
          </w:r>
        </w:p>
        <w:p w14:paraId="49B119C2" w14:textId="77777777" w:rsidR="005E72A9" w:rsidRPr="0043429B" w:rsidRDefault="0005696F" w:rsidP="00607078">
          <w:pPr>
            <w:jc w:val="center"/>
            <w:rPr>
              <w:b/>
              <w:caps/>
              <w:sz w:val="36"/>
              <w:szCs w:val="36"/>
              <w:lang w:val="ca-ES"/>
            </w:rPr>
          </w:pPr>
          <w:r w:rsidRPr="0043429B">
            <w:rPr>
              <w:b/>
              <w:caps/>
              <w:sz w:val="36"/>
              <w:szCs w:val="36"/>
              <w:lang w:val="ca-ES"/>
            </w:rPr>
            <w:t xml:space="preserve">PROGRAMACIÓ </w:t>
          </w:r>
          <w:r w:rsidR="00876965" w:rsidRPr="0043429B">
            <w:rPr>
              <w:b/>
              <w:caps/>
              <w:sz w:val="36"/>
              <w:szCs w:val="36"/>
              <w:lang w:val="ca-ES"/>
            </w:rPr>
            <w:t xml:space="preserve">DE </w:t>
          </w:r>
          <w:r w:rsidRPr="0043429B">
            <w:rPr>
              <w:b/>
              <w:caps/>
              <w:sz w:val="36"/>
              <w:szCs w:val="36"/>
              <w:lang w:val="ca-ES"/>
            </w:rPr>
            <w:t>ROBOT LEGO MINDSTORMS</w:t>
          </w:r>
          <w:r w:rsidR="005E72A9" w:rsidRPr="0043429B">
            <w:rPr>
              <w:b/>
              <w:caps/>
              <w:sz w:val="36"/>
              <w:szCs w:val="36"/>
              <w:lang w:val="ca-ES"/>
            </w:rPr>
            <w:t xml:space="preserve"> </w:t>
          </w:r>
        </w:p>
        <w:p w14:paraId="2A3612ED" w14:textId="77777777" w:rsidR="005E72A9" w:rsidRPr="0043429B" w:rsidRDefault="005E72A9" w:rsidP="005E72A9">
          <w:pPr>
            <w:jc w:val="center"/>
            <w:rPr>
              <w:b/>
              <w:sz w:val="36"/>
              <w:szCs w:val="36"/>
              <w:lang w:val="ca-ES"/>
            </w:rPr>
          </w:pPr>
        </w:p>
        <w:p w14:paraId="7780D3B4" w14:textId="77777777" w:rsidR="00C05670" w:rsidRPr="0043429B" w:rsidRDefault="00C05670" w:rsidP="005E72A9">
          <w:pPr>
            <w:jc w:val="center"/>
            <w:rPr>
              <w:b/>
              <w:sz w:val="36"/>
              <w:szCs w:val="36"/>
              <w:lang w:val="ca-ES"/>
            </w:rPr>
          </w:pPr>
        </w:p>
        <w:p w14:paraId="244696C8" w14:textId="77777777" w:rsidR="005E72A9" w:rsidRPr="0043429B" w:rsidRDefault="00EB659E" w:rsidP="004F0A6B">
          <w:pPr>
            <w:ind w:left="-567"/>
            <w:jc w:val="center"/>
            <w:rPr>
              <w:b/>
              <w:sz w:val="36"/>
              <w:szCs w:val="36"/>
              <w:lang w:val="ca-ES"/>
            </w:rPr>
          </w:pPr>
          <w:r w:rsidRPr="0043429B">
            <w:rPr>
              <w:noProof/>
              <w:lang w:val="ca-ES"/>
            </w:rPr>
            <w:drawing>
              <wp:inline distT="0" distB="0" distL="0" distR="0" wp14:anchorId="5D9E577D" wp14:editId="1E8F49E1">
                <wp:extent cx="5581015" cy="1409700"/>
                <wp:effectExtent l="0" t="0" r="635" b="0"/>
                <wp:docPr id="2" name="Imatg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Imatge 1"/>
                        <pic:cNvPicPr>
                          <a:picLocks noChangeAspect="1"/>
                        </pic:cNvPicPr>
                      </pic:nvPicPr>
                      <pic:blipFill>
                        <a:blip r:embed="rId8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BEBA8EAE-BF5A-486C-A8C5-ECC9F3942E4B}">
                              <a14:imgProps xmlns:a14="http://schemas.microsoft.com/office/drawing/2010/main">
                                <a14:imgLayer r:embed="rId9">
                                  <a14:imgEffect>
                                    <a14:artisticPhotocopy/>
                                  </a14:imgEffect>
                                  <a14:imgEffect>
                                    <a14:saturation sat="0"/>
                                  </a14:imgEffect>
                                </a14:imgLayer>
                              </a14:imgProps>
                            </a:ex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5581015" cy="14097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431329D5" w14:textId="77777777" w:rsidR="00C05670" w:rsidRPr="0043429B" w:rsidRDefault="001F523D" w:rsidP="00607078">
          <w:pPr>
            <w:jc w:val="center"/>
            <w:rPr>
              <w:b/>
              <w:sz w:val="36"/>
              <w:szCs w:val="36"/>
              <w:lang w:val="ca-ES"/>
            </w:rPr>
          </w:pPr>
          <w:r w:rsidRPr="0043429B">
            <w:rPr>
              <w:b/>
              <w:sz w:val="36"/>
              <w:szCs w:val="36"/>
              <w:lang w:val="ca-ES"/>
            </w:rPr>
            <w:t>Memòria</w:t>
          </w:r>
          <w:r w:rsidR="00B334F0" w:rsidRPr="0043429B">
            <w:rPr>
              <w:b/>
              <w:sz w:val="36"/>
              <w:szCs w:val="36"/>
              <w:lang w:val="ca-ES"/>
            </w:rPr>
            <w:t xml:space="preserve"> i Annexos</w:t>
          </w:r>
        </w:p>
        <w:p w14:paraId="5138AC8A" w14:textId="77777777" w:rsidR="00EB659E" w:rsidRPr="0043429B" w:rsidRDefault="00EB659E" w:rsidP="00607078">
          <w:pPr>
            <w:jc w:val="center"/>
            <w:rPr>
              <w:b/>
              <w:sz w:val="36"/>
              <w:szCs w:val="36"/>
              <w:lang w:val="ca-ES"/>
            </w:rPr>
          </w:pPr>
        </w:p>
        <w:p w14:paraId="06401403" w14:textId="77777777" w:rsidR="00EB659E" w:rsidRPr="0043429B" w:rsidRDefault="00EB659E" w:rsidP="00607078">
          <w:pPr>
            <w:jc w:val="center"/>
            <w:rPr>
              <w:b/>
              <w:sz w:val="36"/>
              <w:szCs w:val="36"/>
              <w:lang w:val="ca-ES"/>
            </w:rPr>
          </w:pPr>
        </w:p>
        <w:p w14:paraId="634C5D74" w14:textId="77777777" w:rsidR="00607078" w:rsidRPr="0043429B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3429B">
            <w:rPr>
              <w:b/>
              <w:sz w:val="28"/>
              <w:szCs w:val="28"/>
              <w:lang w:val="ca-ES"/>
            </w:rPr>
            <w:t>Autor:</w:t>
          </w:r>
          <w:r w:rsidRPr="0043429B">
            <w:rPr>
              <w:sz w:val="28"/>
              <w:szCs w:val="28"/>
              <w:lang w:val="ca-ES"/>
            </w:rPr>
            <w:tab/>
          </w:r>
          <w:r w:rsidRPr="0043429B">
            <w:rPr>
              <w:sz w:val="28"/>
              <w:szCs w:val="28"/>
              <w:lang w:val="ca-ES"/>
            </w:rPr>
            <w:tab/>
          </w:r>
          <w:r w:rsidR="0005696F" w:rsidRPr="0043429B">
            <w:rPr>
              <w:sz w:val="28"/>
              <w:szCs w:val="28"/>
              <w:lang w:val="ca-ES"/>
            </w:rPr>
            <w:t xml:space="preserve">Pol </w:t>
          </w:r>
          <w:proofErr w:type="spellStart"/>
          <w:r w:rsidR="0005696F" w:rsidRPr="0043429B">
            <w:rPr>
              <w:sz w:val="28"/>
              <w:szCs w:val="28"/>
              <w:lang w:val="ca-ES"/>
            </w:rPr>
            <w:t>Codinachs</w:t>
          </w:r>
          <w:proofErr w:type="spellEnd"/>
          <w:r w:rsidR="0005696F" w:rsidRPr="0043429B">
            <w:rPr>
              <w:sz w:val="28"/>
              <w:szCs w:val="28"/>
              <w:lang w:val="ca-ES"/>
            </w:rPr>
            <w:t xml:space="preserve"> La Torre</w:t>
          </w:r>
        </w:p>
        <w:p w14:paraId="03AA04FC" w14:textId="77777777" w:rsidR="00607078" w:rsidRPr="0043429B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3429B">
            <w:rPr>
              <w:b/>
              <w:sz w:val="28"/>
              <w:szCs w:val="28"/>
              <w:lang w:val="ca-ES"/>
            </w:rPr>
            <w:t>Director:</w:t>
          </w:r>
          <w:r w:rsidRPr="0043429B">
            <w:rPr>
              <w:sz w:val="28"/>
              <w:szCs w:val="28"/>
              <w:lang w:val="ca-ES"/>
            </w:rPr>
            <w:tab/>
          </w:r>
          <w:r w:rsidRPr="0043429B">
            <w:rPr>
              <w:sz w:val="28"/>
              <w:szCs w:val="28"/>
              <w:lang w:val="ca-ES"/>
            </w:rPr>
            <w:tab/>
            <w:t>Nom del Director</w:t>
          </w:r>
          <w:r w:rsidR="00623DCD" w:rsidRPr="0043429B">
            <w:rPr>
              <w:sz w:val="28"/>
              <w:szCs w:val="28"/>
              <w:lang w:val="ca-ES"/>
            </w:rPr>
            <w:t>/a</w:t>
          </w:r>
        </w:p>
        <w:p w14:paraId="2C8DE2DB" w14:textId="77777777" w:rsidR="004A4F45" w:rsidRPr="0043429B" w:rsidRDefault="004A4F45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3429B">
            <w:rPr>
              <w:b/>
              <w:sz w:val="28"/>
              <w:szCs w:val="28"/>
              <w:lang w:val="ca-ES"/>
            </w:rPr>
            <w:t>Co-Director</w:t>
          </w:r>
          <w:r w:rsidRPr="0043429B">
            <w:rPr>
              <w:sz w:val="28"/>
              <w:szCs w:val="28"/>
              <w:lang w:val="ca-ES"/>
            </w:rPr>
            <w:t>:</w:t>
          </w:r>
          <w:r w:rsidRPr="0043429B">
            <w:rPr>
              <w:sz w:val="28"/>
              <w:szCs w:val="28"/>
              <w:lang w:val="ca-ES"/>
            </w:rPr>
            <w:tab/>
          </w:r>
          <w:r w:rsidRPr="0043429B">
            <w:rPr>
              <w:sz w:val="28"/>
              <w:szCs w:val="28"/>
              <w:lang w:val="ca-ES"/>
            </w:rPr>
            <w:tab/>
            <w:t>Nom del Co-Director</w:t>
          </w:r>
          <w:r w:rsidR="00623DCD" w:rsidRPr="0043429B">
            <w:rPr>
              <w:sz w:val="28"/>
              <w:szCs w:val="28"/>
              <w:lang w:val="ca-ES"/>
            </w:rPr>
            <w:t>/a</w:t>
          </w:r>
          <w:r w:rsidRPr="0043429B">
            <w:rPr>
              <w:sz w:val="28"/>
              <w:szCs w:val="28"/>
              <w:lang w:val="ca-ES"/>
            </w:rPr>
            <w:t xml:space="preserve"> si n’hi ha</w:t>
          </w:r>
        </w:p>
        <w:p w14:paraId="5A44C4F2" w14:textId="77777777" w:rsidR="00607078" w:rsidRPr="0043429B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3429B">
            <w:rPr>
              <w:b/>
              <w:sz w:val="28"/>
              <w:szCs w:val="28"/>
              <w:lang w:val="ca-ES"/>
            </w:rPr>
            <w:t>Ponent:</w:t>
          </w:r>
          <w:r w:rsidRPr="0043429B">
            <w:rPr>
              <w:sz w:val="28"/>
              <w:szCs w:val="28"/>
              <w:lang w:val="ca-ES"/>
            </w:rPr>
            <w:tab/>
          </w:r>
          <w:r w:rsidRPr="0043429B">
            <w:rPr>
              <w:sz w:val="28"/>
              <w:szCs w:val="28"/>
              <w:lang w:val="ca-ES"/>
            </w:rPr>
            <w:tab/>
            <w:t>Només si el Director</w:t>
          </w:r>
          <w:r w:rsidR="00623DCD" w:rsidRPr="0043429B">
            <w:rPr>
              <w:sz w:val="28"/>
              <w:szCs w:val="28"/>
              <w:lang w:val="ca-ES"/>
            </w:rPr>
            <w:t>/a</w:t>
          </w:r>
          <w:r w:rsidRPr="0043429B">
            <w:rPr>
              <w:sz w:val="28"/>
              <w:szCs w:val="28"/>
              <w:lang w:val="ca-ES"/>
            </w:rPr>
            <w:t xml:space="preserve"> no és profes</w:t>
          </w:r>
          <w:r w:rsidR="004A4F45" w:rsidRPr="0043429B">
            <w:rPr>
              <w:sz w:val="28"/>
              <w:szCs w:val="28"/>
              <w:lang w:val="ca-ES"/>
            </w:rPr>
            <w:t>s</w:t>
          </w:r>
          <w:r w:rsidRPr="0043429B">
            <w:rPr>
              <w:sz w:val="28"/>
              <w:szCs w:val="28"/>
              <w:lang w:val="ca-ES"/>
            </w:rPr>
            <w:t>or</w:t>
          </w:r>
          <w:r w:rsidR="00623DCD" w:rsidRPr="0043429B">
            <w:rPr>
              <w:sz w:val="28"/>
              <w:szCs w:val="28"/>
              <w:lang w:val="ca-ES"/>
            </w:rPr>
            <w:t>/a</w:t>
          </w:r>
          <w:r w:rsidRPr="0043429B">
            <w:rPr>
              <w:sz w:val="28"/>
              <w:szCs w:val="28"/>
              <w:lang w:val="ca-ES"/>
            </w:rPr>
            <w:t xml:space="preserve"> de l’Escola</w:t>
          </w:r>
        </w:p>
        <w:p w14:paraId="1B446C81" w14:textId="77777777" w:rsidR="00607078" w:rsidRPr="0043429B" w:rsidRDefault="00607078" w:rsidP="00607078">
          <w:pPr>
            <w:spacing w:before="0" w:line="240" w:lineRule="auto"/>
            <w:jc w:val="left"/>
            <w:rPr>
              <w:sz w:val="28"/>
              <w:szCs w:val="28"/>
              <w:lang w:val="ca-ES"/>
            </w:rPr>
          </w:pPr>
          <w:r w:rsidRPr="0043429B">
            <w:rPr>
              <w:b/>
              <w:sz w:val="28"/>
              <w:szCs w:val="28"/>
              <w:lang w:val="ca-ES"/>
            </w:rPr>
            <w:t>Convocatòria:</w:t>
          </w:r>
          <w:r w:rsidRPr="0043429B">
            <w:rPr>
              <w:sz w:val="28"/>
              <w:szCs w:val="28"/>
              <w:lang w:val="ca-ES"/>
            </w:rPr>
            <w:tab/>
            <w:t>Mes 20##</w:t>
          </w:r>
        </w:p>
        <w:p w14:paraId="2B035C9E" w14:textId="77777777" w:rsidR="004C6727" w:rsidRPr="0043429B" w:rsidRDefault="005E72A9">
          <w:pPr>
            <w:spacing w:before="0" w:line="240" w:lineRule="auto"/>
            <w:jc w:val="left"/>
            <w:rPr>
              <w:lang w:val="ca-ES"/>
            </w:rPr>
          </w:pPr>
          <w:r w:rsidRPr="0043429B">
            <w:rPr>
              <w:lang w:val="ca-ES"/>
            </w:rPr>
            <w:br w:type="page"/>
          </w:r>
        </w:p>
      </w:sdtContent>
    </w:sdt>
    <w:p w14:paraId="3B04E560" w14:textId="77777777" w:rsidR="001D3F31" w:rsidRPr="0043429B" w:rsidRDefault="001D3F31">
      <w:pPr>
        <w:spacing w:before="0" w:line="240" w:lineRule="auto"/>
        <w:jc w:val="left"/>
        <w:rPr>
          <w:lang w:val="ca-ES"/>
        </w:rPr>
        <w:sectPr w:rsidR="001D3F31" w:rsidRPr="0043429B" w:rsidSect="006E402D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pgNumType w:fmt="lowerRoman" w:start="0"/>
          <w:cols w:space="720"/>
          <w:noEndnote/>
          <w:titlePg/>
          <w:docGrid w:linePitch="299"/>
        </w:sectPr>
      </w:pPr>
    </w:p>
    <w:p w14:paraId="45E074C2" w14:textId="77777777" w:rsidR="001D3F31" w:rsidRPr="0043429B" w:rsidRDefault="001D3F31">
      <w:pPr>
        <w:spacing w:before="0" w:line="240" w:lineRule="auto"/>
        <w:jc w:val="left"/>
        <w:rPr>
          <w:rFonts w:cs="Arial"/>
          <w:b/>
          <w:kern w:val="28"/>
          <w:sz w:val="36"/>
          <w:lang w:val="ca-ES"/>
        </w:rPr>
      </w:pPr>
      <w:r w:rsidRPr="0043429B">
        <w:rPr>
          <w:lang w:val="ca-ES"/>
        </w:rPr>
        <w:lastRenderedPageBreak/>
        <w:br w:type="page"/>
      </w:r>
    </w:p>
    <w:p w14:paraId="4EEC0AFF" w14:textId="77777777" w:rsidR="00E57617" w:rsidRPr="0043429B" w:rsidRDefault="00E57617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1" w:name="_Toc2855077"/>
      <w:r w:rsidRPr="0043429B">
        <w:rPr>
          <w:lang w:val="ca-ES"/>
        </w:rPr>
        <w:lastRenderedPageBreak/>
        <w:t>Resum</w:t>
      </w:r>
      <w:bookmarkEnd w:id="1"/>
    </w:p>
    <w:p w14:paraId="506EAE47" w14:textId="77777777" w:rsidR="0005696F" w:rsidRPr="0043429B" w:rsidRDefault="0005696F" w:rsidP="00436E80">
      <w:pPr>
        <w:rPr>
          <w:lang w:val="ca-ES"/>
        </w:rPr>
      </w:pPr>
      <w:r w:rsidRPr="0043429B">
        <w:rPr>
          <w:lang w:val="ca-ES"/>
        </w:rPr>
        <w:t xml:space="preserve">Aquest projecte de final de carrera consisteix en el disseny i programació d’una impressora 3D a partir d’un kit de LEGO </w:t>
      </w:r>
      <w:proofErr w:type="spellStart"/>
      <w:r w:rsidRPr="0043429B">
        <w:rPr>
          <w:lang w:val="ca-ES"/>
        </w:rPr>
        <w:t>Mindstorms</w:t>
      </w:r>
      <w:proofErr w:type="spellEnd"/>
      <w:r w:rsidRPr="0043429B">
        <w:rPr>
          <w:lang w:val="ca-ES"/>
        </w:rPr>
        <w:t xml:space="preserve"> </w:t>
      </w:r>
      <w:r w:rsidR="004E4237" w:rsidRPr="0043429B">
        <w:rPr>
          <w:lang w:val="ca-ES"/>
        </w:rPr>
        <w:t xml:space="preserve">EV3 i una etapa controladora basada en una placa </w:t>
      </w:r>
      <w:proofErr w:type="spellStart"/>
      <w:r w:rsidR="004E4237" w:rsidRPr="0043429B">
        <w:rPr>
          <w:lang w:val="ca-ES"/>
        </w:rPr>
        <w:t>d’Arduino</w:t>
      </w:r>
      <w:proofErr w:type="spellEnd"/>
      <w:r w:rsidRPr="0043429B">
        <w:rPr>
          <w:lang w:val="ca-ES"/>
        </w:rPr>
        <w:t xml:space="preserve"> </w:t>
      </w:r>
    </w:p>
    <w:p w14:paraId="4120CB3C" w14:textId="77777777" w:rsidR="004E4237" w:rsidRPr="0043429B" w:rsidRDefault="004E4237" w:rsidP="00436E80">
      <w:pPr>
        <w:rPr>
          <w:lang w:val="ca-ES"/>
        </w:rPr>
      </w:pPr>
      <w:r w:rsidRPr="0043429B">
        <w:rPr>
          <w:lang w:val="ca-ES"/>
        </w:rPr>
        <w:t xml:space="preserve">La funció del robot, que ha estat programat en llenguatge C a partir del software ROBOTC, és imprimir en tres dimensions una sèrie de figures ja </w:t>
      </w:r>
      <w:proofErr w:type="spellStart"/>
      <w:r w:rsidRPr="0043429B">
        <w:rPr>
          <w:lang w:val="ca-ES"/>
        </w:rPr>
        <w:t>pre</w:t>
      </w:r>
      <w:proofErr w:type="spellEnd"/>
      <w:r w:rsidRPr="0043429B">
        <w:rPr>
          <w:lang w:val="ca-ES"/>
        </w:rPr>
        <w:t xml:space="preserve">-dissenyades i </w:t>
      </w:r>
      <w:proofErr w:type="spellStart"/>
      <w:r w:rsidRPr="0043429B">
        <w:rPr>
          <w:lang w:val="ca-ES"/>
        </w:rPr>
        <w:t>seleccionables</w:t>
      </w:r>
      <w:proofErr w:type="spellEnd"/>
      <w:r w:rsidRPr="0043429B">
        <w:rPr>
          <w:lang w:val="ca-ES"/>
        </w:rPr>
        <w:t xml:space="preserve"> des de l’etapa controladora. A més a més, també és possible prendre el control del robot per tal de poder fabricar peces manualment sense la necessitat de ser dissenyades i llegides per el robot prèviament.</w:t>
      </w:r>
    </w:p>
    <w:p w14:paraId="222196CA" w14:textId="77777777" w:rsidR="006E402D" w:rsidRPr="0043429B" w:rsidRDefault="006E402D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7DA27CA0" w14:textId="77777777" w:rsidR="006E402D" w:rsidRPr="0043429B" w:rsidRDefault="006E402D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2" w:name="_Toc2855078"/>
      <w:r w:rsidRPr="0043429B">
        <w:rPr>
          <w:lang w:val="ca-ES"/>
        </w:rPr>
        <w:lastRenderedPageBreak/>
        <w:t>Resumen</w:t>
      </w:r>
      <w:bookmarkEnd w:id="2"/>
    </w:p>
    <w:p w14:paraId="5D93FDA2" w14:textId="77777777" w:rsidR="00FC1CB6" w:rsidRPr="0043429B" w:rsidRDefault="006E402D" w:rsidP="00436E80">
      <w:pPr>
        <w:rPr>
          <w:lang w:val="ca-ES"/>
        </w:rPr>
      </w:pPr>
      <w:r w:rsidRPr="0043429B">
        <w:rPr>
          <w:lang w:val="ca-ES"/>
        </w:rPr>
        <w:t>Escriure aquí el resum del TFG</w:t>
      </w:r>
      <w:r w:rsidR="00B334F0" w:rsidRPr="0043429B">
        <w:rPr>
          <w:lang w:val="ca-ES"/>
        </w:rPr>
        <w:t>/TFM</w:t>
      </w:r>
      <w:r w:rsidRPr="0043429B">
        <w:rPr>
          <w:lang w:val="ca-ES"/>
        </w:rPr>
        <w:t xml:space="preserve"> en castellà.</w:t>
      </w:r>
    </w:p>
    <w:p w14:paraId="11762544" w14:textId="77777777" w:rsidR="006E402D" w:rsidRPr="0043429B" w:rsidRDefault="006E402D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7C806D61" w14:textId="77777777" w:rsidR="006E402D" w:rsidRPr="0043429B" w:rsidRDefault="006E402D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3" w:name="_Toc2855079"/>
      <w:proofErr w:type="spellStart"/>
      <w:r w:rsidRPr="0043429B">
        <w:rPr>
          <w:lang w:val="ca-ES"/>
        </w:rPr>
        <w:lastRenderedPageBreak/>
        <w:t>Abstract</w:t>
      </w:r>
      <w:bookmarkEnd w:id="3"/>
      <w:proofErr w:type="spellEnd"/>
    </w:p>
    <w:p w14:paraId="65F10D9C" w14:textId="77777777" w:rsidR="006E402D" w:rsidRPr="0043429B" w:rsidRDefault="006E402D" w:rsidP="00436E80">
      <w:pPr>
        <w:rPr>
          <w:lang w:val="ca-ES"/>
        </w:rPr>
      </w:pPr>
      <w:r w:rsidRPr="0043429B">
        <w:rPr>
          <w:lang w:val="ca-ES"/>
        </w:rPr>
        <w:t>Escriure aquí el resum del TFG</w:t>
      </w:r>
      <w:r w:rsidR="00B334F0" w:rsidRPr="0043429B">
        <w:rPr>
          <w:lang w:val="ca-ES"/>
        </w:rPr>
        <w:t>/TFM</w:t>
      </w:r>
      <w:r w:rsidRPr="0043429B">
        <w:rPr>
          <w:lang w:val="ca-ES"/>
        </w:rPr>
        <w:t xml:space="preserve"> en anglès</w:t>
      </w:r>
      <w:r w:rsidR="00131223" w:rsidRPr="0043429B">
        <w:rPr>
          <w:lang w:val="ca-ES"/>
        </w:rPr>
        <w:t>.</w:t>
      </w:r>
    </w:p>
    <w:p w14:paraId="6BA3FEBF" w14:textId="77777777" w:rsidR="003F748E" w:rsidRPr="0043429B" w:rsidRDefault="003F748E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0D70E6DE" w14:textId="77777777" w:rsidR="003F748E" w:rsidRPr="0043429B" w:rsidRDefault="003F748E" w:rsidP="00436E80">
      <w:pPr>
        <w:rPr>
          <w:lang w:val="ca-ES"/>
        </w:rPr>
      </w:pPr>
    </w:p>
    <w:p w14:paraId="3F558154" w14:textId="77777777" w:rsidR="006E402D" w:rsidRPr="0043429B" w:rsidRDefault="006E402D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4E4F5393" w14:textId="77777777" w:rsidR="006E402D" w:rsidRPr="0043429B" w:rsidRDefault="006E402D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4" w:name="_Toc2855080"/>
      <w:r w:rsidRPr="0043429B">
        <w:rPr>
          <w:lang w:val="ca-ES"/>
        </w:rPr>
        <w:lastRenderedPageBreak/>
        <w:t>Agraïments</w:t>
      </w:r>
      <w:bookmarkEnd w:id="4"/>
    </w:p>
    <w:p w14:paraId="544602FF" w14:textId="77777777" w:rsidR="006E402D" w:rsidRPr="0043429B" w:rsidRDefault="006E402D" w:rsidP="006E402D">
      <w:pPr>
        <w:rPr>
          <w:lang w:val="ca-ES"/>
        </w:rPr>
      </w:pPr>
      <w:r w:rsidRPr="0043429B">
        <w:rPr>
          <w:lang w:val="ca-ES"/>
        </w:rPr>
        <w:t>Es poden incloure agraïments relatius a ajuts en la realització del treball i en la preparació del document. No és habitual agrair les contribucions com ara un control de rutina, un petit ajut o unes recomanacions de tipus general.</w:t>
      </w:r>
    </w:p>
    <w:p w14:paraId="1CEDCD40" w14:textId="77777777" w:rsidR="003F748E" w:rsidRPr="0043429B" w:rsidRDefault="006E402D" w:rsidP="006E402D">
      <w:pPr>
        <w:rPr>
          <w:rFonts w:cs="Arial"/>
          <w:lang w:val="ca-ES"/>
        </w:rPr>
      </w:pPr>
      <w:r w:rsidRPr="0043429B">
        <w:rPr>
          <w:rFonts w:cs="Arial"/>
          <w:lang w:val="ca-ES"/>
        </w:rPr>
        <w:t>El reconeixement d’altres treballs emprats ha de fer-se en forma de referències. Els agraïments que fan referència a un text citat i a l’ús de taules i il·lustracions poden requerir el reconeixement de drets d’autor.</w:t>
      </w:r>
    </w:p>
    <w:p w14:paraId="69E7D734" w14:textId="77777777" w:rsidR="003F748E" w:rsidRPr="0043429B" w:rsidRDefault="003F748E">
      <w:pPr>
        <w:spacing w:before="0" w:line="240" w:lineRule="auto"/>
        <w:jc w:val="left"/>
        <w:rPr>
          <w:rFonts w:cs="Arial"/>
          <w:lang w:val="ca-ES"/>
        </w:rPr>
      </w:pPr>
      <w:r w:rsidRPr="0043429B">
        <w:rPr>
          <w:rFonts w:cs="Arial"/>
          <w:lang w:val="ca-ES"/>
        </w:rPr>
        <w:br w:type="page"/>
      </w:r>
    </w:p>
    <w:p w14:paraId="7E37E69D" w14:textId="77777777" w:rsidR="006E402D" w:rsidRPr="0043429B" w:rsidRDefault="006E402D" w:rsidP="006E402D">
      <w:pPr>
        <w:rPr>
          <w:rFonts w:cs="Arial"/>
          <w:lang w:val="ca-ES"/>
        </w:rPr>
      </w:pPr>
    </w:p>
    <w:p w14:paraId="4197177C" w14:textId="77777777" w:rsidR="003F748E" w:rsidRPr="0043429B" w:rsidRDefault="003F748E">
      <w:pPr>
        <w:spacing w:before="0" w:line="240" w:lineRule="auto"/>
        <w:jc w:val="left"/>
        <w:rPr>
          <w:rFonts w:cs="Arial"/>
          <w:lang w:val="ca-ES"/>
        </w:rPr>
      </w:pPr>
      <w:r w:rsidRPr="0043429B">
        <w:rPr>
          <w:rFonts w:cs="Arial"/>
          <w:lang w:val="ca-ES"/>
        </w:rPr>
        <w:br w:type="page"/>
      </w:r>
    </w:p>
    <w:p w14:paraId="5C6CD307" w14:textId="77777777" w:rsidR="003F748E" w:rsidRPr="0043429B" w:rsidRDefault="003F748E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5" w:name="_Toc2855081"/>
      <w:r w:rsidRPr="0043429B">
        <w:rPr>
          <w:lang w:val="ca-ES"/>
        </w:rPr>
        <w:lastRenderedPageBreak/>
        <w:t>Glossari</w:t>
      </w:r>
      <w:bookmarkEnd w:id="5"/>
    </w:p>
    <w:p w14:paraId="55E88B5C" w14:textId="77777777" w:rsidR="003F748E" w:rsidRPr="0043429B" w:rsidRDefault="003F748E" w:rsidP="003F748E">
      <w:pPr>
        <w:rPr>
          <w:lang w:val="ca-ES"/>
        </w:rPr>
      </w:pPr>
      <w:r w:rsidRPr="0043429B">
        <w:rPr>
          <w:rFonts w:cs="Arial"/>
          <w:i/>
          <w:lang w:val="ca-ES"/>
        </w:rPr>
        <w:t>Apartat opcional.</w:t>
      </w:r>
      <w:r w:rsidRPr="0043429B">
        <w:rPr>
          <w:rFonts w:cs="Arial"/>
          <w:lang w:val="ca-ES"/>
        </w:rPr>
        <w:t xml:space="preserve"> Quan un document conté signes, símbols, abreviatures, acrònims o termes que poden no ser compresos fàcilment i ràpidament pels possibles lectors haurien de definir-se en una o vàries llistes. L’existència d’aquestes llistes no justifica l’omissió d’una explicació sobre aquests elements quan apareixen per primera vegada en el text.</w:t>
      </w:r>
    </w:p>
    <w:p w14:paraId="4A0A49A9" w14:textId="0FED66A4" w:rsidR="00436E80" w:rsidRPr="0043429B" w:rsidRDefault="00436E80" w:rsidP="00C23EFF">
      <w:pPr>
        <w:spacing w:before="0" w:line="240" w:lineRule="auto"/>
        <w:jc w:val="left"/>
        <w:rPr>
          <w:b/>
          <w:sz w:val="36"/>
          <w:szCs w:val="36"/>
          <w:lang w:val="ca-ES"/>
        </w:rPr>
      </w:pPr>
      <w:r w:rsidRPr="0043429B">
        <w:rPr>
          <w:lang w:val="ca-ES"/>
        </w:rPr>
        <w:br w:type="page"/>
      </w:r>
      <w:r w:rsidR="00131223" w:rsidRPr="0043429B">
        <w:rPr>
          <w:b/>
          <w:sz w:val="36"/>
          <w:szCs w:val="36"/>
          <w:lang w:val="ca-ES"/>
        </w:rPr>
        <w:lastRenderedPageBreak/>
        <w:t>Índex</w:t>
      </w:r>
    </w:p>
    <w:p w14:paraId="2E5B72BF" w14:textId="77777777" w:rsidR="00DC0634" w:rsidRPr="0043429B" w:rsidRDefault="00DC0634" w:rsidP="00DC0634">
      <w:pPr>
        <w:rPr>
          <w:lang w:val="ca-ES"/>
        </w:rPr>
      </w:pPr>
      <w:r w:rsidRPr="0043429B">
        <w:rPr>
          <w:lang w:val="ca-ES"/>
        </w:rPr>
        <w:t xml:space="preserve">El següent </w:t>
      </w:r>
      <w:r w:rsidR="00131223" w:rsidRPr="0043429B">
        <w:rPr>
          <w:lang w:val="ca-ES"/>
        </w:rPr>
        <w:t xml:space="preserve">índex </w:t>
      </w:r>
      <w:r w:rsidRPr="0043429B">
        <w:rPr>
          <w:lang w:val="ca-ES"/>
        </w:rPr>
        <w:t>es genera i s’actualitza automàticament amb l’opció “</w:t>
      </w:r>
      <w:proofErr w:type="spellStart"/>
      <w:r w:rsidRPr="0043429B">
        <w:rPr>
          <w:i/>
          <w:lang w:val="ca-ES"/>
        </w:rPr>
        <w:t>actualizar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campos</w:t>
      </w:r>
      <w:proofErr w:type="spellEnd"/>
      <w:r w:rsidRPr="0043429B">
        <w:rPr>
          <w:lang w:val="ca-ES"/>
        </w:rPr>
        <w:t>” que surt quan es prem el botó dret del ratolí a sobre d’ell.</w:t>
      </w:r>
      <w:r w:rsidR="00B334F0" w:rsidRPr="0043429B">
        <w:rPr>
          <w:lang w:val="ca-ES"/>
        </w:rPr>
        <w:t xml:space="preserve"> Feu que l’índex s’iniciï en una pàgina imparell.</w:t>
      </w:r>
    </w:p>
    <w:p w14:paraId="054DC243" w14:textId="77777777" w:rsidR="009A65C4" w:rsidRPr="0043429B" w:rsidRDefault="000178A2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r w:rsidRPr="0043429B">
        <w:rPr>
          <w:lang w:val="ca-ES"/>
        </w:rPr>
        <w:fldChar w:fldCharType="begin"/>
      </w:r>
      <w:r w:rsidRPr="0043429B">
        <w:rPr>
          <w:lang w:val="ca-ES"/>
        </w:rPr>
        <w:instrText xml:space="preserve"> TOC \o "1-3" \h \z \u </w:instrText>
      </w:r>
      <w:r w:rsidRPr="0043429B">
        <w:rPr>
          <w:lang w:val="ca-ES"/>
        </w:rPr>
        <w:fldChar w:fldCharType="separate"/>
      </w:r>
      <w:hyperlink w:anchor="_Toc2855077" w:history="1">
        <w:r w:rsidR="009A65C4" w:rsidRPr="0043429B">
          <w:rPr>
            <w:rStyle w:val="Hipervnculo"/>
            <w:lang w:val="ca-ES"/>
          </w:rPr>
          <w:t>Resum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77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i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132232A6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78" w:history="1">
        <w:r w:rsidR="009A65C4" w:rsidRPr="0043429B">
          <w:rPr>
            <w:rStyle w:val="Hipervnculo"/>
            <w:lang w:val="ca-ES"/>
          </w:rPr>
          <w:t>Resumen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78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ii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21FDC786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79" w:history="1">
        <w:r w:rsidR="009A65C4" w:rsidRPr="0043429B">
          <w:rPr>
            <w:rStyle w:val="Hipervnculo"/>
            <w:lang w:val="ca-ES"/>
          </w:rPr>
          <w:t>Abstract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79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iii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1FDC2285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80" w:history="1">
        <w:r w:rsidR="009A65C4" w:rsidRPr="0043429B">
          <w:rPr>
            <w:rStyle w:val="Hipervnculo"/>
            <w:lang w:val="ca-ES"/>
          </w:rPr>
          <w:t>Agraïments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0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v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5B24FCB1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81" w:history="1">
        <w:r w:rsidR="009A65C4" w:rsidRPr="0043429B">
          <w:rPr>
            <w:rStyle w:val="Hipervnculo"/>
            <w:lang w:val="ca-ES"/>
          </w:rPr>
          <w:t>Glossari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1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vii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4FEEADE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82" w:history="1">
        <w:r w:rsidR="009A65C4" w:rsidRPr="0043429B">
          <w:rPr>
            <w:rStyle w:val="Hipervnculo"/>
            <w:lang w:val="ca-ES"/>
          </w:rPr>
          <w:t>1.</w:t>
        </w:r>
        <w:r w:rsidR="009A65C4" w:rsidRPr="0043429B">
          <w:rPr>
            <w:rFonts w:asciiTheme="minorHAnsi" w:eastAsiaTheme="minorEastAsia" w:hAnsiTheme="minorHAnsi" w:cstheme="minorBidi"/>
            <w:b w:val="0"/>
            <w:iCs w:val="0"/>
            <w:caps w:val="0"/>
            <w:spacing w:val="0"/>
            <w:sz w:val="24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Prefaci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2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28514F3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83" w:history="1">
        <w:r w:rsidR="009A65C4" w:rsidRPr="0043429B">
          <w:rPr>
            <w:rStyle w:val="Hipervnculo"/>
            <w:lang w:val="ca-ES"/>
          </w:rPr>
          <w:t>1.2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Origen del treball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3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6818100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84" w:history="1">
        <w:r w:rsidR="009A65C4" w:rsidRPr="0043429B">
          <w:rPr>
            <w:rStyle w:val="Hipervnculo"/>
            <w:lang w:val="ca-ES"/>
          </w:rPr>
          <w:t>1.3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Motivació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4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213EA4DC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85" w:history="1">
        <w:r w:rsidR="009A65C4" w:rsidRPr="0043429B">
          <w:rPr>
            <w:rStyle w:val="Hipervnculo"/>
            <w:lang w:val="ca-ES"/>
          </w:rPr>
          <w:t>1.4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Requeriments previs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5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7B4746D0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86" w:history="1">
        <w:r w:rsidR="009A65C4" w:rsidRPr="0043429B">
          <w:rPr>
            <w:rStyle w:val="Hipervnculo"/>
            <w:lang w:val="ca-ES"/>
          </w:rPr>
          <w:t>2.</w:t>
        </w:r>
        <w:r w:rsidR="009A65C4" w:rsidRPr="0043429B">
          <w:rPr>
            <w:rFonts w:asciiTheme="minorHAnsi" w:eastAsiaTheme="minorEastAsia" w:hAnsiTheme="minorHAnsi" w:cstheme="minorBidi"/>
            <w:b w:val="0"/>
            <w:iCs w:val="0"/>
            <w:caps w:val="0"/>
            <w:spacing w:val="0"/>
            <w:sz w:val="24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Introducció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6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3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787490EC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87" w:history="1">
        <w:r w:rsidR="009A65C4" w:rsidRPr="0043429B">
          <w:rPr>
            <w:rStyle w:val="Hipervnculo"/>
            <w:lang w:val="ca-ES"/>
          </w:rPr>
          <w:t>2.1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Objectius del treball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7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3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2AE89536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88" w:history="1">
        <w:r w:rsidR="009A65C4" w:rsidRPr="0043429B">
          <w:rPr>
            <w:rStyle w:val="Hipervnculo"/>
            <w:lang w:val="ca-ES"/>
          </w:rPr>
          <w:t>2.2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Abast del treball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8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3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7B10C9D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89" w:history="1">
        <w:r w:rsidR="009A65C4" w:rsidRPr="0043429B">
          <w:rPr>
            <w:rStyle w:val="Hipervnculo"/>
            <w:lang w:val="ca-ES"/>
          </w:rPr>
          <w:t>3.</w:t>
        </w:r>
        <w:r w:rsidR="009A65C4" w:rsidRPr="0043429B">
          <w:rPr>
            <w:rFonts w:asciiTheme="minorHAnsi" w:eastAsiaTheme="minorEastAsia" w:hAnsiTheme="minorHAnsi" w:cstheme="minorBidi"/>
            <w:b w:val="0"/>
            <w:iCs w:val="0"/>
            <w:caps w:val="0"/>
            <w:spacing w:val="0"/>
            <w:sz w:val="24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LEGO® MINDSTORMS® EV3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89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5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1E3DAE44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90" w:history="1">
        <w:r w:rsidR="009A65C4" w:rsidRPr="0043429B">
          <w:rPr>
            <w:rStyle w:val="Hipervnculo"/>
            <w:lang w:val="ca-ES"/>
          </w:rPr>
          <w:t>3.1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Introducció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0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5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F532844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91" w:history="1">
        <w:r w:rsidR="009A65C4" w:rsidRPr="0043429B">
          <w:rPr>
            <w:rStyle w:val="Hipervnculo"/>
            <w:lang w:val="ca-ES"/>
          </w:rPr>
          <w:t>3.2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Història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1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5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743C9011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92" w:history="1">
        <w:r w:rsidR="009A65C4" w:rsidRPr="0043429B">
          <w:rPr>
            <w:rStyle w:val="Hipervnculo"/>
            <w:lang w:val="ca-ES"/>
          </w:rPr>
          <w:t>3.3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Contingut del kit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2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7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526FD46F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3" w:history="1">
        <w:r w:rsidR="009A65C4" w:rsidRPr="0043429B">
          <w:rPr>
            <w:rStyle w:val="Hipervnculo"/>
            <w:lang w:val="ca-ES"/>
          </w:rPr>
          <w:t>4.</w:t>
        </w:r>
        <w:r w:rsidR="009A65C4" w:rsidRPr="0043429B">
          <w:rPr>
            <w:rFonts w:asciiTheme="minorHAnsi" w:eastAsiaTheme="minorEastAsia" w:hAnsiTheme="minorHAnsi" w:cstheme="minorBidi"/>
            <w:b w:val="0"/>
            <w:iCs w:val="0"/>
            <w:caps w:val="0"/>
            <w:spacing w:val="0"/>
            <w:sz w:val="24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Anàlisi de l’impacte ambiental [Ctrl + Shift + 1]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3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9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273594B2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4" w:history="1">
        <w:r w:rsidR="009A65C4" w:rsidRPr="0043429B">
          <w:rPr>
            <w:rStyle w:val="Hipervnculo"/>
            <w:lang w:val="ca-ES"/>
          </w:rPr>
          <w:t>Conclusions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4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1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4D96397E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5" w:history="1">
        <w:r w:rsidR="009A65C4" w:rsidRPr="0043429B">
          <w:rPr>
            <w:rStyle w:val="Hipervnculo"/>
            <w:lang w:val="ca-ES"/>
          </w:rPr>
          <w:t>Pressupost i/o Anàlisi Econòmica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5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3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172885E5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6" w:history="1">
        <w:r w:rsidR="009A65C4" w:rsidRPr="0043429B">
          <w:rPr>
            <w:rStyle w:val="Hipervnculo"/>
            <w:lang w:val="ca-ES"/>
          </w:rPr>
          <w:t>Bibliografia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6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5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08A563FB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7" w:history="1">
        <w:r w:rsidR="009A65C4" w:rsidRPr="0043429B">
          <w:rPr>
            <w:rStyle w:val="Hipervnculo"/>
            <w:lang w:val="ca-ES"/>
          </w:rPr>
          <w:t>5.</w:t>
        </w:r>
        <w:r w:rsidR="009A65C4" w:rsidRPr="0043429B">
          <w:rPr>
            <w:rFonts w:asciiTheme="minorHAnsi" w:eastAsiaTheme="minorEastAsia" w:hAnsiTheme="minorHAnsi" w:cstheme="minorBidi"/>
            <w:b w:val="0"/>
            <w:iCs w:val="0"/>
            <w:caps w:val="0"/>
            <w:spacing w:val="0"/>
            <w:sz w:val="24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Bibliografía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7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6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4BF95A17" w14:textId="77777777" w:rsidR="009A65C4" w:rsidRPr="0043429B" w:rsidRDefault="00722E3E">
      <w:pPr>
        <w:pStyle w:val="TDC1"/>
        <w:rPr>
          <w:rFonts w:asciiTheme="minorHAnsi" w:eastAsiaTheme="minorEastAsia" w:hAnsiTheme="minorHAnsi" w:cstheme="minorBidi"/>
          <w:b w:val="0"/>
          <w:iCs w:val="0"/>
          <w:caps w:val="0"/>
          <w:spacing w:val="0"/>
          <w:sz w:val="24"/>
          <w:szCs w:val="24"/>
          <w:lang w:val="ca-ES" w:eastAsia="es-ES_tradnl"/>
        </w:rPr>
      </w:pPr>
      <w:hyperlink w:anchor="_Toc2855098" w:history="1">
        <w:r w:rsidR="009A65C4" w:rsidRPr="0043429B">
          <w:rPr>
            <w:rStyle w:val="Hipervnculo"/>
            <w:lang w:val="ca-ES"/>
          </w:rPr>
          <w:t>Annex A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8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7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38021041" w14:textId="77777777" w:rsidR="009A65C4" w:rsidRPr="0043429B" w:rsidRDefault="00722E3E">
      <w:pPr>
        <w:pStyle w:val="TDC2"/>
        <w:rPr>
          <w:rFonts w:asciiTheme="minorHAnsi" w:eastAsiaTheme="minorEastAsia" w:hAnsiTheme="minorHAnsi" w:cstheme="minorBidi"/>
          <w:iCs w:val="0"/>
          <w:spacing w:val="0"/>
          <w:szCs w:val="24"/>
          <w:lang w:val="ca-ES" w:eastAsia="es-ES_tradnl"/>
        </w:rPr>
      </w:pPr>
      <w:hyperlink w:anchor="_Toc2855099" w:history="1">
        <w:r w:rsidR="009A65C4" w:rsidRPr="0043429B">
          <w:rPr>
            <w:rStyle w:val="Hipervnculo"/>
            <w:lang w:val="ca-ES"/>
          </w:rPr>
          <w:t>A1.</w:t>
        </w:r>
        <w:r w:rsidR="009A65C4" w:rsidRPr="0043429B">
          <w:rPr>
            <w:rFonts w:asciiTheme="minorHAnsi" w:eastAsiaTheme="minorEastAsia" w:hAnsiTheme="minorHAnsi" w:cstheme="minorBidi"/>
            <w:iCs w:val="0"/>
            <w:spacing w:val="0"/>
            <w:szCs w:val="24"/>
            <w:lang w:val="ca-ES" w:eastAsia="es-ES_tradnl"/>
          </w:rPr>
          <w:tab/>
        </w:r>
        <w:r w:rsidR="009A65C4" w:rsidRPr="0043429B">
          <w:rPr>
            <w:rStyle w:val="Hipervnculo"/>
            <w:lang w:val="ca-ES"/>
          </w:rPr>
          <w:t>Text de l’apartat 1 de l’Annex</w:t>
        </w:r>
        <w:r w:rsidR="009A65C4" w:rsidRPr="0043429B">
          <w:rPr>
            <w:webHidden/>
            <w:lang w:val="ca-ES"/>
          </w:rPr>
          <w:tab/>
        </w:r>
        <w:r w:rsidR="009A65C4" w:rsidRPr="0043429B">
          <w:rPr>
            <w:webHidden/>
            <w:lang w:val="ca-ES"/>
          </w:rPr>
          <w:fldChar w:fldCharType="begin"/>
        </w:r>
        <w:r w:rsidR="009A65C4" w:rsidRPr="0043429B">
          <w:rPr>
            <w:webHidden/>
            <w:lang w:val="ca-ES"/>
          </w:rPr>
          <w:instrText xml:space="preserve"> PAGEREF _Toc2855099 \h </w:instrText>
        </w:r>
        <w:r w:rsidR="009A65C4" w:rsidRPr="0043429B">
          <w:rPr>
            <w:webHidden/>
            <w:lang w:val="ca-ES"/>
          </w:rPr>
        </w:r>
        <w:r w:rsidR="009A65C4" w:rsidRPr="0043429B">
          <w:rPr>
            <w:webHidden/>
            <w:lang w:val="ca-ES"/>
          </w:rPr>
          <w:fldChar w:fldCharType="separate"/>
        </w:r>
        <w:r w:rsidR="009A65C4" w:rsidRPr="0043429B">
          <w:rPr>
            <w:webHidden/>
            <w:lang w:val="ca-ES"/>
          </w:rPr>
          <w:t>17</w:t>
        </w:r>
        <w:r w:rsidR="009A65C4" w:rsidRPr="0043429B">
          <w:rPr>
            <w:webHidden/>
            <w:lang w:val="ca-ES"/>
          </w:rPr>
          <w:fldChar w:fldCharType="end"/>
        </w:r>
      </w:hyperlink>
    </w:p>
    <w:p w14:paraId="423656AB" w14:textId="77777777" w:rsidR="0086299B" w:rsidRPr="0043429B" w:rsidRDefault="000178A2">
      <w:pPr>
        <w:rPr>
          <w:lang w:val="ca-ES"/>
        </w:rPr>
        <w:sectPr w:rsidR="0086299B" w:rsidRPr="0043429B" w:rsidSect="001D3F31">
          <w:headerReference w:type="first" r:id="rId15"/>
          <w:footnotePr>
            <w:numRestart w:val="eachPage"/>
          </w:footnotePr>
          <w:endnotePr>
            <w:numFmt w:val="decimal"/>
          </w:endnotePr>
          <w:pgSz w:w="11907" w:h="16840" w:code="9"/>
          <w:pgMar w:top="1701" w:right="992" w:bottom="1985" w:left="2126" w:header="851" w:footer="1134" w:gutter="0"/>
          <w:pgNumType w:fmt="lowerRoman" w:start="0"/>
          <w:cols w:space="720"/>
          <w:noEndnote/>
          <w:titlePg/>
          <w:docGrid w:linePitch="299"/>
        </w:sectPr>
      </w:pPr>
      <w:r w:rsidRPr="0043429B">
        <w:rPr>
          <w:iCs/>
          <w:caps/>
          <w:noProof/>
          <w:sz w:val="26"/>
          <w:szCs w:val="36"/>
          <w:lang w:val="ca-ES"/>
        </w:rPr>
        <w:fldChar w:fldCharType="end"/>
      </w:r>
      <w:r w:rsidR="002C0EBD" w:rsidRPr="0043429B">
        <w:rPr>
          <w:lang w:val="ca-ES"/>
        </w:rPr>
        <w:t xml:space="preserve"> </w:t>
      </w:r>
    </w:p>
    <w:p w14:paraId="39A7BBC8" w14:textId="06C34D8D" w:rsidR="002C0EBD" w:rsidRPr="0043429B" w:rsidRDefault="002C0EBD" w:rsidP="003A6526">
      <w:pPr>
        <w:pStyle w:val="Ttulo2"/>
        <w:numPr>
          <w:ilvl w:val="0"/>
          <w:numId w:val="28"/>
        </w:numPr>
      </w:pPr>
      <w:bookmarkStart w:id="6" w:name="_Toc2855082"/>
      <w:r w:rsidRPr="0043429B">
        <w:lastRenderedPageBreak/>
        <w:t>Prefaci</w:t>
      </w:r>
      <w:bookmarkEnd w:id="6"/>
    </w:p>
    <w:p w14:paraId="72DBC371" w14:textId="77777777" w:rsidR="002C0EBD" w:rsidRPr="0043429B" w:rsidRDefault="00335A5F" w:rsidP="002C0EBD">
      <w:pPr>
        <w:rPr>
          <w:rFonts w:cs="Arial"/>
          <w:lang w:val="ca-ES"/>
        </w:rPr>
      </w:pPr>
      <w:r w:rsidRPr="0043429B">
        <w:rPr>
          <w:rFonts w:cs="Arial"/>
          <w:i/>
          <w:lang w:val="ca-ES"/>
        </w:rPr>
        <w:t>Capítol opcional.</w:t>
      </w:r>
      <w:r w:rsidRPr="0043429B">
        <w:rPr>
          <w:rFonts w:cs="Arial"/>
          <w:lang w:val="ca-ES"/>
        </w:rPr>
        <w:t xml:space="preserve"> </w:t>
      </w:r>
      <w:r w:rsidR="002C0EBD" w:rsidRPr="0043429B">
        <w:rPr>
          <w:rFonts w:cs="Arial"/>
          <w:lang w:val="ca-ES"/>
        </w:rPr>
        <w:t>Un prefaci pot considerar-se com una nota de presentació per definir l’estudi objecte de projecte, destacar-ne algun aspecte en particular, mostrar la seva relació amb treballs relacionats o traçar les circumstàncies històriques que han motivat el projecte.</w:t>
      </w:r>
      <w:r w:rsidR="00874756" w:rsidRPr="0043429B">
        <w:rPr>
          <w:rFonts w:cs="Arial"/>
          <w:lang w:val="ca-ES"/>
        </w:rPr>
        <w:t xml:space="preserve"> </w:t>
      </w:r>
      <w:r w:rsidRPr="0043429B">
        <w:rPr>
          <w:rFonts w:cs="Arial"/>
          <w:lang w:val="ca-ES"/>
        </w:rPr>
        <w:t>Alguns apartats poden ser:</w:t>
      </w:r>
    </w:p>
    <w:p w14:paraId="73E5B371" w14:textId="77777777" w:rsidR="002C0EBD" w:rsidRPr="0043429B" w:rsidRDefault="002C0EBD" w:rsidP="00B32F3E">
      <w:pPr>
        <w:pStyle w:val="Ttulo2"/>
      </w:pPr>
      <w:bookmarkStart w:id="7" w:name="_Toc2855083"/>
      <w:r w:rsidRPr="0043429B">
        <w:t xml:space="preserve">Origen del </w:t>
      </w:r>
      <w:r w:rsidR="00420F77" w:rsidRPr="0043429B">
        <w:t>treball</w:t>
      </w:r>
      <w:bookmarkEnd w:id="7"/>
    </w:p>
    <w:p w14:paraId="4E21FDBF" w14:textId="77777777" w:rsidR="002C0EBD" w:rsidRPr="0043429B" w:rsidRDefault="002C0EBD" w:rsidP="00904A4A">
      <w:pPr>
        <w:rPr>
          <w:lang w:val="ca-ES"/>
        </w:rPr>
      </w:pPr>
    </w:p>
    <w:p w14:paraId="0910606E" w14:textId="77777777" w:rsidR="002C0EBD" w:rsidRPr="0043429B" w:rsidRDefault="002C0EBD" w:rsidP="00B32F3E">
      <w:pPr>
        <w:pStyle w:val="Ttulo2"/>
      </w:pPr>
      <w:bookmarkStart w:id="8" w:name="_Toc2855084"/>
      <w:r w:rsidRPr="0043429B">
        <w:t>Motivació</w:t>
      </w:r>
      <w:bookmarkEnd w:id="8"/>
    </w:p>
    <w:p w14:paraId="54501FD8" w14:textId="77777777" w:rsidR="002C0EBD" w:rsidRPr="0043429B" w:rsidRDefault="002C0EBD" w:rsidP="00904A4A">
      <w:pPr>
        <w:rPr>
          <w:lang w:val="ca-ES"/>
        </w:rPr>
      </w:pPr>
    </w:p>
    <w:p w14:paraId="20E2910A" w14:textId="77777777" w:rsidR="002C0EBD" w:rsidRPr="0043429B" w:rsidRDefault="003B4486" w:rsidP="00B32F3E">
      <w:pPr>
        <w:pStyle w:val="Ttulo2"/>
      </w:pPr>
      <w:bookmarkStart w:id="9" w:name="_Toc2855085"/>
      <w:r w:rsidRPr="0043429B">
        <w:t>Requeriments</w:t>
      </w:r>
      <w:r w:rsidR="002C0EBD" w:rsidRPr="0043429B">
        <w:t xml:space="preserve"> </w:t>
      </w:r>
      <w:r w:rsidRPr="0043429B">
        <w:t>previs</w:t>
      </w:r>
      <w:bookmarkEnd w:id="9"/>
    </w:p>
    <w:p w14:paraId="2EE2F1DE" w14:textId="77777777" w:rsidR="002C0EBD" w:rsidRPr="0043429B" w:rsidRDefault="002C0EBD" w:rsidP="002C0EBD">
      <w:pPr>
        <w:rPr>
          <w:lang w:val="ca-ES"/>
        </w:rPr>
      </w:pPr>
    </w:p>
    <w:p w14:paraId="5365A531" w14:textId="77777777" w:rsidR="007C532F" w:rsidRPr="0043429B" w:rsidRDefault="007C532F" w:rsidP="002C0EBD">
      <w:pPr>
        <w:rPr>
          <w:lang w:val="ca-ES"/>
        </w:rPr>
      </w:pPr>
    </w:p>
    <w:p w14:paraId="7D7F36F1" w14:textId="77777777" w:rsidR="002C0EBD" w:rsidRPr="0043429B" w:rsidRDefault="002C0EBD" w:rsidP="002C0EBD">
      <w:pPr>
        <w:rPr>
          <w:lang w:val="ca-ES"/>
        </w:rPr>
        <w:sectPr w:rsidR="002C0EBD" w:rsidRPr="0043429B" w:rsidSect="003F748E">
          <w:headerReference w:type="even" r:id="rId16"/>
          <w:headerReference w:type="default" r:id="rId17"/>
          <w:headerReference w:type="first" r:id="rId18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pgNumType w:start="1"/>
          <w:cols w:space="720"/>
          <w:noEndnote/>
        </w:sectPr>
      </w:pPr>
    </w:p>
    <w:p w14:paraId="146BBC35" w14:textId="76DAB78E" w:rsidR="00436E80" w:rsidRPr="0043429B" w:rsidRDefault="00436E80" w:rsidP="0021198D">
      <w:pPr>
        <w:pStyle w:val="Titol2Annex"/>
        <w:numPr>
          <w:ilvl w:val="0"/>
          <w:numId w:val="2"/>
        </w:numPr>
      </w:pPr>
      <w:bookmarkStart w:id="10" w:name="_Toc2855086"/>
      <w:r w:rsidRPr="0043429B">
        <w:lastRenderedPageBreak/>
        <w:t>Introducció</w:t>
      </w:r>
      <w:bookmarkEnd w:id="10"/>
    </w:p>
    <w:p w14:paraId="041FEC17" w14:textId="77777777" w:rsidR="00196591" w:rsidRPr="0043429B" w:rsidRDefault="00196591" w:rsidP="00196591">
      <w:pPr>
        <w:rPr>
          <w:lang w:val="ca-ES"/>
        </w:rPr>
      </w:pPr>
      <w:r w:rsidRPr="0043429B">
        <w:rPr>
          <w:rFonts w:cs="Arial"/>
          <w:lang w:val="ca-ES"/>
        </w:rPr>
        <w:t>La introducció ha d’establir breument l’abast i els objectius del treball que es descriuen en el document, la seva relació amb altres treballs i la metodologia emprada. No ha de repetir o parafrasejar el resum, ni donar detalls de la teoria, l’experimentació, el mètode o els resultats, ni anticipar les conclusions o les recomanacions. Pot incloure la informació del prefaci, si aquest no es presenta per separat.</w:t>
      </w:r>
      <w:r w:rsidR="00DF5989" w:rsidRPr="0043429B">
        <w:rPr>
          <w:rFonts w:cs="Arial"/>
          <w:lang w:val="ca-ES"/>
        </w:rPr>
        <w:t xml:space="preserve">  Alguns apartats poden ser:</w:t>
      </w:r>
    </w:p>
    <w:p w14:paraId="57B0CF9F" w14:textId="77777777" w:rsidR="00436E80" w:rsidRPr="0043429B" w:rsidRDefault="00436E80" w:rsidP="00B32F3E">
      <w:pPr>
        <w:pStyle w:val="Ttulo2"/>
      </w:pPr>
      <w:bookmarkStart w:id="11" w:name="_Toc2855087"/>
      <w:r w:rsidRPr="0043429B">
        <w:t>Obje</w:t>
      </w:r>
      <w:r w:rsidR="007C532F" w:rsidRPr="0043429B">
        <w:t>c</w:t>
      </w:r>
      <w:r w:rsidRPr="0043429B">
        <w:t>ti</w:t>
      </w:r>
      <w:r w:rsidR="007C532F" w:rsidRPr="0043429B">
        <w:t>u</w:t>
      </w:r>
      <w:r w:rsidRPr="0043429B">
        <w:t xml:space="preserve">s del </w:t>
      </w:r>
      <w:r w:rsidR="00420F77" w:rsidRPr="0043429B">
        <w:t>treball</w:t>
      </w:r>
      <w:bookmarkEnd w:id="11"/>
    </w:p>
    <w:p w14:paraId="3519F97A" w14:textId="580BCA2B" w:rsidR="00436E80" w:rsidRPr="0043429B" w:rsidRDefault="007C532F" w:rsidP="00B32F3E">
      <w:pPr>
        <w:pStyle w:val="Ttulo2"/>
      </w:pPr>
      <w:bookmarkStart w:id="12" w:name="_Toc2855088"/>
      <w:r w:rsidRPr="0043429B">
        <w:t>Abast</w:t>
      </w:r>
      <w:r w:rsidR="00436E80" w:rsidRPr="0043429B">
        <w:t xml:space="preserve"> del</w:t>
      </w:r>
      <w:r w:rsidR="00420F77" w:rsidRPr="0043429B">
        <w:t xml:space="preserve"> treball</w:t>
      </w:r>
      <w:bookmarkEnd w:id="12"/>
    </w:p>
    <w:p w14:paraId="40849AAE" w14:textId="77777777" w:rsidR="007C532F" w:rsidRPr="0043429B" w:rsidRDefault="007C532F" w:rsidP="007C532F">
      <w:pPr>
        <w:rPr>
          <w:lang w:val="ca-ES"/>
        </w:rPr>
      </w:pPr>
    </w:p>
    <w:p w14:paraId="3A2EEB7D" w14:textId="77777777" w:rsidR="007C532F" w:rsidRPr="0043429B" w:rsidRDefault="007C532F" w:rsidP="007C532F">
      <w:pPr>
        <w:rPr>
          <w:lang w:val="ca-ES"/>
        </w:rPr>
      </w:pPr>
    </w:p>
    <w:p w14:paraId="350CF1ED" w14:textId="77777777" w:rsidR="007C532F" w:rsidRPr="0043429B" w:rsidRDefault="007C532F" w:rsidP="007C532F">
      <w:pPr>
        <w:rPr>
          <w:lang w:val="ca-ES"/>
        </w:rPr>
        <w:sectPr w:rsidR="007C532F" w:rsidRPr="0043429B" w:rsidSect="00D71B9D">
          <w:headerReference w:type="even" r:id="rId19"/>
          <w:headerReference w:type="first" r:id="rId20"/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14:paraId="4CA9F0EE" w14:textId="4733FD6B" w:rsidR="006024EA" w:rsidRPr="0043429B" w:rsidRDefault="006E7844" w:rsidP="0021198D">
      <w:pPr>
        <w:pStyle w:val="Titol2Annex"/>
        <w:numPr>
          <w:ilvl w:val="0"/>
          <w:numId w:val="2"/>
        </w:numPr>
      </w:pPr>
      <w:bookmarkStart w:id="13" w:name="_Toc2855089"/>
      <w:r w:rsidRPr="0043429B">
        <w:lastRenderedPageBreak/>
        <w:t>LEGO</w:t>
      </w:r>
      <w:r w:rsidR="00FE5A08" w:rsidRPr="0043429B">
        <w:t>®</w:t>
      </w:r>
      <w:r w:rsidRPr="0043429B">
        <w:t xml:space="preserve"> M</w:t>
      </w:r>
      <w:r w:rsidR="00FE5A08" w:rsidRPr="0043429B">
        <w:t>INDSTORMS® EV3</w:t>
      </w:r>
      <w:bookmarkEnd w:id="13"/>
    </w:p>
    <w:p w14:paraId="2E8CC084" w14:textId="65CC8330" w:rsidR="00FE5A08" w:rsidRPr="0043429B" w:rsidRDefault="00FE5A08" w:rsidP="00B32F3E">
      <w:pPr>
        <w:pStyle w:val="Ttulo2"/>
      </w:pPr>
      <w:bookmarkStart w:id="14" w:name="_Toc2855090"/>
      <w:r w:rsidRPr="0043429B">
        <w:t>Introducció</w:t>
      </w:r>
      <w:bookmarkEnd w:id="14"/>
    </w:p>
    <w:p w14:paraId="00B36283" w14:textId="7C3E66B6" w:rsidR="00F25C53" w:rsidRPr="0043429B" w:rsidRDefault="00FE5A08" w:rsidP="00C23EFF">
      <w:pPr>
        <w:rPr>
          <w:lang w:val="ca-ES"/>
        </w:rPr>
      </w:pPr>
      <w:r w:rsidRPr="0043429B">
        <w:rPr>
          <w:lang w:val="ca-ES"/>
        </w:rPr>
        <w:t xml:space="preserve">MINDSTORMS® és el kit d’experimentació i jocs basat en la robòtica educativa més potent </w:t>
      </w:r>
      <w:r w:rsidR="003D2AA9" w:rsidRPr="0043429B">
        <w:rPr>
          <w:lang w:val="ca-ES"/>
        </w:rPr>
        <w:t>actualment</w:t>
      </w:r>
      <w:r w:rsidRPr="0043429B">
        <w:rPr>
          <w:lang w:val="ca-ES"/>
        </w:rPr>
        <w:t xml:space="preserve">  de la famosa empresa danesa de joguines LEGO®. El kit sencer consta d’una sèrie de peces, actuadors i sensors que poden ser fàcilment </w:t>
      </w:r>
      <w:proofErr w:type="spellStart"/>
      <w:r w:rsidRPr="0043429B">
        <w:rPr>
          <w:lang w:val="ca-ES"/>
        </w:rPr>
        <w:t>ensamblats</w:t>
      </w:r>
      <w:proofErr w:type="spellEnd"/>
      <w:r w:rsidRPr="0043429B">
        <w:rPr>
          <w:lang w:val="ca-ES"/>
        </w:rPr>
        <w:t xml:space="preserve"> i programats per qualsevol usuari gràcies al seu entorn de desenvolupament visual i guies de muntatge.</w:t>
      </w:r>
    </w:p>
    <w:p w14:paraId="5E479DB5" w14:textId="47F1D01C" w:rsidR="00BF5B1A" w:rsidRPr="0043429B" w:rsidRDefault="00BF5B1A" w:rsidP="00BF5B1A">
      <w:pPr>
        <w:pStyle w:val="Ttulo2"/>
      </w:pPr>
      <w:bookmarkStart w:id="15" w:name="_Toc2855091"/>
      <w:r w:rsidRPr="0043429B">
        <w:t>Història</w:t>
      </w:r>
      <w:bookmarkEnd w:id="15"/>
    </w:p>
    <w:p w14:paraId="22C98E00" w14:textId="7DC206DE" w:rsidR="00BA7A1D" w:rsidRPr="0043429B" w:rsidRDefault="00BA7A1D" w:rsidP="00BA7A1D">
      <w:pPr>
        <w:rPr>
          <w:lang w:val="ca-ES"/>
        </w:rPr>
      </w:pPr>
      <w:r w:rsidRPr="0043429B">
        <w:rPr>
          <w:lang w:val="ca-ES"/>
        </w:rPr>
        <w:t xml:space="preserve">La història de LEGO </w:t>
      </w:r>
      <w:proofErr w:type="spellStart"/>
      <w:r w:rsidRPr="0043429B">
        <w:rPr>
          <w:lang w:val="ca-ES"/>
        </w:rPr>
        <w:t>Mindstorms</w:t>
      </w:r>
      <w:proofErr w:type="spellEnd"/>
      <w:r w:rsidRPr="0043429B">
        <w:rPr>
          <w:lang w:val="ca-ES"/>
        </w:rPr>
        <w:t xml:space="preserve"> </w:t>
      </w:r>
      <w:r w:rsidR="003D2AA9" w:rsidRPr="0043429B">
        <w:rPr>
          <w:lang w:val="ca-ES"/>
        </w:rPr>
        <w:t>pren sortida a finals del</w:t>
      </w:r>
      <w:r w:rsidRPr="0043429B">
        <w:rPr>
          <w:lang w:val="ca-ES"/>
        </w:rPr>
        <w:t xml:space="preserve"> segle passat, concretament l’any 1986 </w:t>
      </w:r>
      <w:r w:rsidR="003D2AA9" w:rsidRPr="0043429B">
        <w:rPr>
          <w:lang w:val="ca-ES"/>
        </w:rPr>
        <w:t>moment en que</w:t>
      </w:r>
      <w:r w:rsidRPr="0043429B">
        <w:rPr>
          <w:lang w:val="ca-ES"/>
        </w:rPr>
        <w:t xml:space="preserve"> la prestigiosa firma llança al mercat</w:t>
      </w:r>
      <w:r w:rsidR="003D2AA9" w:rsidRPr="0043429B">
        <w:rPr>
          <w:lang w:val="ca-ES"/>
        </w:rPr>
        <w:t xml:space="preserve"> </w:t>
      </w:r>
      <w:r w:rsidRPr="0043429B">
        <w:rPr>
          <w:lang w:val="ca-ES"/>
        </w:rPr>
        <w:t xml:space="preserve">el primer producte capaç de ser controlat per </w:t>
      </w:r>
      <w:r w:rsidR="003D2AA9" w:rsidRPr="0043429B">
        <w:rPr>
          <w:lang w:val="ca-ES"/>
        </w:rPr>
        <w:t xml:space="preserve">un </w:t>
      </w:r>
      <w:r w:rsidRPr="0043429B">
        <w:rPr>
          <w:lang w:val="ca-ES"/>
        </w:rPr>
        <w:t xml:space="preserve">ordinador. Arrel d’aquest gran desenvolupament sorgeix un acord de col·laboració entre LEGO i el </w:t>
      </w:r>
      <w:proofErr w:type="spellStart"/>
      <w:r w:rsidRPr="0043429B">
        <w:rPr>
          <w:i/>
          <w:lang w:val="ca-ES"/>
        </w:rPr>
        <w:t>Massachusetts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Institute</w:t>
      </w:r>
      <w:proofErr w:type="spellEnd"/>
      <w:r w:rsidRPr="0043429B">
        <w:rPr>
          <w:i/>
          <w:lang w:val="ca-ES"/>
        </w:rPr>
        <w:t xml:space="preserve"> of Technology </w:t>
      </w:r>
      <w:r w:rsidR="003D2AA9" w:rsidRPr="0043429B">
        <w:rPr>
          <w:lang w:val="ca-ES"/>
        </w:rPr>
        <w:t xml:space="preserve">amb l’objectiu </w:t>
      </w:r>
      <w:r w:rsidR="004D083F" w:rsidRPr="0043429B">
        <w:rPr>
          <w:lang w:val="ca-ES"/>
        </w:rPr>
        <w:t xml:space="preserve"> de produir un “maó intel·ligent” el qual donarà vida a les creacions de LEGO a través de la programació a partir del computador.</w:t>
      </w:r>
    </w:p>
    <w:p w14:paraId="47238EFB" w14:textId="7971A020" w:rsidR="004D083F" w:rsidRPr="0043429B" w:rsidRDefault="004D083F" w:rsidP="00BA7A1D">
      <w:pPr>
        <w:rPr>
          <w:lang w:val="ca-ES"/>
        </w:rPr>
      </w:pPr>
      <w:r w:rsidRPr="0043429B">
        <w:rPr>
          <w:lang w:val="ca-ES"/>
        </w:rPr>
        <w:t xml:space="preserve">Aquest  producte va </w:t>
      </w:r>
      <w:r w:rsidR="0086167C" w:rsidRPr="0043429B">
        <w:rPr>
          <w:lang w:val="ca-ES"/>
        </w:rPr>
        <w:t>significar</w:t>
      </w:r>
      <w:r w:rsidRPr="0043429B">
        <w:rPr>
          <w:lang w:val="ca-ES"/>
        </w:rPr>
        <w:t xml:space="preserve"> un </w:t>
      </w:r>
      <w:r w:rsidR="0086167C" w:rsidRPr="0043429B">
        <w:rPr>
          <w:lang w:val="ca-ES"/>
        </w:rPr>
        <w:t xml:space="preserve">gran avanç </w:t>
      </w:r>
      <w:r w:rsidRPr="0043429B">
        <w:rPr>
          <w:lang w:val="ca-ES"/>
        </w:rPr>
        <w:t>dins la societat tecnològica</w:t>
      </w:r>
      <w:r w:rsidR="0086167C" w:rsidRPr="0043429B">
        <w:rPr>
          <w:lang w:val="ca-ES"/>
        </w:rPr>
        <w:t xml:space="preserve"> fet que va portar que la companyia </w:t>
      </w:r>
      <w:r w:rsidRPr="0043429B">
        <w:rPr>
          <w:lang w:val="ca-ES"/>
        </w:rPr>
        <w:t xml:space="preserve">LEGO </w:t>
      </w:r>
      <w:r w:rsidR="0086167C" w:rsidRPr="0043429B">
        <w:rPr>
          <w:lang w:val="ca-ES"/>
        </w:rPr>
        <w:t xml:space="preserve">arribés a un acord </w:t>
      </w:r>
      <w:r w:rsidRPr="0043429B">
        <w:rPr>
          <w:lang w:val="ca-ES"/>
        </w:rPr>
        <w:t xml:space="preserve"> amb Dean Kamen, inventor de FIRST (</w:t>
      </w:r>
      <w:r w:rsidRPr="0043429B">
        <w:rPr>
          <w:i/>
          <w:lang w:val="ca-ES"/>
        </w:rPr>
        <w:t xml:space="preserve">For </w:t>
      </w:r>
      <w:proofErr w:type="spellStart"/>
      <w:r w:rsidRPr="0043429B">
        <w:rPr>
          <w:i/>
          <w:lang w:val="ca-ES"/>
        </w:rPr>
        <w:t>Inspiration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and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Recognition</w:t>
      </w:r>
      <w:proofErr w:type="spellEnd"/>
      <w:r w:rsidRPr="0043429B">
        <w:rPr>
          <w:i/>
          <w:lang w:val="ca-ES"/>
        </w:rPr>
        <w:t xml:space="preserve"> of </w:t>
      </w:r>
      <w:proofErr w:type="spellStart"/>
      <w:r w:rsidRPr="0043429B">
        <w:rPr>
          <w:i/>
          <w:lang w:val="ca-ES"/>
        </w:rPr>
        <w:t>Science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and</w:t>
      </w:r>
      <w:proofErr w:type="spellEnd"/>
      <w:r w:rsidRPr="0043429B">
        <w:rPr>
          <w:i/>
          <w:lang w:val="ca-ES"/>
        </w:rPr>
        <w:t xml:space="preserve"> Technology</w:t>
      </w:r>
      <w:r w:rsidRPr="0043429B">
        <w:rPr>
          <w:lang w:val="ca-ES"/>
        </w:rPr>
        <w:t>)</w:t>
      </w:r>
      <w:r w:rsidR="0086167C" w:rsidRPr="0043429B">
        <w:rPr>
          <w:lang w:val="ca-ES"/>
        </w:rPr>
        <w:t xml:space="preserve"> amb el propòsit </w:t>
      </w:r>
      <w:r w:rsidRPr="0043429B">
        <w:rPr>
          <w:lang w:val="ca-ES"/>
        </w:rPr>
        <w:t>d’impul</w:t>
      </w:r>
      <w:r w:rsidR="0086167C" w:rsidRPr="0043429B">
        <w:rPr>
          <w:lang w:val="ca-ES"/>
        </w:rPr>
        <w:t>s</w:t>
      </w:r>
      <w:r w:rsidRPr="0043429B">
        <w:rPr>
          <w:lang w:val="ca-ES"/>
        </w:rPr>
        <w:t xml:space="preserve">ar la FIRST LEGO </w:t>
      </w:r>
      <w:proofErr w:type="spellStart"/>
      <w:r w:rsidRPr="0043429B">
        <w:rPr>
          <w:lang w:val="ca-ES"/>
        </w:rPr>
        <w:t>League</w:t>
      </w:r>
      <w:proofErr w:type="spellEnd"/>
      <w:r w:rsidR="0086167C" w:rsidRPr="0043429B">
        <w:rPr>
          <w:lang w:val="ca-ES"/>
        </w:rPr>
        <w:t>, u</w:t>
      </w:r>
      <w:r w:rsidRPr="0043429B">
        <w:rPr>
          <w:lang w:val="ca-ES"/>
        </w:rPr>
        <w:t>na competició de robòtica per alumnes de secundària</w:t>
      </w:r>
      <w:r w:rsidR="0086167C" w:rsidRPr="0043429B">
        <w:rPr>
          <w:lang w:val="ca-ES"/>
        </w:rPr>
        <w:t xml:space="preserve"> on s’introd</w:t>
      </w:r>
      <w:r w:rsidR="00592AF7" w:rsidRPr="0043429B">
        <w:rPr>
          <w:lang w:val="ca-ES"/>
        </w:rPr>
        <w:t>ueix</w:t>
      </w:r>
      <w:r w:rsidR="0086167C" w:rsidRPr="0043429B">
        <w:rPr>
          <w:lang w:val="ca-ES"/>
        </w:rPr>
        <w:t xml:space="preserve"> </w:t>
      </w:r>
      <w:r w:rsidRPr="0043429B">
        <w:rPr>
          <w:lang w:val="ca-ES"/>
        </w:rPr>
        <w:t xml:space="preserve">el kit LEGO </w:t>
      </w:r>
      <w:proofErr w:type="spellStart"/>
      <w:r w:rsidRPr="0043429B">
        <w:rPr>
          <w:lang w:val="ca-ES"/>
        </w:rPr>
        <w:t>Mindstorms</w:t>
      </w:r>
      <w:proofErr w:type="spellEnd"/>
      <w:r w:rsidR="0086167C" w:rsidRPr="0043429B">
        <w:rPr>
          <w:lang w:val="ca-ES"/>
        </w:rPr>
        <w:t xml:space="preserve">. El primer </w:t>
      </w:r>
      <w:r w:rsidRPr="0043429B">
        <w:rPr>
          <w:lang w:val="ca-ES"/>
        </w:rPr>
        <w:t xml:space="preserve"> Campionat del Món </w:t>
      </w:r>
      <w:r w:rsidR="0086167C" w:rsidRPr="0043429B">
        <w:rPr>
          <w:lang w:val="ca-ES"/>
        </w:rPr>
        <w:t xml:space="preserve">es va celebrar </w:t>
      </w:r>
      <w:r w:rsidRPr="0043429B">
        <w:rPr>
          <w:lang w:val="ca-ES"/>
        </w:rPr>
        <w:t>l’any 2005</w:t>
      </w:r>
      <w:r w:rsidR="0086167C" w:rsidRPr="0043429B">
        <w:rPr>
          <w:lang w:val="ca-ES"/>
        </w:rPr>
        <w:t>.</w:t>
      </w:r>
    </w:p>
    <w:p w14:paraId="4E84288A" w14:textId="43A37F63" w:rsidR="00C23EFF" w:rsidRPr="0043429B" w:rsidRDefault="0086167C" w:rsidP="00BA7A1D">
      <w:pPr>
        <w:rPr>
          <w:lang w:val="ca-ES"/>
        </w:rPr>
      </w:pPr>
      <w:r w:rsidRPr="0043429B">
        <w:rPr>
          <w:lang w:val="ca-ES"/>
        </w:rPr>
        <w:t>L</w:t>
      </w:r>
      <w:r w:rsidR="004D083F" w:rsidRPr="0043429B">
        <w:rPr>
          <w:lang w:val="ca-ES"/>
        </w:rPr>
        <w:t>’any 2013</w:t>
      </w:r>
      <w:r w:rsidRPr="0043429B">
        <w:rPr>
          <w:lang w:val="ca-ES"/>
        </w:rPr>
        <w:t xml:space="preserve">, coincidint </w:t>
      </w:r>
      <w:r w:rsidR="00592AF7" w:rsidRPr="0043429B">
        <w:rPr>
          <w:lang w:val="ca-ES"/>
        </w:rPr>
        <w:t xml:space="preserve">amb el </w:t>
      </w:r>
      <w:r w:rsidR="004D083F" w:rsidRPr="0043429B">
        <w:rPr>
          <w:lang w:val="ca-ES"/>
        </w:rPr>
        <w:t xml:space="preserve">15è aniversari de LEGO </w:t>
      </w:r>
      <w:proofErr w:type="spellStart"/>
      <w:r w:rsidR="004D083F" w:rsidRPr="0043429B">
        <w:rPr>
          <w:lang w:val="ca-ES"/>
        </w:rPr>
        <w:t>Mindstorms</w:t>
      </w:r>
      <w:proofErr w:type="spellEnd"/>
      <w:r w:rsidR="004D083F" w:rsidRPr="0043429B">
        <w:rPr>
          <w:lang w:val="ca-ES"/>
        </w:rPr>
        <w:t xml:space="preserve"> </w:t>
      </w:r>
      <w:r w:rsidR="00592AF7" w:rsidRPr="0043429B">
        <w:rPr>
          <w:lang w:val="ca-ES"/>
        </w:rPr>
        <w:t>es va</w:t>
      </w:r>
      <w:r w:rsidRPr="0043429B">
        <w:rPr>
          <w:lang w:val="ca-ES"/>
        </w:rPr>
        <w:t xml:space="preserve"> llançar</w:t>
      </w:r>
      <w:r w:rsidR="004D083F" w:rsidRPr="0043429B">
        <w:rPr>
          <w:lang w:val="ca-ES"/>
        </w:rPr>
        <w:t xml:space="preserve"> al mercat el producte definitiu, precedit per el model NXT, </w:t>
      </w:r>
      <w:r w:rsidR="003A6526" w:rsidRPr="0043429B">
        <w:rPr>
          <w:lang w:val="ca-ES"/>
        </w:rPr>
        <w:t xml:space="preserve">el </w:t>
      </w:r>
      <w:proofErr w:type="spellStart"/>
      <w:r w:rsidR="003A6526" w:rsidRPr="0043429B">
        <w:rPr>
          <w:lang w:val="ca-ES"/>
        </w:rPr>
        <w:t>Mindstorms</w:t>
      </w:r>
      <w:proofErr w:type="spellEnd"/>
      <w:r w:rsidR="003A6526" w:rsidRPr="0043429B">
        <w:rPr>
          <w:lang w:val="ca-ES"/>
        </w:rPr>
        <w:t xml:space="preserve"> EV3 que avui en dia </w:t>
      </w:r>
      <w:r w:rsidR="00592AF7" w:rsidRPr="0043429B">
        <w:rPr>
          <w:lang w:val="ca-ES"/>
        </w:rPr>
        <w:t>s’utilitza</w:t>
      </w:r>
      <w:r w:rsidR="003A6526" w:rsidRPr="0043429B">
        <w:rPr>
          <w:lang w:val="ca-ES"/>
        </w:rPr>
        <w:t xml:space="preserve"> en centres educatius de robòtica i programació.</w:t>
      </w:r>
    </w:p>
    <w:p w14:paraId="436E3718" w14:textId="720AAC3E" w:rsidR="004D083F" w:rsidRPr="0043429B" w:rsidRDefault="00C23EFF" w:rsidP="00C23EFF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2C27F4C9" w14:textId="77777777" w:rsidR="00BF5B1A" w:rsidRPr="0043429B" w:rsidRDefault="00BF5B1A" w:rsidP="00BF5B1A">
      <w:pPr>
        <w:pStyle w:val="Ttulo2"/>
      </w:pPr>
      <w:bookmarkStart w:id="16" w:name="_Toc2855092"/>
      <w:r w:rsidRPr="0043429B">
        <w:lastRenderedPageBreak/>
        <w:t>Contingut del kit</w:t>
      </w:r>
      <w:bookmarkEnd w:id="16"/>
    </w:p>
    <w:p w14:paraId="13E682F0" w14:textId="004282AD" w:rsidR="00BF5B1A" w:rsidRPr="0043429B" w:rsidRDefault="00592AF7" w:rsidP="00FE3E39">
      <w:pPr>
        <w:rPr>
          <w:lang w:val="ca-ES"/>
        </w:rPr>
      </w:pPr>
      <w:r w:rsidRPr="0043429B">
        <w:rPr>
          <w:lang w:val="ca-ES"/>
        </w:rPr>
        <w:t>E</w:t>
      </w:r>
      <w:r w:rsidR="00B32F3E" w:rsidRPr="0043429B">
        <w:rPr>
          <w:lang w:val="ca-ES"/>
        </w:rPr>
        <w:t>l kit</w:t>
      </w:r>
      <w:r w:rsidR="00BF5B1A" w:rsidRPr="0043429B">
        <w:rPr>
          <w:lang w:val="ca-ES"/>
        </w:rPr>
        <w:t xml:space="preserve"> de LEGO® MINDSTORMS® compta amb diferents tipus de peces de muntatge</w:t>
      </w:r>
      <w:r w:rsidRPr="0043429B">
        <w:rPr>
          <w:lang w:val="ca-ES"/>
        </w:rPr>
        <w:t xml:space="preserve">, basades en un </w:t>
      </w:r>
      <w:r w:rsidR="00BF5B1A" w:rsidRPr="0043429B">
        <w:rPr>
          <w:lang w:val="ca-ES"/>
        </w:rPr>
        <w:t xml:space="preserve">conjunt de sensors i actuadors </w:t>
      </w:r>
      <w:r w:rsidRPr="0043429B">
        <w:rPr>
          <w:lang w:val="ca-ES"/>
        </w:rPr>
        <w:t>que permeten interactuar</w:t>
      </w:r>
      <w:r w:rsidR="00BF5B1A" w:rsidRPr="0043429B">
        <w:rPr>
          <w:lang w:val="ca-ES"/>
        </w:rPr>
        <w:t xml:space="preserve"> el robot amb l’entorn i un </w:t>
      </w:r>
      <w:proofErr w:type="spellStart"/>
      <w:r w:rsidR="00BF5B1A" w:rsidRPr="0043429B">
        <w:rPr>
          <w:i/>
          <w:lang w:val="ca-ES"/>
        </w:rPr>
        <w:t>Brick</w:t>
      </w:r>
      <w:proofErr w:type="spellEnd"/>
      <w:r w:rsidR="00BF5B1A" w:rsidRPr="0043429B">
        <w:rPr>
          <w:lang w:val="ca-ES"/>
        </w:rPr>
        <w:t xml:space="preserve"> -maó intel·ligent- que actua com a cervell del conjunt.</w:t>
      </w:r>
    </w:p>
    <w:p w14:paraId="0D39E258" w14:textId="2B3132ED" w:rsidR="00BF5B1A" w:rsidRPr="0043429B" w:rsidRDefault="008B469A" w:rsidP="003A6526">
      <w:pPr>
        <w:pStyle w:val="Ttulo4"/>
        <w:numPr>
          <w:ilvl w:val="2"/>
          <w:numId w:val="2"/>
        </w:numPr>
        <w:rPr>
          <w:lang w:val="ca-ES"/>
        </w:rPr>
      </w:pPr>
      <w:r w:rsidRPr="0043429B">
        <w:rPr>
          <w:lang w:val="ca-ES"/>
        </w:rPr>
        <w:t xml:space="preserve">Bloc </w:t>
      </w:r>
      <w:r w:rsidR="00BF5B1A" w:rsidRPr="0043429B">
        <w:rPr>
          <w:lang w:val="ca-ES"/>
        </w:rPr>
        <w:t>intel·ligent EV3</w:t>
      </w:r>
    </w:p>
    <w:p w14:paraId="3271D596" w14:textId="75A2FE11" w:rsidR="003A6526" w:rsidRPr="0043429B" w:rsidRDefault="008B469A" w:rsidP="00FE3E39">
      <w:pPr>
        <w:rPr>
          <w:lang w:val="ca-ES"/>
        </w:rPr>
      </w:pPr>
      <w:r w:rsidRPr="0043429B">
        <w:rPr>
          <w:lang w:val="ca-ES"/>
        </w:rPr>
        <w:t>Aquest bloc és l’element que serveix de centre de contro</w:t>
      </w:r>
      <w:r w:rsidR="003A6526" w:rsidRPr="0043429B">
        <w:rPr>
          <w:lang w:val="ca-ES"/>
        </w:rPr>
        <w:t>l</w:t>
      </w:r>
      <w:r w:rsidR="00592AF7" w:rsidRPr="0043429B">
        <w:rPr>
          <w:lang w:val="ca-ES"/>
        </w:rPr>
        <w:t xml:space="preserve">. Utilitza </w:t>
      </w:r>
      <w:r w:rsidR="003A6526" w:rsidRPr="0043429B">
        <w:rPr>
          <w:lang w:val="ca-ES"/>
        </w:rPr>
        <w:t>el programa carregat en la memòria interna pe</w:t>
      </w:r>
      <w:r w:rsidR="00592AF7" w:rsidRPr="0043429B">
        <w:rPr>
          <w:lang w:val="ca-ES"/>
        </w:rPr>
        <w:t xml:space="preserve">r poder posar en funcionament </w:t>
      </w:r>
      <w:r w:rsidR="003A6526" w:rsidRPr="0043429B">
        <w:rPr>
          <w:lang w:val="ca-ES"/>
        </w:rPr>
        <w:t xml:space="preserve">els motors i </w:t>
      </w:r>
      <w:r w:rsidR="00592AF7" w:rsidRPr="0043429B">
        <w:rPr>
          <w:lang w:val="ca-ES"/>
        </w:rPr>
        <w:t xml:space="preserve">paral·lelament </w:t>
      </w:r>
      <w:r w:rsidR="003A6526" w:rsidRPr="0043429B">
        <w:rPr>
          <w:lang w:val="ca-ES"/>
        </w:rPr>
        <w:t xml:space="preserve">llegir </w:t>
      </w:r>
      <w:r w:rsidR="00592AF7" w:rsidRPr="0043429B">
        <w:rPr>
          <w:lang w:val="ca-ES"/>
        </w:rPr>
        <w:t xml:space="preserve"> la </w:t>
      </w:r>
      <w:r w:rsidR="003A6526" w:rsidRPr="0043429B">
        <w:rPr>
          <w:lang w:val="ca-ES"/>
        </w:rPr>
        <w:t>informació dels sensors</w:t>
      </w:r>
      <w:r w:rsidRPr="0043429B">
        <w:rPr>
          <w:lang w:val="ca-ES"/>
        </w:rPr>
        <w:t>.</w:t>
      </w:r>
      <w:r w:rsidR="003A6526" w:rsidRPr="0043429B">
        <w:rPr>
          <w:lang w:val="ca-ES"/>
        </w:rPr>
        <w:t xml:space="preserve"> </w:t>
      </w:r>
      <w:r w:rsidR="00592AF7" w:rsidRPr="0043429B">
        <w:rPr>
          <w:lang w:val="ca-ES"/>
        </w:rPr>
        <w:t>Per altra banda</w:t>
      </w:r>
      <w:r w:rsidR="003A6526" w:rsidRPr="0043429B">
        <w:rPr>
          <w:lang w:val="ca-ES"/>
        </w:rPr>
        <w:t xml:space="preserve"> també realitza la funció de font d’alimentació per a tots aquests perifèrics que s’hi </w:t>
      </w:r>
      <w:proofErr w:type="spellStart"/>
      <w:r w:rsidR="003A6526" w:rsidRPr="0043429B">
        <w:rPr>
          <w:lang w:val="ca-ES"/>
        </w:rPr>
        <w:t>conecten</w:t>
      </w:r>
      <w:proofErr w:type="spellEnd"/>
      <w:r w:rsidR="003A6526" w:rsidRPr="0043429B">
        <w:rPr>
          <w:lang w:val="ca-ES"/>
        </w:rPr>
        <w:t>.</w:t>
      </w:r>
      <w:r w:rsidRPr="0043429B">
        <w:rPr>
          <w:lang w:val="ca-ES"/>
        </w:rPr>
        <w:t xml:space="preserve"> </w:t>
      </w:r>
    </w:p>
    <w:p w14:paraId="00AD0371" w14:textId="658B776F" w:rsidR="009A65C4" w:rsidRPr="0043429B" w:rsidRDefault="008B469A" w:rsidP="00FE3E39">
      <w:pPr>
        <w:rPr>
          <w:lang w:val="ca-ES"/>
        </w:rPr>
      </w:pPr>
      <w:r w:rsidRPr="0043429B">
        <w:rPr>
          <w:lang w:val="ca-ES"/>
        </w:rPr>
        <w:t xml:space="preserve">Tal i com es pot apreciar en </w:t>
      </w:r>
      <w:r w:rsidR="009A65C4" w:rsidRPr="0043429B">
        <w:rPr>
          <w:lang w:val="ca-ES"/>
        </w:rPr>
        <w:t>les</w:t>
      </w:r>
      <w:r w:rsidRPr="0043429B">
        <w:rPr>
          <w:lang w:val="ca-ES"/>
        </w:rPr>
        <w:t xml:space="preserve"> següent</w:t>
      </w:r>
      <w:r w:rsidR="009A65C4" w:rsidRPr="0043429B">
        <w:rPr>
          <w:lang w:val="ca-ES"/>
        </w:rPr>
        <w:t>s imatges,</w:t>
      </w:r>
      <w:r w:rsidRPr="0043429B">
        <w:rPr>
          <w:lang w:val="ca-ES"/>
        </w:rPr>
        <w:t xml:space="preserve"> </w:t>
      </w:r>
      <w:r w:rsidRPr="0043429B">
        <w:rPr>
          <w:i/>
          <w:lang w:val="ca-ES"/>
        </w:rPr>
        <w:t>Figura 3.2</w:t>
      </w:r>
      <w:r w:rsidR="009A65C4" w:rsidRPr="0043429B">
        <w:rPr>
          <w:i/>
          <w:lang w:val="ca-ES"/>
        </w:rPr>
        <w:t xml:space="preserve"> i Figura 3.3</w:t>
      </w:r>
      <w:r w:rsidRPr="0043429B">
        <w:rPr>
          <w:i/>
          <w:lang w:val="ca-ES"/>
        </w:rPr>
        <w:t xml:space="preserve">, </w:t>
      </w:r>
      <w:r w:rsidR="009A65C4" w:rsidRPr="0043429B">
        <w:rPr>
          <w:lang w:val="ca-ES"/>
        </w:rPr>
        <w:t>en la superfície d’aquest mòdul de control s’hi distingeixen els següents elements:</w:t>
      </w:r>
    </w:p>
    <w:p w14:paraId="0869C5BE" w14:textId="77777777" w:rsidR="009A65C4" w:rsidRPr="0043429B" w:rsidRDefault="009A65C4" w:rsidP="009A65C4">
      <w:pPr>
        <w:pStyle w:val="Prrafodelista"/>
        <w:numPr>
          <w:ilvl w:val="0"/>
          <w:numId w:val="24"/>
        </w:numPr>
        <w:rPr>
          <w:lang w:val="ca-ES"/>
        </w:rPr>
      </w:pPr>
      <w:r w:rsidRPr="0043429B">
        <w:rPr>
          <w:lang w:val="ca-ES"/>
        </w:rPr>
        <w:t>Pantalla: Mostra tot el que succeeix a l’interior del Bloc EV3 i permet utilitzar-ne la interfície. També permet afegir text i respostes numèriques o gràfiques a la programació o experiments.</w:t>
      </w:r>
    </w:p>
    <w:p w14:paraId="5CD3CCA2" w14:textId="77777777" w:rsidR="009A65C4" w:rsidRPr="0043429B" w:rsidRDefault="009A65C4" w:rsidP="009A65C4">
      <w:pPr>
        <w:pStyle w:val="Prrafodelista"/>
        <w:numPr>
          <w:ilvl w:val="0"/>
          <w:numId w:val="24"/>
        </w:numPr>
        <w:rPr>
          <w:lang w:val="ca-ES"/>
        </w:rPr>
      </w:pPr>
      <w:r w:rsidRPr="0043429B">
        <w:rPr>
          <w:lang w:val="ca-ES"/>
        </w:rPr>
        <w:t>Botons: El conjunt de botons de l’EV3 permeten explorar i navegar per l’interior de la interfície. També poden utilitzar-se com activadors de programació.</w:t>
      </w:r>
    </w:p>
    <w:p w14:paraId="445E5A8D" w14:textId="6BF194CA" w:rsidR="009A65C4" w:rsidRPr="0043429B" w:rsidRDefault="009A65C4" w:rsidP="008B5B9D">
      <w:pPr>
        <w:pStyle w:val="Prrafodelista"/>
        <w:numPr>
          <w:ilvl w:val="0"/>
          <w:numId w:val="24"/>
        </w:numPr>
        <w:rPr>
          <w:lang w:val="ca-ES"/>
        </w:rPr>
      </w:pPr>
      <w:r w:rsidRPr="0043429B">
        <w:rPr>
          <w:lang w:val="ca-ES"/>
        </w:rPr>
        <w:t>Ports d’entrada</w:t>
      </w:r>
      <w:r w:rsidR="008B5B9D" w:rsidRPr="0043429B">
        <w:rPr>
          <w:lang w:val="ca-ES"/>
        </w:rPr>
        <w:t xml:space="preserve"> (1-4)</w:t>
      </w:r>
      <w:r w:rsidR="00B67760" w:rsidRPr="0043429B">
        <w:rPr>
          <w:lang w:val="ca-ES"/>
        </w:rPr>
        <w:t>,</w:t>
      </w:r>
      <w:r w:rsidR="003A6526" w:rsidRPr="0043429B">
        <w:rPr>
          <w:lang w:val="ca-ES"/>
        </w:rPr>
        <w:t xml:space="preserve"> </w:t>
      </w:r>
      <w:r w:rsidR="00B67760" w:rsidRPr="0043429B">
        <w:rPr>
          <w:i/>
          <w:lang w:val="ca-ES"/>
        </w:rPr>
        <w:t>Figura 3.2</w:t>
      </w:r>
      <w:r w:rsidRPr="0043429B">
        <w:rPr>
          <w:lang w:val="ca-ES"/>
        </w:rPr>
        <w:t>:</w:t>
      </w:r>
      <w:r w:rsidR="008B5B9D" w:rsidRPr="0043429B">
        <w:rPr>
          <w:lang w:val="ca-ES"/>
        </w:rPr>
        <w:t xml:space="preserve"> Els ports d’entrada s’utilitzen per a connectar sensors al bloc EV3.</w:t>
      </w:r>
    </w:p>
    <w:p w14:paraId="72C4A065" w14:textId="6C4ABE82" w:rsidR="008B5B9D" w:rsidRPr="0043429B" w:rsidRDefault="008B5B9D" w:rsidP="008B5B9D">
      <w:pPr>
        <w:pStyle w:val="Prrafodelista"/>
        <w:numPr>
          <w:ilvl w:val="0"/>
          <w:numId w:val="24"/>
        </w:numPr>
        <w:rPr>
          <w:lang w:val="ca-ES"/>
        </w:rPr>
      </w:pPr>
      <w:r w:rsidRPr="0043429B">
        <w:rPr>
          <w:lang w:val="ca-ES"/>
        </w:rPr>
        <w:t>Ports de sortida (A-D)</w:t>
      </w:r>
      <w:r w:rsidR="00B67760" w:rsidRPr="0043429B">
        <w:rPr>
          <w:lang w:val="ca-ES"/>
        </w:rPr>
        <w:t>,</w:t>
      </w:r>
      <w:r w:rsidR="003A6526" w:rsidRPr="0043429B">
        <w:rPr>
          <w:lang w:val="ca-ES"/>
        </w:rPr>
        <w:t xml:space="preserve"> </w:t>
      </w:r>
      <w:r w:rsidR="00B67760" w:rsidRPr="0043429B">
        <w:rPr>
          <w:i/>
          <w:lang w:val="ca-ES"/>
        </w:rPr>
        <w:t>Figura 3.3</w:t>
      </w:r>
      <w:r w:rsidRPr="0043429B">
        <w:rPr>
          <w:lang w:val="ca-ES"/>
        </w:rPr>
        <w:t xml:space="preserve">: Els ports de sortida s’utilitzen per a connectar actuadors al bloc </w:t>
      </w:r>
      <w:commentRangeStart w:id="17"/>
      <w:r w:rsidRPr="0043429B">
        <w:rPr>
          <w:lang w:val="ca-ES"/>
        </w:rPr>
        <w:t>EV3</w:t>
      </w:r>
      <w:commentRangeEnd w:id="17"/>
      <w:r w:rsidR="0033550E" w:rsidRPr="0043429B">
        <w:rPr>
          <w:rStyle w:val="Refdecomentario"/>
          <w:lang w:val="ca-ES"/>
        </w:rPr>
        <w:commentReference w:id="17"/>
      </w:r>
      <w:r w:rsidRPr="0043429B">
        <w:rPr>
          <w:lang w:val="ca-ES"/>
        </w:rPr>
        <w:t>.</w:t>
      </w:r>
    </w:p>
    <w:p w14:paraId="0A7B676F" w14:textId="77777777" w:rsidR="00FE3E39" w:rsidRPr="0043429B" w:rsidRDefault="00FE3E39" w:rsidP="00FE3E39">
      <w:pPr>
        <w:rPr>
          <w:lang w:val="ca-ES"/>
        </w:rPr>
      </w:pPr>
    </w:p>
    <w:p w14:paraId="7C4A4656" w14:textId="6BAAC42B" w:rsidR="008B5B9D" w:rsidRPr="0043429B" w:rsidRDefault="008B469A" w:rsidP="00FE3E39">
      <w:pPr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62E71C52" wp14:editId="607FFC89">
            <wp:extent cx="1860550" cy="1659174"/>
            <wp:effectExtent l="0" t="0" r="635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loc ev3.jpg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77" r="8309"/>
                    <a:stretch/>
                  </pic:blipFill>
                  <pic:spPr bwMode="auto">
                    <a:xfrm>
                      <a:off x="0" y="0"/>
                      <a:ext cx="1915707" cy="17083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E3E39" w:rsidRPr="0043429B">
        <w:rPr>
          <w:noProof/>
          <w:lang w:val="ca-ES"/>
        </w:rPr>
        <w:drawing>
          <wp:inline distT="0" distB="0" distL="0" distR="0" wp14:anchorId="1134909F" wp14:editId="733E7404">
            <wp:extent cx="2146300" cy="1349405"/>
            <wp:effectExtent l="0" t="0" r="6350" b="3175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Captura de pantalla 2019-03-07 a les 12.50.52.png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124"/>
                    <a:stretch/>
                  </pic:blipFill>
                  <pic:spPr bwMode="auto">
                    <a:xfrm>
                      <a:off x="0" y="0"/>
                      <a:ext cx="2218051" cy="13945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A2252A" w14:textId="21401427" w:rsidR="008B469A" w:rsidRPr="0043429B" w:rsidRDefault="008B469A" w:rsidP="00FE3E39">
      <w:pPr>
        <w:pStyle w:val="Epgrafe"/>
        <w:jc w:val="center"/>
        <w:rPr>
          <w:b w:val="0"/>
          <w:lang w:val="ca-ES"/>
        </w:rPr>
      </w:pPr>
      <w:r w:rsidRPr="0043429B">
        <w:rPr>
          <w:lang w:val="ca-ES"/>
        </w:rPr>
        <w:t xml:space="preserve">Figura </w:t>
      </w:r>
      <w:r w:rsidRPr="0043429B">
        <w:rPr>
          <w:lang w:val="ca-ES"/>
        </w:rPr>
        <w:fldChar w:fldCharType="begin"/>
      </w:r>
      <w:r w:rsidRPr="0043429B">
        <w:rPr>
          <w:lang w:val="ca-ES"/>
        </w:rPr>
        <w:instrText xml:space="preserve"> STYLEREF 1 \s </w:instrText>
      </w:r>
      <w:r w:rsidRPr="0043429B">
        <w:rPr>
          <w:lang w:val="ca-ES"/>
        </w:rPr>
        <w:fldChar w:fldCharType="separate"/>
      </w:r>
      <w:r w:rsidR="003C6866" w:rsidRPr="0043429B">
        <w:rPr>
          <w:noProof/>
          <w:lang w:val="ca-ES"/>
        </w:rPr>
        <w:t>0</w:t>
      </w:r>
      <w:r w:rsidRPr="0043429B">
        <w:rPr>
          <w:lang w:val="ca-ES"/>
        </w:rPr>
        <w:fldChar w:fldCharType="end"/>
      </w:r>
      <w:r w:rsidRPr="0043429B">
        <w:rPr>
          <w:lang w:val="ca-ES"/>
        </w:rPr>
        <w:t xml:space="preserve">.2. </w:t>
      </w:r>
      <w:r w:rsidRPr="0043429B">
        <w:rPr>
          <w:b w:val="0"/>
          <w:lang w:val="ca-ES"/>
        </w:rPr>
        <w:t>Bloc EV3</w:t>
      </w:r>
      <w:r w:rsidR="00FE3E39" w:rsidRPr="0043429B">
        <w:rPr>
          <w:b w:val="0"/>
          <w:lang w:val="ca-ES"/>
        </w:rPr>
        <w:t xml:space="preserve"> i vista detall dels ports de sortida i entrada USB.</w:t>
      </w:r>
      <w:r w:rsidRPr="0043429B">
        <w:rPr>
          <w:b w:val="0"/>
          <w:lang w:val="ca-ES"/>
        </w:rPr>
        <w:t xml:space="preserve"> (Font: </w:t>
      </w:r>
      <w:hyperlink r:id="rId26" w:history="1">
        <w:r w:rsidR="009A65C4" w:rsidRPr="0043429B">
          <w:rPr>
            <w:rStyle w:val="Hipervnculo"/>
            <w:b w:val="0"/>
            <w:lang w:val="ca-ES"/>
          </w:rPr>
          <w:t>https://www.robotix.com</w:t>
        </w:r>
      </w:hyperlink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</w:t>
      </w:r>
      <w:r w:rsidR="00FE3E39" w:rsidRPr="0043429B">
        <w:rPr>
          <w:b w:val="0"/>
          <w:lang w:val="ca-ES"/>
        </w:rPr>
        <w:t>.</w:t>
      </w:r>
    </w:p>
    <w:p w14:paraId="63787BB8" w14:textId="16F1229F" w:rsidR="008B5B9D" w:rsidRPr="0043429B" w:rsidRDefault="008B5B9D" w:rsidP="00FE3E39">
      <w:pPr>
        <w:jc w:val="right"/>
        <w:rPr>
          <w:lang w:val="ca-ES"/>
        </w:rPr>
      </w:pPr>
    </w:p>
    <w:p w14:paraId="202F3C47" w14:textId="75F3F653" w:rsidR="008B5B9D" w:rsidRPr="0043429B" w:rsidRDefault="008B5B9D" w:rsidP="008B5B9D">
      <w:pPr>
        <w:pStyle w:val="Epgrafe"/>
        <w:jc w:val="center"/>
        <w:rPr>
          <w:b w:val="0"/>
          <w:lang w:val="ca-ES"/>
        </w:rPr>
      </w:pPr>
    </w:p>
    <w:p w14:paraId="2B3DB21C" w14:textId="77777777" w:rsidR="00FE3E39" w:rsidRPr="0043429B" w:rsidRDefault="00FE3E39" w:rsidP="00FE3E39">
      <w:pPr>
        <w:rPr>
          <w:lang w:val="ca-ES"/>
        </w:rPr>
      </w:pPr>
    </w:p>
    <w:tbl>
      <w:tblPr>
        <w:tblStyle w:val="Tablaconcuadrcula"/>
        <w:tblpPr w:leftFromText="141" w:rightFromText="141" w:vertAnchor="text" w:tblpXSpec="center" w:tblpY="189"/>
        <w:tblW w:w="0" w:type="auto"/>
        <w:tblLook w:val="04A0" w:firstRow="1" w:lastRow="0" w:firstColumn="1" w:lastColumn="0" w:noHBand="0" w:noVBand="1"/>
      </w:tblPr>
      <w:tblGrid>
        <w:gridCol w:w="2689"/>
        <w:gridCol w:w="3827"/>
      </w:tblGrid>
      <w:tr w:rsidR="003A6526" w:rsidRPr="0043429B" w14:paraId="71E27A12" w14:textId="77777777" w:rsidTr="003A6526">
        <w:tc>
          <w:tcPr>
            <w:tcW w:w="2689" w:type="dxa"/>
          </w:tcPr>
          <w:p w14:paraId="60E02FB0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Sistema Operatiu</w:t>
            </w:r>
          </w:p>
        </w:tc>
        <w:tc>
          <w:tcPr>
            <w:tcW w:w="3827" w:type="dxa"/>
          </w:tcPr>
          <w:p w14:paraId="139262BC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LINUX</w:t>
            </w:r>
          </w:p>
        </w:tc>
      </w:tr>
      <w:tr w:rsidR="003A6526" w:rsidRPr="0043429B" w14:paraId="32254D05" w14:textId="77777777" w:rsidTr="003A6526">
        <w:tc>
          <w:tcPr>
            <w:tcW w:w="2689" w:type="dxa"/>
          </w:tcPr>
          <w:p w14:paraId="1871F216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Processador</w:t>
            </w:r>
          </w:p>
        </w:tc>
        <w:tc>
          <w:tcPr>
            <w:tcW w:w="3827" w:type="dxa"/>
          </w:tcPr>
          <w:p w14:paraId="6660FF0C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ARM9 de 300 MHZ</w:t>
            </w:r>
          </w:p>
        </w:tc>
      </w:tr>
      <w:tr w:rsidR="003A6526" w:rsidRPr="0043429B" w14:paraId="53547BF0" w14:textId="77777777" w:rsidTr="003A6526">
        <w:tc>
          <w:tcPr>
            <w:tcW w:w="2689" w:type="dxa"/>
          </w:tcPr>
          <w:p w14:paraId="5C08949A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Memòria Flash</w:t>
            </w:r>
          </w:p>
        </w:tc>
        <w:tc>
          <w:tcPr>
            <w:tcW w:w="3827" w:type="dxa"/>
          </w:tcPr>
          <w:p w14:paraId="5039C557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16 MB</w:t>
            </w:r>
          </w:p>
        </w:tc>
      </w:tr>
      <w:tr w:rsidR="003A6526" w:rsidRPr="0043429B" w14:paraId="0D91E62F" w14:textId="77777777" w:rsidTr="003A6526">
        <w:tc>
          <w:tcPr>
            <w:tcW w:w="2689" w:type="dxa"/>
          </w:tcPr>
          <w:p w14:paraId="6B237E27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Memòria RAM</w:t>
            </w:r>
          </w:p>
        </w:tc>
        <w:tc>
          <w:tcPr>
            <w:tcW w:w="3827" w:type="dxa"/>
          </w:tcPr>
          <w:p w14:paraId="4BAB8173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64 MB</w:t>
            </w:r>
          </w:p>
        </w:tc>
      </w:tr>
      <w:tr w:rsidR="003A6526" w:rsidRPr="0043429B" w14:paraId="5C506707" w14:textId="77777777" w:rsidTr="003A6526">
        <w:tc>
          <w:tcPr>
            <w:tcW w:w="2689" w:type="dxa"/>
          </w:tcPr>
          <w:p w14:paraId="31383E8A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Resolució de la pantalla</w:t>
            </w:r>
          </w:p>
        </w:tc>
        <w:tc>
          <w:tcPr>
            <w:tcW w:w="3827" w:type="dxa"/>
          </w:tcPr>
          <w:p w14:paraId="55C40714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178 x 128 blanc i negre</w:t>
            </w:r>
          </w:p>
        </w:tc>
      </w:tr>
      <w:tr w:rsidR="003A6526" w:rsidRPr="0043429B" w14:paraId="719DB521" w14:textId="77777777" w:rsidTr="003A6526">
        <w:tc>
          <w:tcPr>
            <w:tcW w:w="2689" w:type="dxa"/>
          </w:tcPr>
          <w:p w14:paraId="138D4C71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Comunicació</w:t>
            </w:r>
          </w:p>
        </w:tc>
        <w:tc>
          <w:tcPr>
            <w:tcW w:w="3827" w:type="dxa"/>
          </w:tcPr>
          <w:p w14:paraId="2EBA36CF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 xml:space="preserve">USB 2.0 a equip amfitrió fins a 480 </w:t>
            </w:r>
            <w:proofErr w:type="spellStart"/>
            <w:r w:rsidRPr="0043429B">
              <w:rPr>
                <w:sz w:val="20"/>
                <w:lang w:val="ca-ES"/>
              </w:rPr>
              <w:t>Mbit</w:t>
            </w:r>
            <w:proofErr w:type="spellEnd"/>
            <w:r w:rsidRPr="0043429B">
              <w:rPr>
                <w:sz w:val="20"/>
                <w:lang w:val="ca-ES"/>
              </w:rPr>
              <w:t>/s</w:t>
            </w:r>
          </w:p>
          <w:p w14:paraId="38D58009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 xml:space="preserve">USB 1.1 a amfitrió fins a 12 </w:t>
            </w:r>
            <w:proofErr w:type="spellStart"/>
            <w:r w:rsidRPr="0043429B">
              <w:rPr>
                <w:sz w:val="20"/>
                <w:lang w:val="ca-ES"/>
              </w:rPr>
              <w:t>Mbit</w:t>
            </w:r>
            <w:proofErr w:type="spellEnd"/>
            <w:r w:rsidRPr="0043429B">
              <w:rPr>
                <w:sz w:val="20"/>
                <w:lang w:val="ca-ES"/>
              </w:rPr>
              <w:t>/s</w:t>
            </w:r>
          </w:p>
        </w:tc>
      </w:tr>
      <w:tr w:rsidR="003A6526" w:rsidRPr="0043429B" w14:paraId="0B52F07F" w14:textId="77777777" w:rsidTr="003A6526">
        <w:tc>
          <w:tcPr>
            <w:tcW w:w="2689" w:type="dxa"/>
          </w:tcPr>
          <w:p w14:paraId="4A3AA75A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proofErr w:type="spellStart"/>
            <w:r w:rsidRPr="0043429B">
              <w:rPr>
                <w:b/>
                <w:sz w:val="20"/>
                <w:lang w:val="ca-ES"/>
              </w:rPr>
              <w:t>Tarjeta</w:t>
            </w:r>
            <w:proofErr w:type="spellEnd"/>
            <w:r w:rsidRPr="0043429B">
              <w:rPr>
                <w:b/>
                <w:sz w:val="20"/>
                <w:lang w:val="ca-ES"/>
              </w:rPr>
              <w:t xml:space="preserve"> </w:t>
            </w:r>
            <w:proofErr w:type="spellStart"/>
            <w:r w:rsidRPr="0043429B">
              <w:rPr>
                <w:b/>
                <w:sz w:val="20"/>
                <w:lang w:val="ca-ES"/>
              </w:rPr>
              <w:t>MicroSD</w:t>
            </w:r>
            <w:proofErr w:type="spellEnd"/>
          </w:p>
        </w:tc>
        <w:tc>
          <w:tcPr>
            <w:tcW w:w="3827" w:type="dxa"/>
          </w:tcPr>
          <w:p w14:paraId="473304FB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Admet SDHC, versió 2.0, 32 GB màx.</w:t>
            </w:r>
          </w:p>
        </w:tc>
      </w:tr>
      <w:tr w:rsidR="003A6526" w:rsidRPr="0043429B" w14:paraId="451D6185" w14:textId="77777777" w:rsidTr="003A6526">
        <w:tc>
          <w:tcPr>
            <w:tcW w:w="2689" w:type="dxa"/>
          </w:tcPr>
          <w:p w14:paraId="07E0ED6A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Ports d’entrada i sortida</w:t>
            </w:r>
          </w:p>
        </w:tc>
        <w:tc>
          <w:tcPr>
            <w:tcW w:w="3827" w:type="dxa"/>
          </w:tcPr>
          <w:p w14:paraId="5B00B49A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Connectors RJ12</w:t>
            </w:r>
          </w:p>
        </w:tc>
      </w:tr>
      <w:tr w:rsidR="003A6526" w:rsidRPr="0043429B" w14:paraId="20E9A71C" w14:textId="77777777" w:rsidTr="003A6526">
        <w:tc>
          <w:tcPr>
            <w:tcW w:w="2689" w:type="dxa"/>
          </w:tcPr>
          <w:p w14:paraId="13330289" w14:textId="77777777" w:rsidR="003A6526" w:rsidRPr="0043429B" w:rsidRDefault="003A6526" w:rsidP="003A6526">
            <w:pPr>
              <w:rPr>
                <w:b/>
                <w:sz w:val="20"/>
                <w:lang w:val="ca-ES"/>
              </w:rPr>
            </w:pPr>
            <w:r w:rsidRPr="0043429B">
              <w:rPr>
                <w:b/>
                <w:sz w:val="20"/>
                <w:lang w:val="ca-ES"/>
              </w:rPr>
              <w:t>Alimentació</w:t>
            </w:r>
          </w:p>
        </w:tc>
        <w:tc>
          <w:tcPr>
            <w:tcW w:w="3827" w:type="dxa"/>
          </w:tcPr>
          <w:p w14:paraId="26F505BB" w14:textId="77777777" w:rsidR="003A6526" w:rsidRPr="0043429B" w:rsidRDefault="003A6526" w:rsidP="003A6526">
            <w:pPr>
              <w:rPr>
                <w:sz w:val="20"/>
                <w:lang w:val="ca-ES"/>
              </w:rPr>
            </w:pPr>
            <w:r w:rsidRPr="0043429B">
              <w:rPr>
                <w:sz w:val="20"/>
                <w:lang w:val="ca-ES"/>
              </w:rPr>
              <w:t>6 bateries AA</w:t>
            </w:r>
          </w:p>
        </w:tc>
      </w:tr>
    </w:tbl>
    <w:p w14:paraId="4F2841FD" w14:textId="77777777" w:rsidR="0033550E" w:rsidRPr="0043429B" w:rsidRDefault="0033550E" w:rsidP="0033550E">
      <w:pPr>
        <w:rPr>
          <w:lang w:val="ca-ES"/>
        </w:rPr>
      </w:pPr>
    </w:p>
    <w:p w14:paraId="65112A70" w14:textId="77777777" w:rsidR="003A6526" w:rsidRPr="0043429B" w:rsidRDefault="003A6526" w:rsidP="0033550E">
      <w:pPr>
        <w:pStyle w:val="Epgrafe"/>
        <w:jc w:val="center"/>
        <w:rPr>
          <w:lang w:val="ca-ES"/>
        </w:rPr>
      </w:pPr>
    </w:p>
    <w:p w14:paraId="56EE75F8" w14:textId="3DF5BD22" w:rsidR="00B16803" w:rsidRPr="0043429B" w:rsidRDefault="00B16803" w:rsidP="00B16803">
      <w:pPr>
        <w:pStyle w:val="Epgrafe"/>
        <w:ind w:left="0" w:firstLine="0"/>
        <w:rPr>
          <w:lang w:val="ca-ES"/>
        </w:rPr>
      </w:pPr>
    </w:p>
    <w:p w14:paraId="1765889C" w14:textId="2D36988C" w:rsidR="00EF007B" w:rsidRPr="0043429B" w:rsidRDefault="00EF007B" w:rsidP="00EF007B">
      <w:pPr>
        <w:rPr>
          <w:lang w:val="ca-ES"/>
        </w:rPr>
      </w:pPr>
    </w:p>
    <w:p w14:paraId="2286FE77" w14:textId="2FDCD946" w:rsidR="00EF007B" w:rsidRPr="0043429B" w:rsidRDefault="00EF007B" w:rsidP="00EF007B">
      <w:pPr>
        <w:rPr>
          <w:lang w:val="ca-ES"/>
        </w:rPr>
      </w:pPr>
    </w:p>
    <w:p w14:paraId="46881531" w14:textId="6DA1CC91" w:rsidR="00EF007B" w:rsidRPr="0043429B" w:rsidRDefault="00EF007B" w:rsidP="00EF007B">
      <w:pPr>
        <w:rPr>
          <w:lang w:val="ca-ES"/>
        </w:rPr>
      </w:pPr>
    </w:p>
    <w:p w14:paraId="7331D9B9" w14:textId="5A7A8292" w:rsidR="00EF007B" w:rsidRPr="0043429B" w:rsidRDefault="00EF007B" w:rsidP="00EF007B">
      <w:pPr>
        <w:rPr>
          <w:lang w:val="ca-ES"/>
        </w:rPr>
      </w:pPr>
    </w:p>
    <w:p w14:paraId="28EFF854" w14:textId="19166777" w:rsidR="00EF007B" w:rsidRPr="0043429B" w:rsidRDefault="00EF007B" w:rsidP="00EF007B">
      <w:pPr>
        <w:rPr>
          <w:lang w:val="ca-ES"/>
        </w:rPr>
      </w:pPr>
    </w:p>
    <w:p w14:paraId="0B8BF582" w14:textId="13563553" w:rsidR="00EF007B" w:rsidRPr="0043429B" w:rsidRDefault="00EF007B" w:rsidP="00EF007B">
      <w:pPr>
        <w:rPr>
          <w:lang w:val="ca-ES"/>
        </w:rPr>
      </w:pPr>
    </w:p>
    <w:p w14:paraId="6D48745C" w14:textId="77777777" w:rsidR="00EF007B" w:rsidRPr="0043429B" w:rsidRDefault="00EF007B" w:rsidP="00EF007B">
      <w:pPr>
        <w:rPr>
          <w:lang w:val="ca-ES"/>
        </w:rPr>
      </w:pPr>
    </w:p>
    <w:p w14:paraId="7847785E" w14:textId="5D983C68" w:rsidR="0033550E" w:rsidRPr="0043429B" w:rsidRDefault="0033550E" w:rsidP="00B16803">
      <w:pPr>
        <w:pStyle w:val="Epgrafe"/>
        <w:ind w:left="0" w:firstLine="0"/>
        <w:jc w:val="center"/>
        <w:rPr>
          <w:b w:val="0"/>
          <w:lang w:val="ca-ES"/>
        </w:rPr>
      </w:pPr>
      <w:r w:rsidRPr="0043429B">
        <w:rPr>
          <w:highlight w:val="yellow"/>
          <w:lang w:val="ca-ES"/>
        </w:rPr>
        <w:t xml:space="preserve">Taula </w:t>
      </w:r>
      <w:r w:rsidR="00EF007B" w:rsidRPr="0043429B">
        <w:rPr>
          <w:highlight w:val="yellow"/>
          <w:lang w:val="ca-ES"/>
        </w:rPr>
        <w:t>X</w:t>
      </w:r>
      <w:r w:rsidRPr="0043429B">
        <w:rPr>
          <w:highlight w:val="yellow"/>
          <w:lang w:val="ca-ES"/>
        </w:rPr>
        <w:t>.</w:t>
      </w:r>
      <w:r w:rsidR="00EF007B" w:rsidRPr="0043429B">
        <w:rPr>
          <w:highlight w:val="yellow"/>
          <w:lang w:val="ca-ES"/>
        </w:rPr>
        <w:t>X.</w:t>
      </w:r>
      <w:r w:rsidR="003A6526" w:rsidRPr="0043429B">
        <w:rPr>
          <w:lang w:val="ca-ES"/>
        </w:rPr>
        <w:t xml:space="preserve"> </w:t>
      </w:r>
      <w:r w:rsidRPr="0043429B">
        <w:rPr>
          <w:b w:val="0"/>
          <w:lang w:val="ca-ES"/>
        </w:rPr>
        <w:t xml:space="preserve">Especificacions tècniques </w:t>
      </w:r>
      <w:proofErr w:type="spellStart"/>
      <w:r w:rsidRPr="0043429B">
        <w:rPr>
          <w:b w:val="0"/>
          <w:i/>
          <w:lang w:val="ca-ES"/>
        </w:rPr>
        <w:t>Brick</w:t>
      </w:r>
      <w:proofErr w:type="spellEnd"/>
      <w:r w:rsidRPr="0043429B">
        <w:rPr>
          <w:b w:val="0"/>
          <w:i/>
          <w:lang w:val="ca-ES"/>
        </w:rPr>
        <w:t xml:space="preserve"> EV3. </w:t>
      </w:r>
      <w:r w:rsidRPr="0043429B">
        <w:rPr>
          <w:b w:val="0"/>
          <w:lang w:val="ca-ES"/>
        </w:rPr>
        <w:t xml:space="preserve">(Font: </w:t>
      </w:r>
      <w:proofErr w:type="spellStart"/>
      <w:r w:rsidRPr="0043429B">
        <w:rPr>
          <w:b w:val="0"/>
          <w:lang w:val="ca-ES"/>
        </w:rPr>
        <w:t>User</w:t>
      </w:r>
      <w:proofErr w:type="spellEnd"/>
      <w:r w:rsidRPr="0043429B">
        <w:rPr>
          <w:b w:val="0"/>
          <w:lang w:val="ca-ES"/>
        </w:rPr>
        <w:t xml:space="preserve"> </w:t>
      </w:r>
      <w:proofErr w:type="spellStart"/>
      <w:r w:rsidRPr="0043429B">
        <w:rPr>
          <w:b w:val="0"/>
          <w:lang w:val="ca-ES"/>
        </w:rPr>
        <w:t>Guide</w:t>
      </w:r>
      <w:proofErr w:type="spellEnd"/>
      <w:r w:rsidRPr="0043429B">
        <w:rPr>
          <w:b w:val="0"/>
          <w:lang w:val="ca-ES"/>
        </w:rPr>
        <w:t xml:space="preserve"> LEGO MINDSTORMS EV3 11 AII ES</w:t>
      </w:r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.</w:t>
      </w:r>
    </w:p>
    <w:p w14:paraId="34E1E4C2" w14:textId="44E92AC0" w:rsidR="0033550E" w:rsidRPr="0043429B" w:rsidRDefault="0033550E" w:rsidP="00A409F6">
      <w:pPr>
        <w:spacing w:before="0" w:line="240" w:lineRule="auto"/>
        <w:jc w:val="left"/>
        <w:rPr>
          <w:bCs/>
          <w:sz w:val="20"/>
          <w:lang w:val="ca-ES"/>
        </w:rPr>
      </w:pPr>
    </w:p>
    <w:p w14:paraId="4019D23B" w14:textId="6D79E053" w:rsidR="00DF4925" w:rsidRPr="0043429B" w:rsidRDefault="00DF4925" w:rsidP="00A409F6">
      <w:pPr>
        <w:spacing w:before="0" w:line="240" w:lineRule="auto"/>
        <w:jc w:val="left"/>
        <w:rPr>
          <w:bCs/>
          <w:sz w:val="20"/>
          <w:lang w:val="ca-ES"/>
        </w:rPr>
      </w:pPr>
      <w:r w:rsidRPr="0043429B">
        <w:rPr>
          <w:bCs/>
          <w:sz w:val="20"/>
          <w:lang w:val="ca-ES"/>
        </w:rPr>
        <w:br/>
      </w:r>
    </w:p>
    <w:p w14:paraId="779FCE8E" w14:textId="77777777" w:rsidR="00DF4925" w:rsidRPr="0043429B" w:rsidRDefault="00DF4925">
      <w:pPr>
        <w:spacing w:before="0" w:line="240" w:lineRule="auto"/>
        <w:jc w:val="left"/>
        <w:rPr>
          <w:bCs/>
          <w:sz w:val="20"/>
          <w:lang w:val="ca-ES"/>
        </w:rPr>
      </w:pPr>
      <w:r w:rsidRPr="0043429B">
        <w:rPr>
          <w:bCs/>
          <w:sz w:val="20"/>
          <w:lang w:val="ca-ES"/>
        </w:rPr>
        <w:br w:type="page"/>
      </w:r>
    </w:p>
    <w:p w14:paraId="68BB1DFA" w14:textId="77777777" w:rsidR="00DF4925" w:rsidRPr="0043429B" w:rsidRDefault="00DF4925" w:rsidP="00A409F6">
      <w:pPr>
        <w:spacing w:before="0" w:line="240" w:lineRule="auto"/>
        <w:jc w:val="left"/>
        <w:rPr>
          <w:bCs/>
          <w:sz w:val="20"/>
          <w:lang w:val="ca-ES"/>
        </w:rPr>
      </w:pPr>
    </w:p>
    <w:p w14:paraId="5911A5DD" w14:textId="376B5127" w:rsidR="003A6526" w:rsidRPr="0043429B" w:rsidRDefault="0033550E" w:rsidP="003A6526">
      <w:pPr>
        <w:pStyle w:val="Ttulo4"/>
        <w:numPr>
          <w:ilvl w:val="2"/>
          <w:numId w:val="2"/>
        </w:numPr>
        <w:rPr>
          <w:lang w:val="ca-ES"/>
        </w:rPr>
      </w:pPr>
      <w:r w:rsidRPr="0043429B">
        <w:rPr>
          <w:lang w:val="ca-ES"/>
        </w:rPr>
        <w:t>Sensors i actuadors</w:t>
      </w:r>
    </w:p>
    <w:p w14:paraId="201A8D7C" w14:textId="3A049048" w:rsidR="0093015D" w:rsidRPr="0043429B" w:rsidRDefault="0093015D" w:rsidP="00DA1C0F">
      <w:pPr>
        <w:spacing w:before="0" w:line="360" w:lineRule="auto"/>
        <w:rPr>
          <w:lang w:val="ca-ES"/>
        </w:rPr>
      </w:pPr>
      <w:r w:rsidRPr="0043429B">
        <w:rPr>
          <w:lang w:val="ca-ES"/>
        </w:rPr>
        <w:t xml:space="preserve">El sensor de color és un sensor digital capaç de detectar </w:t>
      </w:r>
      <w:r w:rsidR="00026E45" w:rsidRPr="0043429B">
        <w:rPr>
          <w:lang w:val="ca-ES"/>
        </w:rPr>
        <w:t>tant la tonalitat</w:t>
      </w:r>
      <w:r w:rsidRPr="0043429B">
        <w:rPr>
          <w:lang w:val="ca-ES"/>
        </w:rPr>
        <w:t xml:space="preserve"> </w:t>
      </w:r>
      <w:r w:rsidR="00026E45" w:rsidRPr="0043429B">
        <w:rPr>
          <w:lang w:val="ca-ES"/>
        </w:rPr>
        <w:t>com</w:t>
      </w:r>
      <w:r w:rsidRPr="0043429B">
        <w:rPr>
          <w:lang w:val="ca-ES"/>
        </w:rPr>
        <w:t xml:space="preserve"> la intensitat de llum que incideix per un petit orifici que </w:t>
      </w:r>
      <w:r w:rsidR="00026E45" w:rsidRPr="0043429B">
        <w:rPr>
          <w:lang w:val="ca-ES"/>
        </w:rPr>
        <w:t>es troba</w:t>
      </w:r>
      <w:r w:rsidRPr="0043429B">
        <w:rPr>
          <w:lang w:val="ca-ES"/>
        </w:rPr>
        <w:t xml:space="preserve"> en la seva superfície. Pot ser </w:t>
      </w:r>
      <w:proofErr w:type="spellStart"/>
      <w:r w:rsidRPr="0043429B">
        <w:rPr>
          <w:lang w:val="ca-ES"/>
        </w:rPr>
        <w:t>utiltzat</w:t>
      </w:r>
      <w:proofErr w:type="spellEnd"/>
      <w:r w:rsidRPr="0043429B">
        <w:rPr>
          <w:lang w:val="ca-ES"/>
        </w:rPr>
        <w:t xml:space="preserve"> en tres modes: Mode color, Mode intensitat de</w:t>
      </w:r>
      <w:r w:rsidR="00026E45" w:rsidRPr="0043429B">
        <w:rPr>
          <w:lang w:val="ca-ES"/>
        </w:rPr>
        <w:t xml:space="preserve"> llum</w:t>
      </w:r>
      <w:r w:rsidRPr="0043429B">
        <w:rPr>
          <w:lang w:val="ca-ES"/>
        </w:rPr>
        <w:t xml:space="preserve"> </w:t>
      </w:r>
      <w:proofErr w:type="spellStart"/>
      <w:r w:rsidRPr="0043429B">
        <w:rPr>
          <w:lang w:val="ca-ES"/>
        </w:rPr>
        <w:t>reflexada</w:t>
      </w:r>
      <w:proofErr w:type="spellEnd"/>
      <w:r w:rsidRPr="0043429B">
        <w:rPr>
          <w:lang w:val="ca-ES"/>
        </w:rPr>
        <w:t xml:space="preserve"> i Mode intensitat de llum ambiental.</w:t>
      </w:r>
    </w:p>
    <w:p w14:paraId="0F7725C7" w14:textId="228C169D" w:rsidR="00026E45" w:rsidRPr="0043429B" w:rsidRDefault="00EA3E69" w:rsidP="00DA1C0F">
      <w:pPr>
        <w:spacing w:before="0" w:line="360" w:lineRule="auto"/>
        <w:rPr>
          <w:lang w:val="ca-ES"/>
        </w:rPr>
      </w:pPr>
      <w:r w:rsidRPr="0043429B">
        <w:rPr>
          <w:lang w:val="ca-ES"/>
        </w:rPr>
        <w:t>En el primer Mode</w:t>
      </w:r>
      <w:r w:rsidR="0093015D" w:rsidRPr="0043429B">
        <w:rPr>
          <w:lang w:val="ca-ES"/>
        </w:rPr>
        <w:t>, el sensor</w:t>
      </w:r>
      <w:r w:rsidRPr="0043429B">
        <w:rPr>
          <w:lang w:val="ca-ES"/>
        </w:rPr>
        <w:t xml:space="preserve"> és capaç de </w:t>
      </w:r>
      <w:r w:rsidR="0093015D" w:rsidRPr="0043429B">
        <w:rPr>
          <w:lang w:val="ca-ES"/>
        </w:rPr>
        <w:t>recon</w:t>
      </w:r>
      <w:r w:rsidR="00026E45" w:rsidRPr="0043429B">
        <w:rPr>
          <w:lang w:val="ca-ES"/>
        </w:rPr>
        <w:t>è</w:t>
      </w:r>
      <w:r w:rsidR="0093015D" w:rsidRPr="0043429B">
        <w:rPr>
          <w:lang w:val="ca-ES"/>
        </w:rPr>
        <w:t>ix</w:t>
      </w:r>
      <w:r w:rsidRPr="0043429B">
        <w:rPr>
          <w:lang w:val="ca-ES"/>
        </w:rPr>
        <w:t>er</w:t>
      </w:r>
      <w:r w:rsidR="0093015D" w:rsidRPr="0043429B">
        <w:rPr>
          <w:lang w:val="ca-ES"/>
        </w:rPr>
        <w:t xml:space="preserve"> fins a set colors: negre, blau, verd, groc, vermell, blanc i marró.</w:t>
      </w:r>
      <w:r w:rsidRPr="0043429B">
        <w:rPr>
          <w:lang w:val="ca-ES"/>
        </w:rPr>
        <w:t xml:space="preserve"> En canvi, pel que fa els </w:t>
      </w:r>
      <w:r w:rsidR="00026E45" w:rsidRPr="0043429B">
        <w:rPr>
          <w:lang w:val="ca-ES"/>
        </w:rPr>
        <w:t xml:space="preserve">altres </w:t>
      </w:r>
      <w:r w:rsidRPr="0043429B">
        <w:rPr>
          <w:lang w:val="ca-ES"/>
        </w:rPr>
        <w:t xml:space="preserve">dos modes d’intensitat, el seu </w:t>
      </w:r>
      <w:r w:rsidRPr="0043429B">
        <w:rPr>
          <w:i/>
          <w:lang w:val="ca-ES"/>
        </w:rPr>
        <w:t xml:space="preserve">modus </w:t>
      </w:r>
      <w:proofErr w:type="spellStart"/>
      <w:r w:rsidRPr="0043429B">
        <w:rPr>
          <w:i/>
          <w:lang w:val="ca-ES"/>
        </w:rPr>
        <w:t>operandi</w:t>
      </w:r>
      <w:proofErr w:type="spellEnd"/>
      <w:r w:rsidRPr="0043429B">
        <w:rPr>
          <w:lang w:val="ca-ES"/>
        </w:rPr>
        <w:t xml:space="preserve"> es basa en utilitzar una escala de 0 (molt fosc) fins a 100 (molt lluminós) </w:t>
      </w:r>
      <w:r w:rsidR="00026E45" w:rsidRPr="0043429B">
        <w:rPr>
          <w:lang w:val="ca-ES"/>
        </w:rPr>
        <w:t xml:space="preserve">que  serveix per </w:t>
      </w:r>
      <w:proofErr w:type="spellStart"/>
      <w:r w:rsidRPr="0043429B">
        <w:rPr>
          <w:lang w:val="ca-ES"/>
        </w:rPr>
        <w:t>medir</w:t>
      </w:r>
      <w:proofErr w:type="spellEnd"/>
      <w:r w:rsidRPr="0043429B">
        <w:rPr>
          <w:lang w:val="ca-ES"/>
        </w:rPr>
        <w:t xml:space="preserve"> la llum </w:t>
      </w:r>
      <w:r w:rsidR="00026E45" w:rsidRPr="0043429B">
        <w:rPr>
          <w:lang w:val="ca-ES"/>
        </w:rPr>
        <w:t>incident.</w:t>
      </w:r>
    </w:p>
    <w:p w14:paraId="6BC8AADC" w14:textId="7923B2A9" w:rsidR="00EA3E69" w:rsidRPr="0043429B" w:rsidRDefault="00026E45" w:rsidP="00DA1C0F">
      <w:pPr>
        <w:spacing w:before="0" w:line="360" w:lineRule="auto"/>
        <w:rPr>
          <w:lang w:val="ca-ES"/>
        </w:rPr>
      </w:pPr>
      <w:r w:rsidRPr="0043429B">
        <w:rPr>
          <w:lang w:val="ca-ES"/>
        </w:rPr>
        <w:t xml:space="preserve">Un tret diferencial entre ambdós modes de funcionament és </w:t>
      </w:r>
      <w:r w:rsidR="00EA3E69" w:rsidRPr="0043429B">
        <w:rPr>
          <w:lang w:val="ca-ES"/>
        </w:rPr>
        <w:t xml:space="preserve">que el primer </w:t>
      </w:r>
      <w:proofErr w:type="spellStart"/>
      <w:r w:rsidR="00EA3E69" w:rsidRPr="0043429B">
        <w:rPr>
          <w:lang w:val="ca-ES"/>
        </w:rPr>
        <w:t>medeix</w:t>
      </w:r>
      <w:proofErr w:type="spellEnd"/>
      <w:r w:rsidR="00EA3E69" w:rsidRPr="0043429B">
        <w:rPr>
          <w:lang w:val="ca-ES"/>
        </w:rPr>
        <w:t xml:space="preserve"> la intensitat </w:t>
      </w:r>
      <w:proofErr w:type="spellStart"/>
      <w:r w:rsidR="00EA3E69" w:rsidRPr="0043429B">
        <w:rPr>
          <w:lang w:val="ca-ES"/>
        </w:rPr>
        <w:t>reflexada</w:t>
      </w:r>
      <w:proofErr w:type="spellEnd"/>
      <w:r w:rsidR="00EA3E69" w:rsidRPr="0043429B">
        <w:rPr>
          <w:lang w:val="ca-ES"/>
        </w:rPr>
        <w:t xml:space="preserve"> des de una pròpia làmpada i el segon de la llum ambiental.</w:t>
      </w:r>
    </w:p>
    <w:p w14:paraId="10240DCC" w14:textId="5232015B" w:rsidR="00EA3E69" w:rsidRPr="0043429B" w:rsidRDefault="00EA3E69" w:rsidP="0093015D">
      <w:pPr>
        <w:spacing w:before="0" w:line="240" w:lineRule="auto"/>
        <w:jc w:val="left"/>
        <w:rPr>
          <w:lang w:val="ca-ES"/>
        </w:rPr>
      </w:pPr>
    </w:p>
    <w:p w14:paraId="16F162C9" w14:textId="0723C47A" w:rsidR="00EA3E69" w:rsidRPr="0043429B" w:rsidRDefault="00EA3E69" w:rsidP="00EA3E69">
      <w:pPr>
        <w:spacing w:before="0" w:line="240" w:lineRule="auto"/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7B92A1CF" wp14:editId="33D37C55">
            <wp:extent cx="1363080" cy="1022350"/>
            <wp:effectExtent l="0" t="0" r="889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ensor_color.jp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78606" cy="1033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2FBAD0" w14:textId="5421836D" w:rsidR="00DA1C0F" w:rsidRPr="0043429B" w:rsidRDefault="00EA3E69" w:rsidP="00EA3E69">
      <w:pPr>
        <w:pStyle w:val="Epgrafe"/>
        <w:jc w:val="center"/>
        <w:rPr>
          <w:b w:val="0"/>
          <w:lang w:val="ca-ES"/>
        </w:rPr>
      </w:pPr>
      <w:r w:rsidRPr="0043429B">
        <w:rPr>
          <w:highlight w:val="yellow"/>
          <w:lang w:val="ca-ES"/>
        </w:rPr>
        <w:t>Figura X.X.</w:t>
      </w:r>
      <w:r w:rsidRPr="0043429B">
        <w:rPr>
          <w:lang w:val="ca-ES"/>
        </w:rPr>
        <w:t xml:space="preserve"> </w:t>
      </w:r>
      <w:r w:rsidRPr="0043429B">
        <w:rPr>
          <w:b w:val="0"/>
          <w:lang w:val="ca-ES"/>
        </w:rPr>
        <w:t xml:space="preserve">Sensor de color (Font: </w:t>
      </w:r>
      <w:hyperlink r:id="rId28" w:history="1">
        <w:r w:rsidRPr="0043429B">
          <w:rPr>
            <w:rStyle w:val="Hipervnculo"/>
            <w:b w:val="0"/>
            <w:lang w:val="ca-ES"/>
          </w:rPr>
          <w:t>http://shop.lego.com</w:t>
        </w:r>
      </w:hyperlink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.</w:t>
      </w:r>
      <w:r w:rsidR="00DA1C0F" w:rsidRPr="0043429B">
        <w:rPr>
          <w:b w:val="0"/>
          <w:lang w:val="ca-ES"/>
        </w:rPr>
        <w:br/>
      </w:r>
      <w:r w:rsidR="00DA1C0F" w:rsidRPr="0043429B">
        <w:rPr>
          <w:b w:val="0"/>
          <w:lang w:val="ca-ES"/>
        </w:rPr>
        <w:br/>
      </w:r>
    </w:p>
    <w:p w14:paraId="7AC93BF7" w14:textId="08CCE7D9" w:rsidR="00EA3E69" w:rsidRPr="0043429B" w:rsidRDefault="00EA3E69" w:rsidP="00B16803">
      <w:pPr>
        <w:spacing w:before="0" w:line="240" w:lineRule="auto"/>
        <w:jc w:val="left"/>
        <w:rPr>
          <w:bCs/>
          <w:sz w:val="20"/>
          <w:lang w:val="ca-ES"/>
        </w:rPr>
      </w:pPr>
      <w:r w:rsidRPr="0043429B">
        <w:rPr>
          <w:bCs/>
          <w:szCs w:val="22"/>
          <w:lang w:val="ca-ES"/>
        </w:rPr>
        <w:t xml:space="preserve">Dins del conjunt </w:t>
      </w:r>
      <w:proofErr w:type="spellStart"/>
      <w:r w:rsidRPr="0043429B">
        <w:rPr>
          <w:bCs/>
          <w:szCs w:val="22"/>
          <w:lang w:val="ca-ES"/>
        </w:rPr>
        <w:t>Mindstorms</w:t>
      </w:r>
      <w:proofErr w:type="spellEnd"/>
      <w:r w:rsidRPr="0043429B">
        <w:rPr>
          <w:bCs/>
          <w:szCs w:val="22"/>
          <w:lang w:val="ca-ES"/>
        </w:rPr>
        <w:t xml:space="preserve"> també hi trobem</w:t>
      </w:r>
      <w:r w:rsidR="00DA1C0F" w:rsidRPr="0043429B">
        <w:rPr>
          <w:bCs/>
          <w:szCs w:val="22"/>
          <w:lang w:val="ca-ES"/>
        </w:rPr>
        <w:t xml:space="preserve"> dos</w:t>
      </w:r>
      <w:r w:rsidRPr="0043429B">
        <w:rPr>
          <w:bCs/>
          <w:szCs w:val="22"/>
          <w:lang w:val="ca-ES"/>
        </w:rPr>
        <w:t xml:space="preserve"> sensor</w:t>
      </w:r>
      <w:r w:rsidR="00DA1C0F" w:rsidRPr="0043429B">
        <w:rPr>
          <w:bCs/>
          <w:szCs w:val="22"/>
          <w:lang w:val="ca-ES"/>
        </w:rPr>
        <w:t>s</w:t>
      </w:r>
      <w:r w:rsidRPr="0043429B">
        <w:rPr>
          <w:bCs/>
          <w:szCs w:val="22"/>
          <w:lang w:val="ca-ES"/>
        </w:rPr>
        <w:t xml:space="preserve"> de contacte, </w:t>
      </w:r>
      <w:r w:rsidRPr="0043429B">
        <w:rPr>
          <w:bCs/>
          <w:i/>
          <w:szCs w:val="22"/>
          <w:lang w:val="ca-ES"/>
        </w:rPr>
        <w:t xml:space="preserve">Touch Sensor, </w:t>
      </w:r>
      <w:r w:rsidRPr="0043429B">
        <w:rPr>
          <w:bCs/>
          <w:szCs w:val="22"/>
          <w:lang w:val="ca-ES"/>
        </w:rPr>
        <w:t xml:space="preserve">un sensor analògic capaç de detectar el moment en el que és </w:t>
      </w:r>
      <w:r w:rsidR="00026E45" w:rsidRPr="0043429B">
        <w:rPr>
          <w:bCs/>
          <w:szCs w:val="22"/>
          <w:lang w:val="ca-ES"/>
        </w:rPr>
        <w:t>pressionat</w:t>
      </w:r>
      <w:r w:rsidRPr="0043429B">
        <w:rPr>
          <w:bCs/>
          <w:szCs w:val="22"/>
          <w:lang w:val="ca-ES"/>
        </w:rPr>
        <w:t xml:space="preserve"> </w:t>
      </w:r>
      <w:r w:rsidR="00DA1C0F" w:rsidRPr="0043429B">
        <w:rPr>
          <w:bCs/>
          <w:szCs w:val="22"/>
          <w:lang w:val="ca-ES"/>
        </w:rPr>
        <w:t xml:space="preserve">o quan deixa de ser-ho. D’aquesta manera, pot </w:t>
      </w:r>
      <w:r w:rsidR="00026E45" w:rsidRPr="0043429B">
        <w:rPr>
          <w:bCs/>
          <w:szCs w:val="22"/>
          <w:lang w:val="ca-ES"/>
        </w:rPr>
        <w:t>ser</w:t>
      </w:r>
      <w:r w:rsidR="00DA1C0F" w:rsidRPr="0043429B">
        <w:rPr>
          <w:bCs/>
          <w:szCs w:val="22"/>
          <w:lang w:val="ca-ES"/>
        </w:rPr>
        <w:t xml:space="preserve"> programat en tres condicions: pressionat, llançat o en contacte i dóna un tipus de resposta booleana verdader o fals.</w:t>
      </w:r>
    </w:p>
    <w:p w14:paraId="622E6522" w14:textId="02552212" w:rsidR="00DA1C0F" w:rsidRPr="0043429B" w:rsidRDefault="00DA1C0F" w:rsidP="00DA1C0F">
      <w:pPr>
        <w:jc w:val="center"/>
        <w:rPr>
          <w:szCs w:val="22"/>
          <w:lang w:val="ca-ES"/>
        </w:rPr>
      </w:pPr>
      <w:r w:rsidRPr="0043429B">
        <w:rPr>
          <w:noProof/>
          <w:szCs w:val="22"/>
          <w:lang w:val="ca-ES"/>
        </w:rPr>
        <w:drawing>
          <wp:inline distT="0" distB="0" distL="0" distR="0" wp14:anchorId="043BC9D8" wp14:editId="4C57111B">
            <wp:extent cx="1388479" cy="1041400"/>
            <wp:effectExtent l="0" t="0" r="254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ensor_touch.jp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5295" cy="1054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08AC03" w14:textId="6816F874" w:rsidR="00DA1C0F" w:rsidRPr="0043429B" w:rsidRDefault="00DA1C0F" w:rsidP="00DA1C0F">
      <w:pPr>
        <w:jc w:val="center"/>
        <w:rPr>
          <w:b/>
          <w:sz w:val="20"/>
          <w:lang w:val="ca-ES"/>
        </w:rPr>
      </w:pPr>
      <w:r w:rsidRPr="0043429B">
        <w:rPr>
          <w:b/>
          <w:sz w:val="20"/>
          <w:highlight w:val="yellow"/>
          <w:lang w:val="ca-ES"/>
        </w:rPr>
        <w:t>Figura X.X.</w:t>
      </w:r>
      <w:r w:rsidRPr="0043429B">
        <w:rPr>
          <w:sz w:val="20"/>
          <w:lang w:val="ca-ES"/>
        </w:rPr>
        <w:t xml:space="preserve"> Sensor de color (Font: </w:t>
      </w:r>
      <w:hyperlink r:id="rId30" w:history="1">
        <w:r w:rsidRPr="0043429B">
          <w:rPr>
            <w:rStyle w:val="Hipervnculo"/>
            <w:sz w:val="20"/>
            <w:lang w:val="ca-ES"/>
          </w:rPr>
          <w:t>http://shop.lego.com</w:t>
        </w:r>
      </w:hyperlink>
      <w:r w:rsidRPr="0043429B">
        <w:rPr>
          <w:b/>
          <w:sz w:val="20"/>
          <w:lang w:val="ca-ES"/>
        </w:rPr>
        <w:fldChar w:fldCharType="begin" w:fldLock="1"/>
      </w:r>
      <w:r w:rsidRPr="0043429B">
        <w:rPr>
          <w:sz w:val="2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/>
          <w:sz w:val="20"/>
          <w:lang w:val="ca-ES"/>
        </w:rPr>
        <w:fldChar w:fldCharType="end"/>
      </w:r>
      <w:r w:rsidRPr="0043429B">
        <w:rPr>
          <w:sz w:val="20"/>
          <w:lang w:val="ca-ES"/>
        </w:rPr>
        <w:t>)</w:t>
      </w:r>
      <w:r w:rsidRPr="0043429B">
        <w:rPr>
          <w:b/>
          <w:sz w:val="20"/>
          <w:lang w:val="ca-ES"/>
        </w:rPr>
        <w:t>.</w:t>
      </w:r>
    </w:p>
    <w:p w14:paraId="5A874994" w14:textId="31F9949C" w:rsidR="00DA1C0F" w:rsidRPr="0043429B" w:rsidRDefault="00A93FD8" w:rsidP="00DA1C0F">
      <w:pPr>
        <w:rPr>
          <w:szCs w:val="22"/>
          <w:lang w:val="ca-ES"/>
        </w:rPr>
      </w:pPr>
      <w:r w:rsidRPr="0043429B">
        <w:rPr>
          <w:szCs w:val="22"/>
          <w:lang w:val="ca-ES"/>
        </w:rPr>
        <w:t>També trobem</w:t>
      </w:r>
      <w:r w:rsidR="00DA1C0F" w:rsidRPr="0043429B">
        <w:rPr>
          <w:szCs w:val="22"/>
          <w:lang w:val="ca-ES"/>
        </w:rPr>
        <w:t xml:space="preserve"> </w:t>
      </w:r>
      <w:r w:rsidRPr="0043429B">
        <w:rPr>
          <w:szCs w:val="22"/>
          <w:lang w:val="ca-ES"/>
        </w:rPr>
        <w:t>l’anomenat</w:t>
      </w:r>
      <w:r w:rsidR="00DA1C0F" w:rsidRPr="0043429B">
        <w:rPr>
          <w:szCs w:val="22"/>
          <w:lang w:val="ca-ES"/>
        </w:rPr>
        <w:t xml:space="preserve"> sensor </w:t>
      </w:r>
      <w:proofErr w:type="spellStart"/>
      <w:r w:rsidR="00DA1C0F" w:rsidRPr="0043429B">
        <w:rPr>
          <w:szCs w:val="22"/>
          <w:lang w:val="ca-ES"/>
        </w:rPr>
        <w:t>d’infrarrojos</w:t>
      </w:r>
      <w:proofErr w:type="spellEnd"/>
      <w:r w:rsidRPr="0043429B">
        <w:rPr>
          <w:szCs w:val="22"/>
          <w:lang w:val="ca-ES"/>
        </w:rPr>
        <w:t xml:space="preserve"> que consisteix en un</w:t>
      </w:r>
      <w:r w:rsidR="00DA1C0F" w:rsidRPr="0043429B">
        <w:rPr>
          <w:szCs w:val="22"/>
          <w:lang w:val="ca-ES"/>
        </w:rPr>
        <w:t xml:space="preserve"> receptor digital capaç de detectar llum </w:t>
      </w:r>
      <w:proofErr w:type="spellStart"/>
      <w:r w:rsidR="00DA1C0F" w:rsidRPr="0043429B">
        <w:rPr>
          <w:szCs w:val="22"/>
          <w:lang w:val="ca-ES"/>
        </w:rPr>
        <w:t>infrarroja</w:t>
      </w:r>
      <w:proofErr w:type="spellEnd"/>
      <w:r w:rsidR="00DA1C0F" w:rsidRPr="0043429B">
        <w:rPr>
          <w:szCs w:val="22"/>
          <w:lang w:val="ca-ES"/>
        </w:rPr>
        <w:t xml:space="preserve"> </w:t>
      </w:r>
      <w:proofErr w:type="spellStart"/>
      <w:r w:rsidR="00DA1C0F" w:rsidRPr="0043429B">
        <w:rPr>
          <w:szCs w:val="22"/>
          <w:lang w:val="ca-ES"/>
        </w:rPr>
        <w:t>reflexada</w:t>
      </w:r>
      <w:proofErr w:type="spellEnd"/>
      <w:r w:rsidR="00DA1C0F" w:rsidRPr="0043429B">
        <w:rPr>
          <w:szCs w:val="22"/>
          <w:lang w:val="ca-ES"/>
        </w:rPr>
        <w:t xml:space="preserve"> per objectes massissos i </w:t>
      </w:r>
      <w:r w:rsidRPr="0043429B">
        <w:rPr>
          <w:szCs w:val="22"/>
          <w:lang w:val="ca-ES"/>
        </w:rPr>
        <w:t xml:space="preserve">alhora </w:t>
      </w:r>
      <w:r w:rsidR="00DA1C0F" w:rsidRPr="0043429B">
        <w:rPr>
          <w:szCs w:val="22"/>
          <w:lang w:val="ca-ES"/>
        </w:rPr>
        <w:t>detecta</w:t>
      </w:r>
      <w:r w:rsidRPr="0043429B">
        <w:rPr>
          <w:szCs w:val="22"/>
          <w:lang w:val="ca-ES"/>
        </w:rPr>
        <w:t xml:space="preserve"> </w:t>
      </w:r>
      <w:r w:rsidR="00DA1C0F" w:rsidRPr="0043429B">
        <w:rPr>
          <w:szCs w:val="22"/>
          <w:lang w:val="ca-ES"/>
        </w:rPr>
        <w:t xml:space="preserve">senyals de llum </w:t>
      </w:r>
      <w:proofErr w:type="spellStart"/>
      <w:r w:rsidR="00DA1C0F" w:rsidRPr="0043429B">
        <w:rPr>
          <w:szCs w:val="22"/>
          <w:lang w:val="ca-ES"/>
        </w:rPr>
        <w:t>infrarroja</w:t>
      </w:r>
      <w:proofErr w:type="spellEnd"/>
      <w:r w:rsidR="00DA1C0F" w:rsidRPr="0043429B">
        <w:rPr>
          <w:szCs w:val="22"/>
          <w:lang w:val="ca-ES"/>
        </w:rPr>
        <w:t xml:space="preserve"> enviades per la balisa </w:t>
      </w:r>
      <w:proofErr w:type="spellStart"/>
      <w:r w:rsidR="00DA1C0F" w:rsidRPr="0043429B">
        <w:rPr>
          <w:szCs w:val="22"/>
          <w:lang w:val="ca-ES"/>
        </w:rPr>
        <w:t>infrarroja</w:t>
      </w:r>
      <w:proofErr w:type="spellEnd"/>
      <w:r w:rsidR="00DA1C0F" w:rsidRPr="0043429B">
        <w:rPr>
          <w:szCs w:val="22"/>
          <w:lang w:val="ca-ES"/>
        </w:rPr>
        <w:t xml:space="preserve"> remota. </w:t>
      </w:r>
      <w:r w:rsidRPr="0043429B">
        <w:rPr>
          <w:szCs w:val="22"/>
          <w:lang w:val="ca-ES"/>
        </w:rPr>
        <w:t xml:space="preserve">De la mateixa manera que </w:t>
      </w:r>
      <w:r w:rsidR="00DA1C0F" w:rsidRPr="0043429B">
        <w:rPr>
          <w:szCs w:val="22"/>
          <w:lang w:val="ca-ES"/>
        </w:rPr>
        <w:t xml:space="preserve">el sensor de color, pot ser utilitzat en tres modes diferents que són: Mode de proximitat, Mode de balisa i </w:t>
      </w:r>
      <w:r w:rsidRPr="0043429B">
        <w:rPr>
          <w:szCs w:val="22"/>
          <w:lang w:val="ca-ES"/>
        </w:rPr>
        <w:t>M</w:t>
      </w:r>
      <w:r w:rsidR="00DA1C0F" w:rsidRPr="0043429B">
        <w:rPr>
          <w:szCs w:val="22"/>
          <w:lang w:val="ca-ES"/>
        </w:rPr>
        <w:t xml:space="preserve">ode remot. </w:t>
      </w:r>
    </w:p>
    <w:p w14:paraId="18EC8DA0" w14:textId="184258E7" w:rsidR="00DA1C0F" w:rsidRPr="0043429B" w:rsidRDefault="00DA1C0F" w:rsidP="00DA1C0F">
      <w:pPr>
        <w:rPr>
          <w:szCs w:val="22"/>
          <w:lang w:val="ca-ES"/>
        </w:rPr>
      </w:pPr>
      <w:r w:rsidRPr="0043429B">
        <w:rPr>
          <w:szCs w:val="22"/>
          <w:lang w:val="ca-ES"/>
        </w:rPr>
        <w:lastRenderedPageBreak/>
        <w:t xml:space="preserve">El primer d’ells utilitza les ones de llum </w:t>
      </w:r>
      <w:proofErr w:type="spellStart"/>
      <w:r w:rsidRPr="0043429B">
        <w:rPr>
          <w:szCs w:val="22"/>
          <w:lang w:val="ca-ES"/>
        </w:rPr>
        <w:t>reflexades</w:t>
      </w:r>
      <w:proofErr w:type="spellEnd"/>
      <w:r w:rsidRPr="0043429B">
        <w:rPr>
          <w:szCs w:val="22"/>
          <w:lang w:val="ca-ES"/>
        </w:rPr>
        <w:t xml:space="preserve"> per un objecte </w:t>
      </w:r>
      <w:r w:rsidR="00A93FD8" w:rsidRPr="0043429B">
        <w:rPr>
          <w:szCs w:val="22"/>
          <w:lang w:val="ca-ES"/>
        </w:rPr>
        <w:t xml:space="preserve">i permet calcular </w:t>
      </w:r>
      <w:r w:rsidRPr="0043429B">
        <w:rPr>
          <w:szCs w:val="22"/>
          <w:lang w:val="ca-ES"/>
        </w:rPr>
        <w:t xml:space="preserve"> la distància</w:t>
      </w:r>
      <w:r w:rsidR="00A93FD8" w:rsidRPr="0043429B">
        <w:rPr>
          <w:szCs w:val="22"/>
          <w:lang w:val="ca-ES"/>
        </w:rPr>
        <w:t xml:space="preserve"> que hi ha </w:t>
      </w:r>
      <w:r w:rsidRPr="0043429B">
        <w:rPr>
          <w:szCs w:val="22"/>
          <w:lang w:val="ca-ES"/>
        </w:rPr>
        <w:t xml:space="preserve"> entre el sensor i l’objecte. </w:t>
      </w:r>
      <w:r w:rsidR="00A93FD8" w:rsidRPr="0043429B">
        <w:rPr>
          <w:szCs w:val="22"/>
          <w:lang w:val="ca-ES"/>
        </w:rPr>
        <w:t>Aquest, i</w:t>
      </w:r>
      <w:r w:rsidRPr="0043429B">
        <w:rPr>
          <w:szCs w:val="22"/>
          <w:lang w:val="ca-ES"/>
        </w:rPr>
        <w:t xml:space="preserve">nforma de la distància a la que es troba l’objecte </w:t>
      </w:r>
      <w:r w:rsidR="00A93FD8" w:rsidRPr="0043429B">
        <w:rPr>
          <w:szCs w:val="22"/>
          <w:lang w:val="ca-ES"/>
        </w:rPr>
        <w:t xml:space="preserve">utilitzant </w:t>
      </w:r>
      <w:r w:rsidRPr="0043429B">
        <w:rPr>
          <w:szCs w:val="22"/>
          <w:lang w:val="ca-ES"/>
        </w:rPr>
        <w:t xml:space="preserve"> una escala de 0 (molt proper) a 100 (molt lluny)</w:t>
      </w:r>
      <w:r w:rsidR="00A93FD8" w:rsidRPr="0043429B">
        <w:rPr>
          <w:szCs w:val="22"/>
          <w:lang w:val="ca-ES"/>
        </w:rPr>
        <w:t>.</w:t>
      </w:r>
    </w:p>
    <w:p w14:paraId="44594785" w14:textId="30199C99" w:rsidR="00A93FD8" w:rsidRPr="0043429B" w:rsidRDefault="00A93FD8" w:rsidP="00DA1C0F">
      <w:pPr>
        <w:rPr>
          <w:szCs w:val="22"/>
          <w:lang w:val="ca-ES"/>
        </w:rPr>
      </w:pPr>
    </w:p>
    <w:p w14:paraId="619966E8" w14:textId="3D64ED7A" w:rsidR="00A93FD8" w:rsidRPr="0043429B" w:rsidRDefault="00A93FD8" w:rsidP="00DA1C0F">
      <w:pPr>
        <w:rPr>
          <w:szCs w:val="22"/>
          <w:lang w:val="ca-ES"/>
        </w:rPr>
      </w:pPr>
      <w:r w:rsidRPr="0043429B">
        <w:rPr>
          <w:szCs w:val="22"/>
          <w:lang w:val="ca-ES"/>
        </w:rPr>
        <w:t>MOTORS</w:t>
      </w:r>
    </w:p>
    <w:p w14:paraId="44C2873B" w14:textId="09FD9BEB" w:rsidR="00B16803" w:rsidRPr="0043429B" w:rsidRDefault="00B16803" w:rsidP="00DA1C0F">
      <w:pPr>
        <w:rPr>
          <w:szCs w:val="22"/>
          <w:lang w:val="ca-ES"/>
        </w:rPr>
      </w:pPr>
      <w:r w:rsidRPr="0043429B">
        <w:rPr>
          <w:szCs w:val="22"/>
          <w:lang w:val="ca-ES"/>
        </w:rPr>
        <w:t>Pe</w:t>
      </w:r>
      <w:r w:rsidR="00A93FD8" w:rsidRPr="0043429B">
        <w:rPr>
          <w:szCs w:val="22"/>
          <w:lang w:val="ca-ES"/>
        </w:rPr>
        <w:t xml:space="preserve">l que fa </w:t>
      </w:r>
      <w:r w:rsidRPr="0043429B">
        <w:rPr>
          <w:szCs w:val="22"/>
          <w:lang w:val="ca-ES"/>
        </w:rPr>
        <w:t xml:space="preserve"> els motors</w:t>
      </w:r>
      <w:r w:rsidR="00A93FD8" w:rsidRPr="0043429B">
        <w:rPr>
          <w:szCs w:val="22"/>
          <w:lang w:val="ca-ES"/>
        </w:rPr>
        <w:t xml:space="preserve">, aquests </w:t>
      </w:r>
      <w:r w:rsidRPr="0043429B">
        <w:rPr>
          <w:szCs w:val="22"/>
          <w:lang w:val="ca-ES"/>
        </w:rPr>
        <w:t xml:space="preserve"> juguen un paper molt important dins del kit </w:t>
      </w:r>
      <w:proofErr w:type="spellStart"/>
      <w:r w:rsidRPr="0043429B">
        <w:rPr>
          <w:szCs w:val="22"/>
          <w:lang w:val="ca-ES"/>
        </w:rPr>
        <w:t>Mindstorms</w:t>
      </w:r>
      <w:proofErr w:type="spellEnd"/>
      <w:r w:rsidRPr="0043429B">
        <w:rPr>
          <w:szCs w:val="22"/>
          <w:lang w:val="ca-ES"/>
        </w:rPr>
        <w:t xml:space="preserve"> ja que </w:t>
      </w:r>
      <w:r w:rsidR="00A93FD8" w:rsidRPr="0043429B">
        <w:rPr>
          <w:szCs w:val="22"/>
          <w:lang w:val="ca-ES"/>
        </w:rPr>
        <w:t xml:space="preserve">són </w:t>
      </w:r>
      <w:r w:rsidRPr="0043429B">
        <w:rPr>
          <w:szCs w:val="22"/>
          <w:lang w:val="ca-ES"/>
        </w:rPr>
        <w:t xml:space="preserve">els únics actuadors. N’hi ha de dos tipus, </w:t>
      </w:r>
      <w:proofErr w:type="spellStart"/>
      <w:r w:rsidRPr="0043429B">
        <w:rPr>
          <w:i/>
          <w:szCs w:val="22"/>
          <w:lang w:val="ca-ES"/>
        </w:rPr>
        <w:t>Large</w:t>
      </w:r>
      <w:proofErr w:type="spellEnd"/>
      <w:r w:rsidRPr="0043429B">
        <w:rPr>
          <w:i/>
          <w:szCs w:val="22"/>
          <w:lang w:val="ca-ES"/>
        </w:rPr>
        <w:t xml:space="preserve"> </w:t>
      </w:r>
      <w:r w:rsidRPr="0043429B">
        <w:rPr>
          <w:szCs w:val="22"/>
          <w:lang w:val="ca-ES"/>
        </w:rPr>
        <w:t xml:space="preserve">i </w:t>
      </w:r>
      <w:proofErr w:type="spellStart"/>
      <w:r w:rsidRPr="0043429B">
        <w:rPr>
          <w:i/>
          <w:szCs w:val="22"/>
          <w:lang w:val="ca-ES"/>
        </w:rPr>
        <w:t>Medium</w:t>
      </w:r>
      <w:proofErr w:type="spellEnd"/>
      <w:r w:rsidR="001B1199" w:rsidRPr="0043429B">
        <w:rPr>
          <w:szCs w:val="22"/>
          <w:lang w:val="ca-ES"/>
        </w:rPr>
        <w:t>. E</w:t>
      </w:r>
      <w:r w:rsidRPr="0043429B">
        <w:rPr>
          <w:szCs w:val="22"/>
          <w:lang w:val="ca-ES"/>
        </w:rPr>
        <w:t xml:space="preserve">l conjunt n’incorpora dos del primer i </w:t>
      </w:r>
      <w:r w:rsidR="001B1199" w:rsidRPr="0043429B">
        <w:rPr>
          <w:szCs w:val="22"/>
          <w:lang w:val="ca-ES"/>
        </w:rPr>
        <w:t>solament</w:t>
      </w:r>
      <w:r w:rsidRPr="0043429B">
        <w:rPr>
          <w:szCs w:val="22"/>
          <w:lang w:val="ca-ES"/>
        </w:rPr>
        <w:t xml:space="preserve"> un del segon. </w:t>
      </w:r>
      <w:r w:rsidR="001B1199" w:rsidRPr="0043429B">
        <w:rPr>
          <w:szCs w:val="22"/>
          <w:lang w:val="ca-ES"/>
        </w:rPr>
        <w:t>Així doncs, l</w:t>
      </w:r>
      <w:r w:rsidRPr="0043429B">
        <w:rPr>
          <w:szCs w:val="22"/>
          <w:lang w:val="ca-ES"/>
        </w:rPr>
        <w:t>a seva principal diferència</w:t>
      </w:r>
      <w:r w:rsidR="001B1199" w:rsidRPr="0043429B">
        <w:rPr>
          <w:szCs w:val="22"/>
          <w:lang w:val="ca-ES"/>
        </w:rPr>
        <w:t xml:space="preserve"> </w:t>
      </w:r>
      <w:r w:rsidRPr="0043429B">
        <w:rPr>
          <w:szCs w:val="22"/>
          <w:lang w:val="ca-ES"/>
        </w:rPr>
        <w:t>com el seu nom indic</w:t>
      </w:r>
      <w:r w:rsidR="001B1199" w:rsidRPr="0043429B">
        <w:rPr>
          <w:szCs w:val="22"/>
          <w:lang w:val="ca-ES"/>
        </w:rPr>
        <w:t>a</w:t>
      </w:r>
      <w:r w:rsidRPr="0043429B">
        <w:rPr>
          <w:szCs w:val="22"/>
          <w:lang w:val="ca-ES"/>
        </w:rPr>
        <w:t xml:space="preserve"> és la potència que són capaços d’entregar </w:t>
      </w:r>
      <w:r w:rsidR="001B1199" w:rsidRPr="0043429B">
        <w:rPr>
          <w:szCs w:val="22"/>
          <w:lang w:val="ca-ES"/>
        </w:rPr>
        <w:t>cadascun</w:t>
      </w:r>
      <w:r w:rsidRPr="0043429B">
        <w:rPr>
          <w:szCs w:val="22"/>
          <w:lang w:val="ca-ES"/>
        </w:rPr>
        <w:t xml:space="preserve"> d’ells i </w:t>
      </w:r>
      <w:r w:rsidR="001B1199" w:rsidRPr="0043429B">
        <w:rPr>
          <w:szCs w:val="22"/>
          <w:lang w:val="ca-ES"/>
        </w:rPr>
        <w:t>la manera que</w:t>
      </w:r>
      <w:r w:rsidRPr="0043429B">
        <w:rPr>
          <w:szCs w:val="22"/>
          <w:lang w:val="ca-ES"/>
        </w:rPr>
        <w:t xml:space="preserve"> ho fan.</w:t>
      </w:r>
    </w:p>
    <w:p w14:paraId="0109A319" w14:textId="77777777" w:rsidR="00B16803" w:rsidRPr="0043429B" w:rsidRDefault="00B16803" w:rsidP="00B16803">
      <w:pPr>
        <w:rPr>
          <w:bCs/>
          <w:sz w:val="21"/>
          <w:lang w:val="ca-ES"/>
        </w:rPr>
      </w:pPr>
      <w:r w:rsidRPr="0043429B">
        <w:rPr>
          <w:bCs/>
          <w:szCs w:val="22"/>
          <w:lang w:val="ca-ES"/>
        </w:rPr>
        <w:t xml:space="preserve">En primer lloc, el </w:t>
      </w:r>
      <w:proofErr w:type="spellStart"/>
      <w:r w:rsidRPr="0043429B">
        <w:rPr>
          <w:bCs/>
          <w:i/>
          <w:szCs w:val="22"/>
          <w:lang w:val="ca-ES"/>
        </w:rPr>
        <w:t>Medium</w:t>
      </w:r>
      <w:proofErr w:type="spellEnd"/>
      <w:r w:rsidRPr="0043429B">
        <w:rPr>
          <w:bCs/>
          <w:i/>
          <w:szCs w:val="22"/>
          <w:lang w:val="ca-ES"/>
        </w:rPr>
        <w:t xml:space="preserve"> Motor</w:t>
      </w:r>
      <w:r w:rsidRPr="0043429B">
        <w:rPr>
          <w:bCs/>
          <w:szCs w:val="22"/>
          <w:lang w:val="ca-ES"/>
        </w:rPr>
        <w:t>, es tracta d’un actuador ideal per aplicacions de menor càrrega que requereixen alta velocitat i molta precisió. El motor utilitza una retroalimentació per obtenir un control precís en un grau de precisió i disposa també d’un sensor de rotació integrat</w:t>
      </w:r>
      <w:r w:rsidRPr="0043429B">
        <w:rPr>
          <w:bCs/>
          <w:sz w:val="21"/>
          <w:lang w:val="ca-ES"/>
        </w:rPr>
        <w:t>.</w:t>
      </w:r>
    </w:p>
    <w:p w14:paraId="69C2A642" w14:textId="5A5FBF32" w:rsidR="00B16803" w:rsidRPr="0043429B" w:rsidRDefault="001B1199" w:rsidP="00B16803">
      <w:pPr>
        <w:rPr>
          <w:szCs w:val="22"/>
          <w:lang w:val="ca-ES"/>
        </w:rPr>
      </w:pPr>
      <w:r w:rsidRPr="0043429B">
        <w:rPr>
          <w:szCs w:val="22"/>
          <w:lang w:val="ca-ES"/>
        </w:rPr>
        <w:t>Seguidament</w:t>
      </w:r>
      <w:r w:rsidR="00B16803" w:rsidRPr="0043429B">
        <w:rPr>
          <w:szCs w:val="22"/>
          <w:lang w:val="ca-ES"/>
        </w:rPr>
        <w:t xml:space="preserve">, el </w:t>
      </w:r>
      <w:proofErr w:type="spellStart"/>
      <w:r w:rsidR="00B16803" w:rsidRPr="0043429B">
        <w:rPr>
          <w:i/>
          <w:szCs w:val="22"/>
          <w:lang w:val="ca-ES"/>
        </w:rPr>
        <w:t>Large</w:t>
      </w:r>
      <w:proofErr w:type="spellEnd"/>
      <w:r w:rsidR="00B16803" w:rsidRPr="0043429B">
        <w:rPr>
          <w:i/>
          <w:szCs w:val="22"/>
          <w:lang w:val="ca-ES"/>
        </w:rPr>
        <w:t xml:space="preserve"> Motor</w:t>
      </w:r>
      <w:r w:rsidR="00B16803" w:rsidRPr="0043429B">
        <w:rPr>
          <w:szCs w:val="22"/>
          <w:lang w:val="ca-ES"/>
        </w:rPr>
        <w:t xml:space="preserve">, és un motor que com el seu nom indica té unes </w:t>
      </w:r>
      <w:proofErr w:type="spellStart"/>
      <w:r w:rsidR="00B16803" w:rsidRPr="0043429B">
        <w:rPr>
          <w:szCs w:val="22"/>
          <w:lang w:val="ca-ES"/>
        </w:rPr>
        <w:t>dimesions</w:t>
      </w:r>
      <w:proofErr w:type="spellEnd"/>
      <w:r w:rsidR="00B16803" w:rsidRPr="0043429B">
        <w:rPr>
          <w:szCs w:val="22"/>
          <w:lang w:val="ca-ES"/>
        </w:rPr>
        <w:t xml:space="preserve"> superiors al motor anterior. Es tracta d’un actuador de gran potència (en comparació l’anterior) que també utilitza la retroalimentació per oferir una precisió d’un grau.</w:t>
      </w:r>
    </w:p>
    <w:p w14:paraId="59CF319B" w14:textId="55BA51EA" w:rsidR="00B16803" w:rsidRPr="0043429B" w:rsidRDefault="00B16803" w:rsidP="008D78DE">
      <w:pPr>
        <w:spacing w:before="0" w:line="240" w:lineRule="auto"/>
        <w:jc w:val="left"/>
        <w:rPr>
          <w:szCs w:val="22"/>
          <w:lang w:val="ca-ES"/>
        </w:rPr>
      </w:pPr>
    </w:p>
    <w:p w14:paraId="30DCA638" w14:textId="298D2607" w:rsidR="00B16803" w:rsidRPr="0043429B" w:rsidRDefault="00B16803" w:rsidP="00B16803">
      <w:pPr>
        <w:jc w:val="center"/>
        <w:rPr>
          <w:szCs w:val="22"/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36F3F6F0" wp14:editId="2A30B499">
            <wp:extent cx="1559028" cy="1123950"/>
            <wp:effectExtent l="0" t="0" r="3175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medium_motor.jpg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80" t="5741" r="10301" b="34928"/>
                    <a:stretch/>
                  </pic:blipFill>
                  <pic:spPr bwMode="auto">
                    <a:xfrm>
                      <a:off x="0" y="0"/>
                      <a:ext cx="1586340" cy="1143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43429B">
        <w:rPr>
          <w:noProof/>
          <w:lang w:val="ca-ES"/>
        </w:rPr>
        <w:drawing>
          <wp:inline distT="0" distB="0" distL="0" distR="0" wp14:anchorId="3B0C4852" wp14:editId="3B3D70C5">
            <wp:extent cx="1593850" cy="1203939"/>
            <wp:effectExtent l="0" t="0" r="635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large_motor.jp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50550" cy="12467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8A938" w14:textId="65095855" w:rsidR="008D78DE" w:rsidRPr="0043429B" w:rsidRDefault="00B16803" w:rsidP="000A69CE">
      <w:pPr>
        <w:jc w:val="center"/>
        <w:rPr>
          <w:b/>
          <w:sz w:val="20"/>
          <w:lang w:val="ca-ES"/>
        </w:rPr>
      </w:pPr>
      <w:r w:rsidRPr="0043429B">
        <w:rPr>
          <w:b/>
          <w:sz w:val="20"/>
          <w:highlight w:val="yellow"/>
          <w:lang w:val="ca-ES"/>
        </w:rPr>
        <w:t>Figura X.X.</w:t>
      </w:r>
      <w:r w:rsidRPr="0043429B">
        <w:rPr>
          <w:sz w:val="20"/>
          <w:lang w:val="ca-ES"/>
        </w:rPr>
        <w:t xml:space="preserve"> Motors del kit </w:t>
      </w:r>
      <w:proofErr w:type="spellStart"/>
      <w:r w:rsidRPr="0043429B">
        <w:rPr>
          <w:sz w:val="20"/>
          <w:lang w:val="ca-ES"/>
        </w:rPr>
        <w:t>Mindstorms</w:t>
      </w:r>
      <w:proofErr w:type="spellEnd"/>
      <w:r w:rsidRPr="0043429B">
        <w:rPr>
          <w:sz w:val="20"/>
          <w:lang w:val="ca-ES"/>
        </w:rPr>
        <w:t xml:space="preserve">. D’esquerra a dreta: </w:t>
      </w:r>
      <w:proofErr w:type="spellStart"/>
      <w:r w:rsidRPr="0043429B">
        <w:rPr>
          <w:i/>
          <w:sz w:val="20"/>
          <w:lang w:val="ca-ES"/>
        </w:rPr>
        <w:t>Medium</w:t>
      </w:r>
      <w:proofErr w:type="spellEnd"/>
      <w:r w:rsidRPr="0043429B">
        <w:rPr>
          <w:i/>
          <w:sz w:val="20"/>
          <w:lang w:val="ca-ES"/>
        </w:rPr>
        <w:t xml:space="preserve"> Motor, </w:t>
      </w:r>
      <w:proofErr w:type="spellStart"/>
      <w:r w:rsidRPr="0043429B">
        <w:rPr>
          <w:i/>
          <w:sz w:val="20"/>
          <w:lang w:val="ca-ES"/>
        </w:rPr>
        <w:t>Large</w:t>
      </w:r>
      <w:proofErr w:type="spellEnd"/>
      <w:r w:rsidRPr="0043429B">
        <w:rPr>
          <w:i/>
          <w:sz w:val="20"/>
          <w:lang w:val="ca-ES"/>
        </w:rPr>
        <w:t xml:space="preserve"> Motor</w:t>
      </w:r>
      <w:r w:rsidRPr="0043429B">
        <w:rPr>
          <w:sz w:val="20"/>
          <w:lang w:val="ca-ES"/>
        </w:rPr>
        <w:t xml:space="preserve"> (Font: </w:t>
      </w:r>
      <w:hyperlink r:id="rId33" w:history="1">
        <w:r w:rsidRPr="0043429B">
          <w:rPr>
            <w:rStyle w:val="Hipervnculo"/>
            <w:sz w:val="20"/>
            <w:lang w:val="ca-ES"/>
          </w:rPr>
          <w:t>http://shop.lego.com</w:t>
        </w:r>
      </w:hyperlink>
      <w:r w:rsidRPr="0043429B">
        <w:rPr>
          <w:b/>
          <w:sz w:val="20"/>
          <w:lang w:val="ca-ES"/>
        </w:rPr>
        <w:fldChar w:fldCharType="begin" w:fldLock="1"/>
      </w:r>
      <w:r w:rsidRPr="0043429B">
        <w:rPr>
          <w:sz w:val="2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/>
          <w:sz w:val="20"/>
          <w:lang w:val="ca-ES"/>
        </w:rPr>
        <w:fldChar w:fldCharType="end"/>
      </w:r>
      <w:r w:rsidRPr="0043429B">
        <w:rPr>
          <w:sz w:val="20"/>
          <w:lang w:val="ca-ES"/>
        </w:rPr>
        <w:t>)</w:t>
      </w:r>
      <w:r w:rsidR="000A69CE" w:rsidRPr="0043429B">
        <w:rPr>
          <w:b/>
          <w:sz w:val="20"/>
          <w:lang w:val="ca-ES"/>
        </w:rPr>
        <w:t>.</w:t>
      </w:r>
    </w:p>
    <w:p w14:paraId="328E93F7" w14:textId="77777777" w:rsidR="008D78DE" w:rsidRPr="0043429B" w:rsidRDefault="008D78DE">
      <w:pPr>
        <w:spacing w:before="0" w:line="240" w:lineRule="auto"/>
        <w:jc w:val="left"/>
        <w:rPr>
          <w:b/>
          <w:sz w:val="20"/>
          <w:lang w:val="ca-ES"/>
        </w:rPr>
      </w:pPr>
      <w:r w:rsidRPr="0043429B">
        <w:rPr>
          <w:b/>
          <w:sz w:val="20"/>
          <w:lang w:val="ca-ES"/>
        </w:rPr>
        <w:br w:type="page"/>
      </w:r>
    </w:p>
    <w:p w14:paraId="64E94BAF" w14:textId="77777777" w:rsidR="00B16803" w:rsidRPr="0043429B" w:rsidRDefault="00B16803" w:rsidP="000A69CE">
      <w:pPr>
        <w:jc w:val="center"/>
        <w:rPr>
          <w:b/>
          <w:sz w:val="20"/>
          <w:lang w:val="ca-ES"/>
        </w:rPr>
      </w:pPr>
    </w:p>
    <w:p w14:paraId="3A678F63" w14:textId="13CCE43E" w:rsidR="000A69CE" w:rsidRPr="0043429B" w:rsidRDefault="000A69CE" w:rsidP="000A69CE">
      <w:pPr>
        <w:pStyle w:val="Ttulo2"/>
      </w:pPr>
      <w:r w:rsidRPr="0043429B">
        <w:t>Programació en ROBOTC</w:t>
      </w:r>
    </w:p>
    <w:p w14:paraId="223338B3" w14:textId="07C55671" w:rsidR="000A69CE" w:rsidRPr="0043429B" w:rsidRDefault="000A69CE" w:rsidP="000A69CE">
      <w:pPr>
        <w:rPr>
          <w:lang w:val="ca-ES"/>
        </w:rPr>
      </w:pPr>
      <w:r w:rsidRPr="0043429B">
        <w:rPr>
          <w:lang w:val="ca-ES"/>
        </w:rPr>
        <w:t xml:space="preserve">El programari ROBOTC,  és un potent software de programació basat en C des de Windows </w:t>
      </w:r>
      <w:r w:rsidR="001B1199" w:rsidRPr="0043429B">
        <w:rPr>
          <w:lang w:val="ca-ES"/>
        </w:rPr>
        <w:t>que permet</w:t>
      </w:r>
      <w:r w:rsidRPr="0043429B">
        <w:rPr>
          <w:lang w:val="ca-ES"/>
        </w:rPr>
        <w:t xml:space="preserve"> escriure i depurar programes</w:t>
      </w:r>
      <w:r w:rsidR="001B1199" w:rsidRPr="0043429B">
        <w:rPr>
          <w:lang w:val="ca-ES"/>
        </w:rPr>
        <w:t xml:space="preserve">. </w:t>
      </w:r>
      <w:r w:rsidRPr="0043429B">
        <w:rPr>
          <w:lang w:val="ca-ES"/>
        </w:rPr>
        <w:t xml:space="preserve"> </w:t>
      </w:r>
      <w:r w:rsidR="001B1199" w:rsidRPr="0043429B">
        <w:rPr>
          <w:lang w:val="ca-ES"/>
        </w:rPr>
        <w:t xml:space="preserve">Va ser creat </w:t>
      </w:r>
      <w:r w:rsidRPr="0043429B">
        <w:rPr>
          <w:lang w:val="ca-ES"/>
        </w:rPr>
        <w:t xml:space="preserve">per la </w:t>
      </w:r>
      <w:proofErr w:type="spellStart"/>
      <w:r w:rsidRPr="0043429B">
        <w:rPr>
          <w:i/>
          <w:lang w:val="ca-ES"/>
        </w:rPr>
        <w:t>Robotics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Academy</w:t>
      </w:r>
      <w:proofErr w:type="spellEnd"/>
      <w:r w:rsidRPr="0043429B">
        <w:rPr>
          <w:i/>
          <w:lang w:val="ca-ES"/>
        </w:rPr>
        <w:t xml:space="preserve"> de la </w:t>
      </w:r>
      <w:proofErr w:type="spellStart"/>
      <w:r w:rsidRPr="0043429B">
        <w:rPr>
          <w:i/>
          <w:lang w:val="ca-ES"/>
        </w:rPr>
        <w:t>Carnegie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Mellon</w:t>
      </w:r>
      <w:proofErr w:type="spellEnd"/>
      <w:r w:rsidRPr="0043429B">
        <w:rPr>
          <w:i/>
          <w:lang w:val="ca-ES"/>
        </w:rPr>
        <w:t xml:space="preserve"> </w:t>
      </w:r>
      <w:proofErr w:type="spellStart"/>
      <w:r w:rsidRPr="0043429B">
        <w:rPr>
          <w:i/>
          <w:lang w:val="ca-ES"/>
        </w:rPr>
        <w:t>Univsersity</w:t>
      </w:r>
      <w:proofErr w:type="spellEnd"/>
      <w:r w:rsidRPr="0043429B">
        <w:rPr>
          <w:i/>
          <w:lang w:val="ca-ES"/>
        </w:rPr>
        <w:t xml:space="preserve"> de </w:t>
      </w:r>
      <w:proofErr w:type="spellStart"/>
      <w:r w:rsidRPr="0043429B">
        <w:rPr>
          <w:i/>
          <w:lang w:val="ca-ES"/>
        </w:rPr>
        <w:t>Pittsbur</w:t>
      </w:r>
      <w:proofErr w:type="spellEnd"/>
      <w:r w:rsidRPr="0043429B">
        <w:rPr>
          <w:i/>
          <w:lang w:val="ca-ES"/>
        </w:rPr>
        <w:t xml:space="preserve"> (EUA)</w:t>
      </w:r>
      <w:r w:rsidR="001B1199" w:rsidRPr="0043429B">
        <w:rPr>
          <w:i/>
          <w:lang w:val="ca-ES"/>
        </w:rPr>
        <w:t xml:space="preserve"> </w:t>
      </w:r>
      <w:r w:rsidR="001B1199" w:rsidRPr="0043429B">
        <w:rPr>
          <w:lang w:val="ca-ES"/>
        </w:rPr>
        <w:t>i</w:t>
      </w:r>
      <w:r w:rsidR="001B1199" w:rsidRPr="0043429B">
        <w:rPr>
          <w:i/>
          <w:lang w:val="ca-ES"/>
        </w:rPr>
        <w:t xml:space="preserve"> </w:t>
      </w:r>
      <w:r w:rsidR="001B1199" w:rsidRPr="0043429B">
        <w:rPr>
          <w:lang w:val="ca-ES"/>
        </w:rPr>
        <w:t>ajuda</w:t>
      </w:r>
      <w:r w:rsidRPr="0043429B">
        <w:rPr>
          <w:lang w:val="ca-ES"/>
        </w:rPr>
        <w:t xml:space="preserve"> als estudiants </w:t>
      </w:r>
      <w:r w:rsidR="001B1199" w:rsidRPr="0043429B">
        <w:rPr>
          <w:lang w:val="ca-ES"/>
        </w:rPr>
        <w:t xml:space="preserve">a </w:t>
      </w:r>
      <w:r w:rsidRPr="0043429B">
        <w:rPr>
          <w:lang w:val="ca-ES"/>
        </w:rPr>
        <w:t>aprendre la programació en C que s’utilitza en aplicacions d’educació avançada i professionals.</w:t>
      </w:r>
    </w:p>
    <w:p w14:paraId="2212F25C" w14:textId="14E03D9D" w:rsidR="000A69CE" w:rsidRPr="0043429B" w:rsidRDefault="000A69CE" w:rsidP="000A69CE">
      <w:pPr>
        <w:rPr>
          <w:lang w:val="ca-ES"/>
        </w:rPr>
      </w:pPr>
      <w:r w:rsidRPr="0043429B">
        <w:rPr>
          <w:lang w:val="ca-ES"/>
        </w:rPr>
        <w:t xml:space="preserve">ROBOTC presenta moltes avantatges pel que fa la programació de robots, doncs disposa d’una GUI (Interfície Gràfica d’Usuari) avançada que facilita les tasques de programació i unes eines de depuració de programa que permeten a l’usuari veure en temps real l’estat dels motors i sensors així com també el valor que prenen les variables locals i globals utilitzades segons l’execució del programa. </w:t>
      </w:r>
    </w:p>
    <w:p w14:paraId="2A67AA44" w14:textId="5E24720C" w:rsidR="0019199E" w:rsidRPr="0043429B" w:rsidRDefault="0019199E" w:rsidP="0019199E">
      <w:pPr>
        <w:jc w:val="center"/>
        <w:rPr>
          <w:highlight w:val="yellow"/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1870B255" wp14:editId="5F016F5C">
            <wp:extent cx="5196689" cy="3305865"/>
            <wp:effectExtent l="0" t="0" r="4445" b="889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robotc.png"/>
                    <pic:cNvPicPr/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622"/>
                    <a:stretch/>
                  </pic:blipFill>
                  <pic:spPr bwMode="auto">
                    <a:xfrm>
                      <a:off x="0" y="0"/>
                      <a:ext cx="5225530" cy="33242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FF2E84" w14:textId="223BFDC1" w:rsidR="0019199E" w:rsidRPr="0043429B" w:rsidRDefault="0019199E" w:rsidP="0019199E">
      <w:pPr>
        <w:jc w:val="center"/>
        <w:rPr>
          <w:b/>
          <w:sz w:val="20"/>
          <w:lang w:val="ca-ES"/>
        </w:rPr>
      </w:pPr>
      <w:r w:rsidRPr="0043429B">
        <w:rPr>
          <w:b/>
          <w:sz w:val="20"/>
          <w:highlight w:val="yellow"/>
          <w:lang w:val="ca-ES"/>
        </w:rPr>
        <w:t>Figura X.X.</w:t>
      </w:r>
      <w:r w:rsidRPr="0043429B">
        <w:rPr>
          <w:sz w:val="20"/>
          <w:lang w:val="ca-ES"/>
        </w:rPr>
        <w:t xml:space="preserve"> Entorn de programació ROBOTC. (Font: </w:t>
      </w:r>
      <w:hyperlink r:id="rId35" w:history="1">
        <w:r w:rsidRPr="0043429B">
          <w:rPr>
            <w:rStyle w:val="Hipervnculo"/>
            <w:sz w:val="20"/>
            <w:lang w:val="ca-ES"/>
          </w:rPr>
          <w:t>http://robotc.net</w:t>
        </w:r>
      </w:hyperlink>
      <w:r w:rsidRPr="0043429B">
        <w:rPr>
          <w:b/>
          <w:sz w:val="20"/>
          <w:lang w:val="ca-ES"/>
        </w:rPr>
        <w:fldChar w:fldCharType="begin" w:fldLock="1"/>
      </w:r>
      <w:r w:rsidRPr="0043429B">
        <w:rPr>
          <w:sz w:val="2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/>
          <w:sz w:val="20"/>
          <w:lang w:val="ca-ES"/>
        </w:rPr>
        <w:fldChar w:fldCharType="end"/>
      </w:r>
      <w:r w:rsidRPr="0043429B">
        <w:rPr>
          <w:sz w:val="20"/>
          <w:lang w:val="ca-ES"/>
        </w:rPr>
        <w:t>)</w:t>
      </w:r>
      <w:r w:rsidRPr="0043429B">
        <w:rPr>
          <w:b/>
          <w:sz w:val="20"/>
          <w:lang w:val="ca-ES"/>
        </w:rPr>
        <w:t xml:space="preserve">. </w:t>
      </w:r>
    </w:p>
    <w:p w14:paraId="58AA1551" w14:textId="71B791F7" w:rsidR="000A69CE" w:rsidRPr="0043429B" w:rsidRDefault="000A69CE" w:rsidP="000A69CE">
      <w:pPr>
        <w:rPr>
          <w:lang w:val="ca-ES"/>
        </w:rPr>
      </w:pPr>
      <w:r w:rsidRPr="0043429B">
        <w:rPr>
          <w:lang w:val="ca-ES"/>
        </w:rPr>
        <w:t xml:space="preserve">La mateixa empresa desenvolupadora del software, </w:t>
      </w:r>
      <w:proofErr w:type="spellStart"/>
      <w:r w:rsidRPr="0043429B">
        <w:rPr>
          <w:lang w:val="ca-ES"/>
        </w:rPr>
        <w:t>RoboMatter</w:t>
      </w:r>
      <w:proofErr w:type="spellEnd"/>
      <w:r w:rsidRPr="0043429B">
        <w:rPr>
          <w:lang w:val="ca-ES"/>
        </w:rPr>
        <w:t xml:space="preserve">, disposa d’una pàgina </w:t>
      </w:r>
      <w:proofErr w:type="spellStart"/>
      <w:r w:rsidRPr="0043429B">
        <w:rPr>
          <w:i/>
          <w:lang w:val="ca-ES"/>
        </w:rPr>
        <w:t>help</w:t>
      </w:r>
      <w:proofErr w:type="spellEnd"/>
      <w:r w:rsidRPr="0043429B">
        <w:rPr>
          <w:lang w:val="ca-ES"/>
        </w:rPr>
        <w:t xml:space="preserve"> sobre ROBOTC molt completa on s’hi poden trobar guies d’ús tant per la instal·lació com per la programació. </w:t>
      </w:r>
      <w:r w:rsidR="00645901" w:rsidRPr="0043429B">
        <w:rPr>
          <w:lang w:val="ca-ES"/>
        </w:rPr>
        <w:t xml:space="preserve">Tanmateix, en la mateixa pàgina, també existeix una llibreria d’ordres per la programació de robots </w:t>
      </w:r>
      <w:proofErr w:type="spellStart"/>
      <w:r w:rsidR="00645901" w:rsidRPr="0043429B">
        <w:rPr>
          <w:lang w:val="ca-ES"/>
        </w:rPr>
        <w:t>Mindstorms</w:t>
      </w:r>
      <w:proofErr w:type="spellEnd"/>
      <w:r w:rsidR="00645901" w:rsidRPr="0043429B">
        <w:rPr>
          <w:lang w:val="ca-ES"/>
        </w:rPr>
        <w:t xml:space="preserve"> EV3 on s’explica cada ordre detalladament amb els corresponents paràmetres i funció que realitza.</w:t>
      </w:r>
    </w:p>
    <w:p w14:paraId="03A0370D" w14:textId="3FDDF938" w:rsidR="00B35992" w:rsidRPr="0043429B" w:rsidRDefault="00B35992" w:rsidP="00645901">
      <w:pPr>
        <w:spacing w:before="0" w:line="240" w:lineRule="auto"/>
        <w:jc w:val="left"/>
        <w:rPr>
          <w:rFonts w:cs="Arial"/>
          <w:b/>
          <w:sz w:val="30"/>
          <w:lang w:val="ca-ES"/>
        </w:rPr>
      </w:pPr>
    </w:p>
    <w:p w14:paraId="7CFF18C0" w14:textId="4661CEB7" w:rsidR="004B6F01" w:rsidRPr="0043429B" w:rsidRDefault="004B6F01" w:rsidP="0021198D">
      <w:pPr>
        <w:pStyle w:val="Titol2Annex"/>
        <w:numPr>
          <w:ilvl w:val="0"/>
          <w:numId w:val="2"/>
        </w:numPr>
      </w:pPr>
      <w:proofErr w:type="spellStart"/>
      <w:r w:rsidRPr="0043429B">
        <w:lastRenderedPageBreak/>
        <w:t>Arduino</w:t>
      </w:r>
      <w:proofErr w:type="spellEnd"/>
    </w:p>
    <w:p w14:paraId="60F32327" w14:textId="77777777" w:rsidR="00443941" w:rsidRPr="0043429B" w:rsidRDefault="004B6F01" w:rsidP="004B6F01">
      <w:pPr>
        <w:rPr>
          <w:lang w:val="ca-ES"/>
        </w:rPr>
      </w:pPr>
      <w:proofErr w:type="spellStart"/>
      <w:r w:rsidRPr="0043429B">
        <w:rPr>
          <w:lang w:val="ca-ES"/>
        </w:rPr>
        <w:t>Arduino</w:t>
      </w:r>
      <w:proofErr w:type="spellEnd"/>
      <w:r w:rsidRPr="0043429B">
        <w:rPr>
          <w:lang w:val="ca-ES"/>
        </w:rPr>
        <w:t xml:space="preserve"> és una plataforma electrònica de codi obert (</w:t>
      </w:r>
      <w:r w:rsidRPr="0043429B">
        <w:rPr>
          <w:i/>
          <w:lang w:val="ca-ES"/>
        </w:rPr>
        <w:t>open-</w:t>
      </w:r>
      <w:proofErr w:type="spellStart"/>
      <w:r w:rsidRPr="0043429B">
        <w:rPr>
          <w:i/>
          <w:lang w:val="ca-ES"/>
        </w:rPr>
        <w:t>source</w:t>
      </w:r>
      <w:proofErr w:type="spellEnd"/>
      <w:r w:rsidRPr="0043429B">
        <w:rPr>
          <w:lang w:val="ca-ES"/>
        </w:rPr>
        <w:t xml:space="preserve">) caracteritzada per la seva facilitat en l’ús tant a nivell de hardware com de software. </w:t>
      </w:r>
    </w:p>
    <w:p w14:paraId="63C87771" w14:textId="34F97465" w:rsidR="004B6F01" w:rsidRPr="0043429B" w:rsidRDefault="004B6F01" w:rsidP="004B6F01">
      <w:pPr>
        <w:rPr>
          <w:lang w:val="ca-ES"/>
        </w:rPr>
      </w:pPr>
      <w:r w:rsidRPr="0043429B">
        <w:rPr>
          <w:lang w:val="ca-ES"/>
        </w:rPr>
        <w:t xml:space="preserve">Es tracta d’una placa capaç de llegir senyals d’entrada (digitals o analògiques) i convertir-les en sortides, ja sigui activant un motor, un </w:t>
      </w:r>
      <w:proofErr w:type="spellStart"/>
      <w:r w:rsidRPr="0043429B">
        <w:rPr>
          <w:lang w:val="ca-ES"/>
        </w:rPr>
        <w:t>led</w:t>
      </w:r>
      <w:proofErr w:type="spellEnd"/>
      <w:r w:rsidRPr="0043429B">
        <w:rPr>
          <w:lang w:val="ca-ES"/>
        </w:rPr>
        <w:t xml:space="preserve"> o qualsevol altre actuador preparat per funcionar en aquest entorn. </w:t>
      </w:r>
    </w:p>
    <w:p w14:paraId="707F7AC4" w14:textId="24B5FB9C" w:rsidR="000B74BB" w:rsidRPr="0043429B" w:rsidRDefault="004B6F01" w:rsidP="004B6F01">
      <w:pPr>
        <w:rPr>
          <w:lang w:val="ca-ES"/>
        </w:rPr>
      </w:pPr>
      <w:r w:rsidRPr="0043429B">
        <w:rPr>
          <w:lang w:val="ca-ES"/>
        </w:rPr>
        <w:t xml:space="preserve">Un dels avantatges d’utilitzar aquesta placa electrònica és que existeix un entorn de programació, desenvolupat per la mateixa empresa, que permet processar i programar les entrades i sortides físiques a través d’un llenguatge de programació </w:t>
      </w:r>
      <w:proofErr w:type="spellStart"/>
      <w:r w:rsidRPr="0043429B">
        <w:rPr>
          <w:lang w:val="ca-ES"/>
        </w:rPr>
        <w:t>pròpi</w:t>
      </w:r>
      <w:proofErr w:type="spellEnd"/>
      <w:r w:rsidRPr="0043429B">
        <w:rPr>
          <w:lang w:val="ca-ES"/>
        </w:rPr>
        <w:t>.</w:t>
      </w:r>
    </w:p>
    <w:p w14:paraId="10080328" w14:textId="40F827BA" w:rsidR="000B74BB" w:rsidRPr="0043429B" w:rsidRDefault="000B74BB" w:rsidP="000B74BB">
      <w:pPr>
        <w:pStyle w:val="Ttulo2"/>
      </w:pPr>
      <w:r w:rsidRPr="0043429B">
        <w:t>Característiques tècniques</w:t>
      </w:r>
    </w:p>
    <w:p w14:paraId="51CF068B" w14:textId="307FEDAD" w:rsidR="00645901" w:rsidRPr="0043429B" w:rsidRDefault="00443941" w:rsidP="00645901">
      <w:pPr>
        <w:rPr>
          <w:lang w:val="ca-ES"/>
        </w:rPr>
      </w:pPr>
      <w:r w:rsidRPr="0043429B">
        <w:rPr>
          <w:lang w:val="ca-ES"/>
        </w:rPr>
        <w:t xml:space="preserve">El model més nou i dels més utilitzats per la comunitat d’usuaris </w:t>
      </w:r>
      <w:proofErr w:type="spellStart"/>
      <w:r w:rsidRPr="0043429B">
        <w:rPr>
          <w:lang w:val="ca-ES"/>
        </w:rPr>
        <w:t>d’Arduino</w:t>
      </w:r>
      <w:proofErr w:type="spellEnd"/>
      <w:r w:rsidRPr="0043429B">
        <w:rPr>
          <w:lang w:val="ca-ES"/>
        </w:rPr>
        <w:t xml:space="preserve"> és la placa UNO, disposa de 14 pins que poden configurar-se com entrada o sortida i als que es pot </w:t>
      </w:r>
      <w:proofErr w:type="spellStart"/>
      <w:r w:rsidRPr="0043429B">
        <w:rPr>
          <w:lang w:val="ca-ES"/>
        </w:rPr>
        <w:t>conectar</w:t>
      </w:r>
      <w:proofErr w:type="spellEnd"/>
      <w:r w:rsidRPr="0043429B">
        <w:rPr>
          <w:lang w:val="ca-ES"/>
        </w:rPr>
        <w:t xml:space="preserve"> qualsevol element capaç de transmetre o rebre senyals digitals </w:t>
      </w:r>
      <w:r w:rsidR="00710FEB" w:rsidRPr="0043429B">
        <w:rPr>
          <w:lang w:val="ca-ES"/>
        </w:rPr>
        <w:t xml:space="preserve">de </w:t>
      </w:r>
      <w:r w:rsidRPr="0043429B">
        <w:rPr>
          <w:lang w:val="ca-ES"/>
        </w:rPr>
        <w:t>0 i 5 V.</w:t>
      </w:r>
    </w:p>
    <w:p w14:paraId="6B576CFB" w14:textId="202F79DA" w:rsidR="00443941" w:rsidRPr="0043429B" w:rsidRDefault="00443941" w:rsidP="00645901">
      <w:pPr>
        <w:rPr>
          <w:lang w:val="ca-ES"/>
        </w:rPr>
      </w:pPr>
      <w:r w:rsidRPr="0043429B">
        <w:rPr>
          <w:lang w:val="ca-ES"/>
        </w:rPr>
        <w:t>També disposa d’entrades i sortides analògiques i amb aquestes primeres som capaços d’obtenir dades de sensors en forma de variacions continuades d’un voltatge. Les sortides, solen utilitzar-se per enviar senyals de control en forma de senyals PWM.</w:t>
      </w:r>
    </w:p>
    <w:p w14:paraId="58625B50" w14:textId="14055771" w:rsidR="00443941" w:rsidRPr="0043429B" w:rsidRDefault="00443941" w:rsidP="00645901">
      <w:pPr>
        <w:rPr>
          <w:lang w:val="ca-ES"/>
        </w:rPr>
      </w:pPr>
      <w:proofErr w:type="spellStart"/>
      <w:r w:rsidRPr="0043429B">
        <w:rPr>
          <w:lang w:val="ca-ES"/>
        </w:rPr>
        <w:t>Cadascún</w:t>
      </w:r>
      <w:proofErr w:type="spellEnd"/>
      <w:r w:rsidRPr="0043429B">
        <w:rPr>
          <w:lang w:val="ca-ES"/>
        </w:rPr>
        <w:t xml:space="preserve"> dels 14 pins digitals que poden ser utilitzats com entrada o sortida </w:t>
      </w:r>
      <w:r w:rsidR="00710FEB" w:rsidRPr="0043429B">
        <w:rPr>
          <w:lang w:val="ca-ES"/>
        </w:rPr>
        <w:t xml:space="preserve">i </w:t>
      </w:r>
      <w:r w:rsidRPr="0043429B">
        <w:rPr>
          <w:lang w:val="ca-ES"/>
        </w:rPr>
        <w:t>funcionen amb una tensió de 5 V a nivell alt i 0 V a nivell baix</w:t>
      </w:r>
      <w:r w:rsidR="00710FEB" w:rsidRPr="0043429B">
        <w:rPr>
          <w:lang w:val="ca-ES"/>
        </w:rPr>
        <w:t xml:space="preserve"> i la capacitat de </w:t>
      </w:r>
      <w:r w:rsidR="00E96F1B" w:rsidRPr="0043429B">
        <w:rPr>
          <w:lang w:val="ca-ES"/>
        </w:rPr>
        <w:t xml:space="preserve">subministrar </w:t>
      </w:r>
      <w:r w:rsidR="00710FEB" w:rsidRPr="0043429B">
        <w:rPr>
          <w:lang w:val="ca-ES"/>
        </w:rPr>
        <w:t xml:space="preserve">un corrent </w:t>
      </w:r>
      <w:r w:rsidR="00E96F1B" w:rsidRPr="0043429B">
        <w:rPr>
          <w:lang w:val="ca-ES"/>
        </w:rPr>
        <w:t xml:space="preserve">fins a 40 </w:t>
      </w:r>
      <w:proofErr w:type="spellStart"/>
      <w:r w:rsidR="00E96F1B" w:rsidRPr="0043429B">
        <w:rPr>
          <w:lang w:val="ca-ES"/>
        </w:rPr>
        <w:t>mA</w:t>
      </w:r>
      <w:proofErr w:type="spellEnd"/>
      <w:r w:rsidR="00E96F1B" w:rsidRPr="0043429B">
        <w:rPr>
          <w:lang w:val="ca-ES"/>
        </w:rPr>
        <w:t xml:space="preserve">. </w:t>
      </w:r>
    </w:p>
    <w:p w14:paraId="5CC4E62A" w14:textId="0DA0AABC" w:rsidR="00E96F1B" w:rsidRPr="0043429B" w:rsidRDefault="00E96F1B" w:rsidP="00645901">
      <w:pPr>
        <w:rPr>
          <w:lang w:val="ca-ES"/>
        </w:rPr>
      </w:pPr>
      <w:r w:rsidRPr="0043429B">
        <w:rPr>
          <w:lang w:val="ca-ES"/>
        </w:rPr>
        <w:t xml:space="preserve">Els pins de la placa també poden ser utilitzats per a les comunicacions amb elements externs, ja sigui una altra placa, un computador... etc. A través dels ports </w:t>
      </w:r>
      <w:proofErr w:type="spellStart"/>
      <w:r w:rsidRPr="0043429B">
        <w:rPr>
          <w:lang w:val="ca-ES"/>
        </w:rPr>
        <w:t>Rx</w:t>
      </w:r>
      <w:proofErr w:type="spellEnd"/>
      <w:r w:rsidRPr="0043429B">
        <w:rPr>
          <w:lang w:val="ca-ES"/>
        </w:rPr>
        <w:t xml:space="preserve"> i </w:t>
      </w:r>
      <w:proofErr w:type="spellStart"/>
      <w:r w:rsidRPr="0043429B">
        <w:rPr>
          <w:lang w:val="ca-ES"/>
        </w:rPr>
        <w:t>Tx</w:t>
      </w:r>
      <w:proofErr w:type="spellEnd"/>
      <w:r w:rsidRPr="0043429B">
        <w:rPr>
          <w:lang w:val="ca-ES"/>
        </w:rPr>
        <w:t xml:space="preserve">,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pot enviar i rebre informació a través de transmissions </w:t>
      </w:r>
      <w:proofErr w:type="spellStart"/>
      <w:r w:rsidRPr="0043429B">
        <w:rPr>
          <w:lang w:val="ca-ES"/>
        </w:rPr>
        <w:t>serie</w:t>
      </w:r>
      <w:proofErr w:type="spellEnd"/>
      <w:r w:rsidRPr="0043429B">
        <w:rPr>
          <w:lang w:val="ca-ES"/>
        </w:rPr>
        <w:t xml:space="preserve"> de senyals TTL.</w:t>
      </w:r>
    </w:p>
    <w:p w14:paraId="1E8D2FBB" w14:textId="2A5FF212" w:rsidR="00443941" w:rsidRPr="0043429B" w:rsidRDefault="00A05A54" w:rsidP="00645901">
      <w:pPr>
        <w:rPr>
          <w:lang w:val="ca-ES"/>
        </w:rPr>
      </w:pPr>
      <w:r w:rsidRPr="0043429B">
        <w:rPr>
          <w:lang w:val="ca-ES"/>
        </w:rPr>
        <w:t xml:space="preserve">La placa </w:t>
      </w:r>
      <w:proofErr w:type="spellStart"/>
      <w:r w:rsidRPr="0043429B">
        <w:rPr>
          <w:lang w:val="ca-ES"/>
        </w:rPr>
        <w:t>d’Arduino</w:t>
      </w:r>
      <w:proofErr w:type="spellEnd"/>
      <w:r w:rsidRPr="0043429B">
        <w:rPr>
          <w:lang w:val="ca-ES"/>
        </w:rPr>
        <w:t xml:space="preserve"> pot ser alimentada de dues formes possibles. La primera d’elles és a partir del port USB tipus B i connectar-la al PC. La segona consisteix en utilitzar un petit transformador o, per exemple una pila de 9 V</w:t>
      </w:r>
      <w:r w:rsidR="00622A68" w:rsidRPr="0043429B">
        <w:rPr>
          <w:lang w:val="ca-ES"/>
        </w:rPr>
        <w:t xml:space="preserve"> i utilitzar el connector de 2,1 mm que proporciona la placa.</w:t>
      </w:r>
    </w:p>
    <w:p w14:paraId="4062E48F" w14:textId="5C8EE075" w:rsidR="00645901" w:rsidRPr="0043429B" w:rsidRDefault="00645901" w:rsidP="00645901">
      <w:pPr>
        <w:pStyle w:val="Ttulo2"/>
      </w:pPr>
      <w:r w:rsidRPr="0043429B">
        <w:lastRenderedPageBreak/>
        <w:t>Parts de la placa</w:t>
      </w:r>
    </w:p>
    <w:p w14:paraId="0915C152" w14:textId="4BF5AE38" w:rsidR="00493645" w:rsidRPr="0043429B" w:rsidRDefault="007D53CB" w:rsidP="00493645">
      <w:pPr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2B297289" wp14:editId="6556731B">
            <wp:extent cx="3232894" cy="2525917"/>
            <wp:effectExtent l="0" t="0" r="571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arduino.png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4922" cy="2543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06DB4" w14:textId="2B522E88" w:rsidR="009A02B3" w:rsidRPr="0043429B" w:rsidRDefault="009A02B3" w:rsidP="009A02B3">
      <w:pPr>
        <w:pStyle w:val="Epgrafe"/>
        <w:jc w:val="center"/>
        <w:rPr>
          <w:b w:val="0"/>
          <w:lang w:val="ca-ES"/>
        </w:rPr>
      </w:pPr>
      <w:r w:rsidRPr="0043429B">
        <w:rPr>
          <w:highlight w:val="yellow"/>
          <w:lang w:val="ca-ES"/>
        </w:rPr>
        <w:t xml:space="preserve">Figura </w:t>
      </w:r>
      <w:r w:rsidR="00982AC4" w:rsidRPr="0043429B">
        <w:rPr>
          <w:highlight w:val="yellow"/>
          <w:lang w:val="ca-ES"/>
        </w:rPr>
        <w:t>X</w:t>
      </w:r>
      <w:r w:rsidRPr="0043429B">
        <w:rPr>
          <w:highlight w:val="yellow"/>
          <w:lang w:val="ca-ES"/>
        </w:rPr>
        <w:t>.</w:t>
      </w:r>
      <w:r w:rsidR="00982AC4" w:rsidRPr="0043429B">
        <w:rPr>
          <w:highlight w:val="yellow"/>
          <w:lang w:val="ca-ES"/>
        </w:rPr>
        <w:t>X</w:t>
      </w:r>
      <w:r w:rsidRPr="0043429B">
        <w:rPr>
          <w:highlight w:val="yellow"/>
          <w:lang w:val="ca-ES"/>
        </w:rPr>
        <w:t>.</w:t>
      </w:r>
      <w:r w:rsidRPr="0043429B">
        <w:rPr>
          <w:lang w:val="ca-ES"/>
        </w:rPr>
        <w:t xml:space="preserve"> </w:t>
      </w:r>
      <w:r w:rsidRPr="0043429B">
        <w:rPr>
          <w:b w:val="0"/>
          <w:lang w:val="ca-ES"/>
        </w:rPr>
        <w:t xml:space="preserve">Placa </w:t>
      </w:r>
      <w:proofErr w:type="spellStart"/>
      <w:r w:rsidRPr="0043429B">
        <w:rPr>
          <w:b w:val="0"/>
          <w:lang w:val="ca-ES"/>
        </w:rPr>
        <w:t>Arduino</w:t>
      </w:r>
      <w:proofErr w:type="spellEnd"/>
      <w:r w:rsidRPr="0043429B">
        <w:rPr>
          <w:b w:val="0"/>
          <w:lang w:val="ca-ES"/>
        </w:rPr>
        <w:t xml:space="preserve"> UNO (Font: </w:t>
      </w:r>
      <w:r w:rsidR="007D53CB" w:rsidRPr="0043429B">
        <w:rPr>
          <w:b w:val="0"/>
          <w:lang w:val="ca-ES"/>
        </w:rPr>
        <w:t>Pròpia</w:t>
      </w:r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.</w:t>
      </w:r>
    </w:p>
    <w:p w14:paraId="04976C80" w14:textId="783DA496" w:rsidR="00493645" w:rsidRPr="0043429B" w:rsidRDefault="00493645" w:rsidP="00493645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>Port USB</w:t>
      </w:r>
      <w:r w:rsidR="00FC40AA" w:rsidRPr="0043429B">
        <w:rPr>
          <w:lang w:val="ca-ES"/>
        </w:rPr>
        <w:t xml:space="preserve">: </w:t>
      </w:r>
      <w:proofErr w:type="spellStart"/>
      <w:r w:rsidR="00E01E8B" w:rsidRPr="0043429B">
        <w:rPr>
          <w:lang w:val="ca-ES"/>
        </w:rPr>
        <w:t>Conector</w:t>
      </w:r>
      <w:proofErr w:type="spellEnd"/>
      <w:r w:rsidR="00E01E8B" w:rsidRPr="0043429B">
        <w:rPr>
          <w:lang w:val="ca-ES"/>
        </w:rPr>
        <w:t xml:space="preserve"> USB del tipus B que s’utilitza per </w:t>
      </w:r>
      <w:proofErr w:type="spellStart"/>
      <w:r w:rsidR="00E01E8B" w:rsidRPr="0043429B">
        <w:rPr>
          <w:lang w:val="ca-ES"/>
        </w:rPr>
        <w:t>conectar</w:t>
      </w:r>
      <w:proofErr w:type="spellEnd"/>
      <w:r w:rsidR="00E01E8B" w:rsidRPr="0043429B">
        <w:rPr>
          <w:lang w:val="ca-ES"/>
        </w:rPr>
        <w:t xml:space="preserve"> la placa a l’ordinador i així poder carregar-i el programa desenvolupat amb </w:t>
      </w:r>
      <w:proofErr w:type="spellStart"/>
      <w:r w:rsidR="00E01E8B" w:rsidRPr="0043429B">
        <w:rPr>
          <w:lang w:val="ca-ES"/>
        </w:rPr>
        <w:t>l’Arduino</w:t>
      </w:r>
      <w:proofErr w:type="spellEnd"/>
      <w:r w:rsidR="00E01E8B" w:rsidRPr="0043429B">
        <w:rPr>
          <w:lang w:val="ca-ES"/>
        </w:rPr>
        <w:t xml:space="preserve"> IDE. També pot ser utilitzat com a font d’alimentació a 5 V.</w:t>
      </w:r>
    </w:p>
    <w:p w14:paraId="3E59B295" w14:textId="6AE30D48" w:rsidR="00FC40AA" w:rsidRPr="0043429B" w:rsidRDefault="00FC40AA" w:rsidP="00493645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Jack </w:t>
      </w:r>
      <w:proofErr w:type="spellStart"/>
      <w:r w:rsidRPr="0043429B">
        <w:rPr>
          <w:lang w:val="ca-ES"/>
        </w:rPr>
        <w:t>d’alimentacio</w:t>
      </w:r>
      <w:proofErr w:type="spellEnd"/>
      <w:r w:rsidRPr="0043429B">
        <w:rPr>
          <w:lang w:val="ca-ES"/>
        </w:rPr>
        <w:t xml:space="preserve"> DC: Adaptador de AC a DC que pot alimentar la placa entre 7 i 12 V.</w:t>
      </w:r>
    </w:p>
    <w:p w14:paraId="23817BCB" w14:textId="30721107" w:rsidR="00FC40AA" w:rsidRPr="0043429B" w:rsidRDefault="00FC40AA" w:rsidP="00493645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Botó de </w:t>
      </w:r>
      <w:proofErr w:type="spellStart"/>
      <w:r w:rsidRPr="0043429B">
        <w:rPr>
          <w:lang w:val="ca-ES"/>
        </w:rPr>
        <w:t>reset</w:t>
      </w:r>
      <w:proofErr w:type="spellEnd"/>
      <w:r w:rsidRPr="0043429B">
        <w:rPr>
          <w:lang w:val="ca-ES"/>
        </w:rPr>
        <w:t xml:space="preserve">: </w:t>
      </w:r>
      <w:r w:rsidR="00E01E8B" w:rsidRPr="0043429B">
        <w:rPr>
          <w:lang w:val="ca-ES"/>
        </w:rPr>
        <w:t xml:space="preserve">Polsant </w:t>
      </w:r>
      <w:proofErr w:type="spellStart"/>
      <w:r w:rsidR="00E01E8B" w:rsidRPr="0043429B">
        <w:rPr>
          <w:lang w:val="ca-ES"/>
        </w:rPr>
        <w:t>aqest</w:t>
      </w:r>
      <w:proofErr w:type="spellEnd"/>
      <w:r w:rsidR="00E01E8B" w:rsidRPr="0043429B">
        <w:rPr>
          <w:lang w:val="ca-ES"/>
        </w:rPr>
        <w:t xml:space="preserve"> botó es </w:t>
      </w:r>
      <w:proofErr w:type="spellStart"/>
      <w:r w:rsidR="00E01E8B" w:rsidRPr="0043429B">
        <w:rPr>
          <w:lang w:val="ca-ES"/>
        </w:rPr>
        <w:t>conectarà</w:t>
      </w:r>
      <w:proofErr w:type="spellEnd"/>
      <w:r w:rsidR="00E01E8B" w:rsidRPr="0043429B">
        <w:rPr>
          <w:lang w:val="ca-ES"/>
        </w:rPr>
        <w:t xml:space="preserve"> temporalment el pin de </w:t>
      </w:r>
      <w:proofErr w:type="spellStart"/>
      <w:r w:rsidR="00E01E8B" w:rsidRPr="0043429B">
        <w:rPr>
          <w:lang w:val="ca-ES"/>
        </w:rPr>
        <w:t>reset</w:t>
      </w:r>
      <w:proofErr w:type="spellEnd"/>
      <w:r w:rsidR="00E01E8B" w:rsidRPr="0043429B">
        <w:rPr>
          <w:lang w:val="ca-ES"/>
        </w:rPr>
        <w:t xml:space="preserve"> a terra i es reiniciarà qualsevol programa que estigui carregat a la placa.</w:t>
      </w:r>
    </w:p>
    <w:p w14:paraId="2303F3D7" w14:textId="4B05BC2A" w:rsidR="00E01E8B" w:rsidRPr="0043429B" w:rsidRDefault="00E01E8B" w:rsidP="00493645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Regulador de tensió: La funció del regulador de tensió és, com el seu </w:t>
      </w:r>
      <w:proofErr w:type="spellStart"/>
      <w:r w:rsidRPr="0043429B">
        <w:rPr>
          <w:lang w:val="ca-ES"/>
        </w:rPr>
        <w:t>pròpi</w:t>
      </w:r>
      <w:proofErr w:type="spellEnd"/>
      <w:r w:rsidRPr="0043429B">
        <w:rPr>
          <w:lang w:val="ca-ES"/>
        </w:rPr>
        <w:t xml:space="preserve"> nom indica, controlar la tensió per tal de que no s’espatlli la placa.</w:t>
      </w:r>
    </w:p>
    <w:p w14:paraId="2D225C55" w14:textId="10949DB0" w:rsidR="00E01E8B" w:rsidRPr="0043429B" w:rsidRDefault="00E01E8B" w:rsidP="00493645">
      <w:pPr>
        <w:pStyle w:val="Prrafodelista"/>
        <w:numPr>
          <w:ilvl w:val="0"/>
          <w:numId w:val="26"/>
        </w:numPr>
        <w:rPr>
          <w:lang w:val="ca-ES"/>
        </w:rPr>
      </w:pPr>
      <w:proofErr w:type="spellStart"/>
      <w:r w:rsidRPr="0043429B">
        <w:rPr>
          <w:lang w:val="ca-ES"/>
        </w:rPr>
        <w:t>Leds</w:t>
      </w:r>
      <w:proofErr w:type="spellEnd"/>
      <w:r w:rsidRPr="0043429B">
        <w:rPr>
          <w:lang w:val="ca-ES"/>
        </w:rPr>
        <w:t xml:space="preserve"> TX/RX: Aquests dos LEDS s’activen quan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està enviant (TX) o rebent (RX) dades. </w:t>
      </w:r>
    </w:p>
    <w:p w14:paraId="4DAC0031" w14:textId="1B36E1EE" w:rsidR="00FC40AA" w:rsidRPr="0043429B" w:rsidRDefault="00FC40AA" w:rsidP="00FC40AA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Port Digital: Consta de 14 pins d’entrades/sortides digitals, 6 dels quals són sortides PWM i 2 per les comunicacions sèrie </w:t>
      </w:r>
      <w:proofErr w:type="spellStart"/>
      <w:r w:rsidRPr="0043429B">
        <w:rPr>
          <w:lang w:val="ca-ES"/>
        </w:rPr>
        <w:t>Tx</w:t>
      </w:r>
      <w:proofErr w:type="spellEnd"/>
      <w:r w:rsidRPr="0043429B">
        <w:rPr>
          <w:lang w:val="ca-ES"/>
        </w:rPr>
        <w:t>/</w:t>
      </w:r>
      <w:proofErr w:type="spellStart"/>
      <w:r w:rsidRPr="0043429B">
        <w:rPr>
          <w:lang w:val="ca-ES"/>
        </w:rPr>
        <w:t>Rx</w:t>
      </w:r>
      <w:proofErr w:type="spellEnd"/>
      <w:r w:rsidRPr="0043429B">
        <w:rPr>
          <w:lang w:val="ca-ES"/>
        </w:rPr>
        <w:t>.</w:t>
      </w:r>
    </w:p>
    <w:p w14:paraId="1D1397E5" w14:textId="77777777" w:rsidR="00FC40AA" w:rsidRPr="0043429B" w:rsidRDefault="00FC40AA" w:rsidP="00FC40AA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Processador: </w:t>
      </w:r>
      <w:proofErr w:type="spellStart"/>
      <w:r w:rsidRPr="0043429B">
        <w:rPr>
          <w:lang w:val="ca-ES"/>
        </w:rPr>
        <w:t>Atmel</w:t>
      </w:r>
      <w:proofErr w:type="spellEnd"/>
      <w:r w:rsidRPr="0043429B">
        <w:rPr>
          <w:lang w:val="ca-ES"/>
        </w:rPr>
        <w:t xml:space="preserve"> ATmega328P de 8 bits, 16MHz, 32KB de memòria Flash, 1KB de memòria EEPROM i 2KB de SRAM.</w:t>
      </w:r>
    </w:p>
    <w:p w14:paraId="6F3DFE4B" w14:textId="75D9198C" w:rsidR="00FC40AA" w:rsidRPr="0043429B" w:rsidRDefault="00FC40AA" w:rsidP="00FC40AA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 xml:space="preserve">Port Analògic: Consta de 6 pins </w:t>
      </w:r>
      <w:r w:rsidR="0021198D" w:rsidRPr="0043429B">
        <w:rPr>
          <w:lang w:val="ca-ES"/>
        </w:rPr>
        <w:t xml:space="preserve">per </w:t>
      </w:r>
      <w:r w:rsidRPr="0043429B">
        <w:rPr>
          <w:lang w:val="ca-ES"/>
        </w:rPr>
        <w:t>entrad</w:t>
      </w:r>
      <w:r w:rsidR="0021198D" w:rsidRPr="0043429B">
        <w:rPr>
          <w:lang w:val="ca-ES"/>
        </w:rPr>
        <w:t>es</w:t>
      </w:r>
      <w:r w:rsidRPr="0043429B">
        <w:rPr>
          <w:lang w:val="ca-ES"/>
        </w:rPr>
        <w:t xml:space="preserve"> analògi</w:t>
      </w:r>
      <w:r w:rsidR="0021198D" w:rsidRPr="0043429B">
        <w:rPr>
          <w:lang w:val="ca-ES"/>
        </w:rPr>
        <w:t>ques de 0 a 5 V i 10 bits ADC</w:t>
      </w:r>
      <w:r w:rsidR="007F6384" w:rsidRPr="0043429B">
        <w:rPr>
          <w:lang w:val="ca-ES"/>
        </w:rPr>
        <w:t xml:space="preserve">, anomenats bits de </w:t>
      </w:r>
      <w:proofErr w:type="spellStart"/>
      <w:r w:rsidR="007F6384" w:rsidRPr="0043429B">
        <w:rPr>
          <w:lang w:val="ca-ES"/>
        </w:rPr>
        <w:t>ressolució</w:t>
      </w:r>
      <w:proofErr w:type="spellEnd"/>
      <w:r w:rsidR="0021198D" w:rsidRPr="0043429B">
        <w:rPr>
          <w:lang w:val="ca-ES"/>
        </w:rPr>
        <w:t>.</w:t>
      </w:r>
      <w:r w:rsidR="007F6384" w:rsidRPr="0043429B">
        <w:rPr>
          <w:lang w:val="ca-ES"/>
        </w:rPr>
        <w:t xml:space="preserve"> La tensió que </w:t>
      </w:r>
      <w:proofErr w:type="spellStart"/>
      <w:r w:rsidR="007F6384" w:rsidRPr="0043429B">
        <w:rPr>
          <w:lang w:val="ca-ES"/>
        </w:rPr>
        <w:t>medeixen</w:t>
      </w:r>
      <w:proofErr w:type="spellEnd"/>
      <w:r w:rsidR="007F6384" w:rsidRPr="0043429B">
        <w:rPr>
          <w:lang w:val="ca-ES"/>
        </w:rPr>
        <w:t xml:space="preserve"> va de 0 a 5 V tot i que és possible canviar el seu rang utilitzant una funció amb el pin AREF.</w:t>
      </w:r>
    </w:p>
    <w:p w14:paraId="20803AF2" w14:textId="145B298B" w:rsidR="0021198D" w:rsidRPr="0043429B" w:rsidRDefault="0021198D" w:rsidP="00FC40AA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>Alimentació d’entrada: Pins per alimentar la placa a 9 V.</w:t>
      </w:r>
    </w:p>
    <w:p w14:paraId="72BA09EC" w14:textId="083541CB" w:rsidR="0021198D" w:rsidRPr="0043429B" w:rsidRDefault="0021198D" w:rsidP="00FC40AA">
      <w:pPr>
        <w:pStyle w:val="Prrafodelista"/>
        <w:numPr>
          <w:ilvl w:val="0"/>
          <w:numId w:val="26"/>
        </w:numPr>
        <w:rPr>
          <w:lang w:val="ca-ES"/>
        </w:rPr>
      </w:pPr>
      <w:r w:rsidRPr="0043429B">
        <w:rPr>
          <w:lang w:val="ca-ES"/>
        </w:rPr>
        <w:t>Alimentació de sortida: La placa proporciona dues sortides amb 5 V i 3,3 V respectivament</w:t>
      </w:r>
      <w:r w:rsidR="007F6384" w:rsidRPr="0043429B">
        <w:rPr>
          <w:lang w:val="ca-ES"/>
        </w:rPr>
        <w:t xml:space="preserve"> però també pot utilitzar-se per alimentar un altre component amb una tensió regulada de 5 o 3 V.</w:t>
      </w:r>
    </w:p>
    <w:p w14:paraId="1FF06594" w14:textId="28AF6F01" w:rsidR="0021198D" w:rsidRPr="0043429B" w:rsidRDefault="0021198D" w:rsidP="0021198D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76FF90CB" w14:textId="4E3D9019" w:rsidR="0020121D" w:rsidRPr="0043429B" w:rsidRDefault="0020121D" w:rsidP="0020121D">
      <w:pPr>
        <w:pStyle w:val="Titol2Annex"/>
        <w:numPr>
          <w:ilvl w:val="0"/>
          <w:numId w:val="2"/>
        </w:numPr>
      </w:pPr>
      <w:r w:rsidRPr="0043429B">
        <w:lastRenderedPageBreak/>
        <w:t xml:space="preserve">Comunicació EV3 – </w:t>
      </w:r>
      <w:proofErr w:type="spellStart"/>
      <w:r w:rsidRPr="0043429B">
        <w:t>Arduino</w:t>
      </w:r>
      <w:proofErr w:type="spellEnd"/>
      <w:r w:rsidRPr="0043429B">
        <w:t xml:space="preserve"> (I2C)</w:t>
      </w:r>
    </w:p>
    <w:p w14:paraId="22D276D6" w14:textId="2B5192D5" w:rsidR="0021198D" w:rsidRPr="0043429B" w:rsidRDefault="0021198D" w:rsidP="0021198D">
      <w:pPr>
        <w:rPr>
          <w:lang w:val="ca-ES"/>
        </w:rPr>
      </w:pPr>
      <w:r w:rsidRPr="0043429B">
        <w:rPr>
          <w:lang w:val="ca-ES"/>
        </w:rPr>
        <w:t>El protocol I2C</w:t>
      </w:r>
      <w:r w:rsidR="00244D45" w:rsidRPr="0043429B">
        <w:rPr>
          <w:lang w:val="ca-ES"/>
        </w:rPr>
        <w:t xml:space="preserve"> es tracta d’una comunicació sèrie que defineix les dades i les connexions físiques per transferir bits entre dos dispositius digitals.</w:t>
      </w:r>
    </w:p>
    <w:p w14:paraId="3C20B083" w14:textId="0787C331" w:rsidR="009A02B3" w:rsidRPr="0043429B" w:rsidRDefault="00244D45" w:rsidP="0021198D">
      <w:pPr>
        <w:rPr>
          <w:lang w:val="ca-ES"/>
        </w:rPr>
      </w:pPr>
      <w:r w:rsidRPr="0043429B">
        <w:rPr>
          <w:lang w:val="ca-ES"/>
        </w:rPr>
        <w:t>Un port I2C qualsevol està format principalment per dos cables de comunicació que són SDA (</w:t>
      </w:r>
      <w:r w:rsidRPr="0043429B">
        <w:rPr>
          <w:i/>
          <w:lang w:val="ca-ES"/>
        </w:rPr>
        <w:t>Serial Data)</w:t>
      </w:r>
      <w:r w:rsidR="009A02B3" w:rsidRPr="0043429B">
        <w:rPr>
          <w:lang w:val="ca-ES"/>
        </w:rPr>
        <w:t>, per la comunicació de dades,</w:t>
      </w:r>
      <w:r w:rsidRPr="0043429B">
        <w:rPr>
          <w:lang w:val="ca-ES"/>
        </w:rPr>
        <w:t xml:space="preserve"> i SCL </w:t>
      </w:r>
      <w:r w:rsidRPr="0043429B">
        <w:rPr>
          <w:i/>
          <w:lang w:val="ca-ES"/>
        </w:rPr>
        <w:t xml:space="preserve">(Serial </w:t>
      </w:r>
      <w:proofErr w:type="spellStart"/>
      <w:r w:rsidRPr="0043429B">
        <w:rPr>
          <w:i/>
          <w:lang w:val="ca-ES"/>
        </w:rPr>
        <w:t>Clock</w:t>
      </w:r>
      <w:proofErr w:type="spellEnd"/>
      <w:r w:rsidRPr="0043429B">
        <w:rPr>
          <w:i/>
          <w:lang w:val="ca-ES"/>
        </w:rPr>
        <w:t>)</w:t>
      </w:r>
      <w:r w:rsidR="009A02B3" w:rsidRPr="0043429B">
        <w:rPr>
          <w:lang w:val="ca-ES"/>
        </w:rPr>
        <w:t xml:space="preserve">, que proporciona un senyal de rellotge </w:t>
      </w:r>
      <w:r w:rsidR="00622A68" w:rsidRPr="0043429B">
        <w:rPr>
          <w:lang w:val="ca-ES"/>
        </w:rPr>
        <w:t>per sincronitzar tots els dispositius connectats.</w:t>
      </w:r>
      <w:r w:rsidR="009A02B3" w:rsidRPr="0043429B">
        <w:rPr>
          <w:lang w:val="ca-ES"/>
        </w:rPr>
        <w:t xml:space="preserve"> </w:t>
      </w:r>
    </w:p>
    <w:p w14:paraId="13AFA8E4" w14:textId="7B274981" w:rsidR="00244D45" w:rsidRPr="0043429B" w:rsidRDefault="009A02B3" w:rsidP="0021198D">
      <w:pPr>
        <w:rPr>
          <w:lang w:val="ca-ES"/>
        </w:rPr>
      </w:pPr>
      <w:r w:rsidRPr="0043429B">
        <w:rPr>
          <w:lang w:val="ca-ES"/>
        </w:rPr>
        <w:t xml:space="preserve">Tal i com es pot veure en la </w:t>
      </w:r>
      <w:r w:rsidRPr="0043429B">
        <w:rPr>
          <w:i/>
          <w:highlight w:val="yellow"/>
          <w:lang w:val="ca-ES"/>
        </w:rPr>
        <w:t xml:space="preserve">Figura </w:t>
      </w:r>
      <w:r w:rsidR="00DE51C3" w:rsidRPr="0043429B">
        <w:rPr>
          <w:i/>
          <w:highlight w:val="yellow"/>
          <w:lang w:val="ca-ES"/>
        </w:rPr>
        <w:t>X</w:t>
      </w:r>
      <w:r w:rsidRPr="0043429B">
        <w:rPr>
          <w:i/>
          <w:highlight w:val="yellow"/>
          <w:lang w:val="ca-ES"/>
        </w:rPr>
        <w:t>.</w:t>
      </w:r>
      <w:r w:rsidR="00DE51C3" w:rsidRPr="0043429B">
        <w:rPr>
          <w:i/>
          <w:highlight w:val="yellow"/>
          <w:lang w:val="ca-ES"/>
        </w:rPr>
        <w:t>X</w:t>
      </w:r>
      <w:r w:rsidRPr="0043429B">
        <w:rPr>
          <w:i/>
          <w:lang w:val="ca-ES"/>
        </w:rPr>
        <w:t xml:space="preserve">, </w:t>
      </w:r>
      <w:r w:rsidRPr="0043429B">
        <w:rPr>
          <w:lang w:val="ca-ES"/>
        </w:rPr>
        <w:t xml:space="preserve">la xarxa I2C </w:t>
      </w:r>
      <w:r w:rsidR="00622A68" w:rsidRPr="0043429B">
        <w:rPr>
          <w:lang w:val="ca-ES"/>
        </w:rPr>
        <w:t xml:space="preserve">sempre </w:t>
      </w:r>
      <w:r w:rsidRPr="0043429B">
        <w:rPr>
          <w:lang w:val="ca-ES"/>
        </w:rPr>
        <w:t xml:space="preserve">la componen un </w:t>
      </w:r>
      <w:proofErr w:type="spellStart"/>
      <w:r w:rsidRPr="0043429B">
        <w:rPr>
          <w:i/>
          <w:lang w:val="ca-ES"/>
        </w:rPr>
        <w:t>Master</w:t>
      </w:r>
      <w:proofErr w:type="spellEnd"/>
      <w:r w:rsidRPr="0043429B">
        <w:rPr>
          <w:lang w:val="ca-ES"/>
        </w:rPr>
        <w:t xml:space="preserve"> (</w:t>
      </w:r>
      <w:r w:rsidR="00622A68" w:rsidRPr="0043429B">
        <w:rPr>
          <w:lang w:val="ca-ES"/>
        </w:rPr>
        <w:t>M</w:t>
      </w:r>
      <w:r w:rsidRPr="0043429B">
        <w:rPr>
          <w:lang w:val="ca-ES"/>
        </w:rPr>
        <w:t xml:space="preserve">estre) </w:t>
      </w:r>
      <w:r w:rsidR="00622A68" w:rsidRPr="0043429B">
        <w:rPr>
          <w:lang w:val="ca-ES"/>
        </w:rPr>
        <w:t>i un o més d’un</w:t>
      </w:r>
      <w:r w:rsidR="006B4EB7" w:rsidRPr="0043429B">
        <w:rPr>
          <w:lang w:val="ca-ES"/>
        </w:rPr>
        <w:t xml:space="preserve"> </w:t>
      </w:r>
      <w:proofErr w:type="spellStart"/>
      <w:r w:rsidR="006B4EB7" w:rsidRPr="0043429B">
        <w:rPr>
          <w:i/>
          <w:lang w:val="ca-ES"/>
        </w:rPr>
        <w:t>S</w:t>
      </w:r>
      <w:r w:rsidRPr="0043429B">
        <w:rPr>
          <w:i/>
          <w:lang w:val="ca-ES"/>
        </w:rPr>
        <w:t>laves</w:t>
      </w:r>
      <w:proofErr w:type="spellEnd"/>
      <w:r w:rsidRPr="0043429B">
        <w:rPr>
          <w:lang w:val="ca-ES"/>
        </w:rPr>
        <w:t xml:space="preserve"> (</w:t>
      </w:r>
      <w:r w:rsidR="00622A68" w:rsidRPr="0043429B">
        <w:rPr>
          <w:lang w:val="ca-ES"/>
        </w:rPr>
        <w:t>E</w:t>
      </w:r>
      <w:r w:rsidRPr="0043429B">
        <w:rPr>
          <w:lang w:val="ca-ES"/>
        </w:rPr>
        <w:t>sclaus). El mestre és l’encarregat de controlar l</w:t>
      </w:r>
      <w:r w:rsidR="006B4EB7" w:rsidRPr="0043429B">
        <w:rPr>
          <w:lang w:val="ca-ES"/>
        </w:rPr>
        <w:t>a xarxa, doncs aquest és el que determina el senyal de rellotge per a tots els dispositius i fins que</w:t>
      </w:r>
      <w:r w:rsidR="00622A68" w:rsidRPr="0043429B">
        <w:rPr>
          <w:lang w:val="ca-ES"/>
        </w:rPr>
        <w:t xml:space="preserve"> ell</w:t>
      </w:r>
      <w:r w:rsidR="006B4EB7" w:rsidRPr="0043429B">
        <w:rPr>
          <w:lang w:val="ca-ES"/>
        </w:rPr>
        <w:t xml:space="preserve"> no dóna l’ordre</w:t>
      </w:r>
      <w:r w:rsidRPr="0043429B">
        <w:rPr>
          <w:lang w:val="ca-ES"/>
        </w:rPr>
        <w:t xml:space="preserve"> </w:t>
      </w:r>
      <w:r w:rsidR="006B4EB7" w:rsidRPr="0043429B">
        <w:rPr>
          <w:lang w:val="ca-ES"/>
        </w:rPr>
        <w:t xml:space="preserve">no </w:t>
      </w:r>
      <w:r w:rsidR="0020121D" w:rsidRPr="0043429B">
        <w:rPr>
          <w:lang w:val="ca-ES"/>
        </w:rPr>
        <w:t>poden iniciar-se</w:t>
      </w:r>
      <w:r w:rsidR="006B4EB7" w:rsidRPr="0043429B">
        <w:rPr>
          <w:lang w:val="ca-ES"/>
        </w:rPr>
        <w:t xml:space="preserve"> les comunicacions</w:t>
      </w:r>
      <w:r w:rsidR="00622A68" w:rsidRPr="0043429B">
        <w:rPr>
          <w:lang w:val="ca-ES"/>
        </w:rPr>
        <w:t>.</w:t>
      </w:r>
    </w:p>
    <w:p w14:paraId="6C53AC83" w14:textId="76E1BA55" w:rsidR="00244D45" w:rsidRPr="0043429B" w:rsidRDefault="00244D45" w:rsidP="009A02B3">
      <w:pPr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09BE6D58" wp14:editId="4BF2C14A">
            <wp:extent cx="3816350" cy="1628399"/>
            <wp:effectExtent l="0" t="0" r="0" b="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Captura de pantalla 2019-03-11 a les 23.39.37.png"/>
                    <pic:cNvPicPr/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6264" cy="1645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79C43" w14:textId="09BB23FC" w:rsidR="00244D45" w:rsidRPr="0043429B" w:rsidRDefault="009A02B3" w:rsidP="001C3046">
      <w:pPr>
        <w:pStyle w:val="Epgrafe"/>
        <w:jc w:val="center"/>
        <w:rPr>
          <w:b w:val="0"/>
          <w:lang w:val="ca-ES"/>
        </w:rPr>
      </w:pPr>
      <w:r w:rsidRPr="0043429B">
        <w:rPr>
          <w:highlight w:val="yellow"/>
          <w:lang w:val="ca-ES"/>
        </w:rPr>
        <w:t xml:space="preserve">Figura </w:t>
      </w:r>
      <w:r w:rsidR="00982AC4" w:rsidRPr="0043429B">
        <w:rPr>
          <w:highlight w:val="yellow"/>
          <w:lang w:val="ca-ES"/>
        </w:rPr>
        <w:t>X</w:t>
      </w:r>
      <w:r w:rsidRPr="0043429B">
        <w:rPr>
          <w:highlight w:val="yellow"/>
          <w:lang w:val="ca-ES"/>
        </w:rPr>
        <w:t>.</w:t>
      </w:r>
      <w:r w:rsidR="00982AC4" w:rsidRPr="0043429B">
        <w:rPr>
          <w:highlight w:val="yellow"/>
          <w:lang w:val="ca-ES"/>
        </w:rPr>
        <w:t>X</w:t>
      </w:r>
      <w:r w:rsidRPr="0043429B">
        <w:rPr>
          <w:highlight w:val="yellow"/>
          <w:lang w:val="ca-ES"/>
        </w:rPr>
        <w:t>.</w:t>
      </w:r>
      <w:r w:rsidRPr="0043429B">
        <w:rPr>
          <w:lang w:val="ca-ES"/>
        </w:rPr>
        <w:t xml:space="preserve"> </w:t>
      </w:r>
      <w:r w:rsidRPr="0043429B">
        <w:rPr>
          <w:b w:val="0"/>
          <w:lang w:val="ca-ES"/>
        </w:rPr>
        <w:t xml:space="preserve">Exemple de xarxa de comunicacions I2C. (Font: </w:t>
      </w:r>
      <w:proofErr w:type="spellStart"/>
      <w:r w:rsidRPr="0043429B">
        <w:rPr>
          <w:b w:val="0"/>
          <w:lang w:val="ca-ES"/>
        </w:rPr>
        <w:t>DexterIndustries</w:t>
      </w:r>
      <w:proofErr w:type="spellEnd"/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.</w:t>
      </w:r>
    </w:p>
    <w:p w14:paraId="46754D68" w14:textId="77777777" w:rsidR="00622A68" w:rsidRPr="0043429B" w:rsidRDefault="00E913EB" w:rsidP="00E913EB">
      <w:pPr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En la </w:t>
      </w:r>
      <w:r w:rsidRPr="0043429B">
        <w:rPr>
          <w:bCs/>
          <w:i/>
          <w:szCs w:val="22"/>
          <w:highlight w:val="yellow"/>
          <w:lang w:val="ca-ES"/>
        </w:rPr>
        <w:t xml:space="preserve">Figura X.X. </w:t>
      </w:r>
      <w:r w:rsidRPr="0043429B">
        <w:rPr>
          <w:bCs/>
          <w:szCs w:val="22"/>
          <w:lang w:val="ca-ES"/>
        </w:rPr>
        <w:t xml:space="preserve">observem que els </w:t>
      </w:r>
      <w:proofErr w:type="spellStart"/>
      <w:r w:rsidRPr="0043429B">
        <w:rPr>
          <w:bCs/>
          <w:szCs w:val="22"/>
          <w:lang w:val="ca-ES"/>
        </w:rPr>
        <w:t>misstges</w:t>
      </w:r>
      <w:proofErr w:type="spellEnd"/>
      <w:r w:rsidRPr="0043429B">
        <w:rPr>
          <w:bCs/>
          <w:szCs w:val="22"/>
          <w:lang w:val="ca-ES"/>
        </w:rPr>
        <w:t xml:space="preserve"> que s’envien contenen una estructura determinada i </w:t>
      </w:r>
      <w:proofErr w:type="spellStart"/>
      <w:r w:rsidRPr="0043429B">
        <w:rPr>
          <w:bCs/>
          <w:szCs w:val="22"/>
          <w:lang w:val="ca-ES"/>
        </w:rPr>
        <w:t>estàndar</w:t>
      </w:r>
      <w:proofErr w:type="spellEnd"/>
      <w:r w:rsidRPr="0043429B">
        <w:rPr>
          <w:bCs/>
          <w:szCs w:val="22"/>
          <w:lang w:val="ca-ES"/>
        </w:rPr>
        <w:t xml:space="preserve"> per a tots. </w:t>
      </w:r>
    </w:p>
    <w:p w14:paraId="0EBF8C97" w14:textId="658124F1" w:rsidR="00622A68" w:rsidRPr="0043429B" w:rsidRDefault="00E913EB" w:rsidP="00E913EB">
      <w:pPr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En primer lloc, trobem un bit </w:t>
      </w:r>
      <w:r w:rsidR="00622A68" w:rsidRPr="0043429B">
        <w:rPr>
          <w:bCs/>
          <w:szCs w:val="22"/>
          <w:lang w:val="ca-ES"/>
        </w:rPr>
        <w:t xml:space="preserve">de </w:t>
      </w:r>
      <w:proofErr w:type="spellStart"/>
      <w:r w:rsidRPr="0043429B">
        <w:rPr>
          <w:bCs/>
          <w:i/>
          <w:szCs w:val="22"/>
          <w:lang w:val="ca-ES"/>
        </w:rPr>
        <w:t>Start</w:t>
      </w:r>
      <w:proofErr w:type="spellEnd"/>
      <w:r w:rsidRPr="0043429B">
        <w:rPr>
          <w:bCs/>
          <w:szCs w:val="22"/>
          <w:lang w:val="ca-ES"/>
        </w:rPr>
        <w:t xml:space="preserve"> </w:t>
      </w:r>
      <w:r w:rsidR="00622A68" w:rsidRPr="0043429B">
        <w:rPr>
          <w:bCs/>
          <w:szCs w:val="22"/>
          <w:lang w:val="ca-ES"/>
        </w:rPr>
        <w:t xml:space="preserve">que </w:t>
      </w:r>
      <w:r w:rsidRPr="0043429B">
        <w:rPr>
          <w:bCs/>
          <w:szCs w:val="22"/>
          <w:lang w:val="ca-ES"/>
        </w:rPr>
        <w:t xml:space="preserve">indica la condició </w:t>
      </w:r>
      <w:r w:rsidR="00622A68" w:rsidRPr="0043429B">
        <w:rPr>
          <w:bCs/>
          <w:szCs w:val="22"/>
          <w:lang w:val="ca-ES"/>
        </w:rPr>
        <w:t>d</w:t>
      </w:r>
      <w:r w:rsidRPr="0043429B">
        <w:rPr>
          <w:bCs/>
          <w:szCs w:val="22"/>
          <w:lang w:val="ca-ES"/>
        </w:rPr>
        <w:t>’inici</w:t>
      </w:r>
      <w:r w:rsidR="00622A68" w:rsidRPr="0043429B">
        <w:rPr>
          <w:bCs/>
          <w:szCs w:val="22"/>
          <w:lang w:val="ca-ES"/>
        </w:rPr>
        <w:t xml:space="preserve"> del missatge</w:t>
      </w:r>
      <w:r w:rsidRPr="0043429B">
        <w:rPr>
          <w:bCs/>
          <w:szCs w:val="22"/>
          <w:lang w:val="ca-ES"/>
        </w:rPr>
        <w:t xml:space="preserve"> </w:t>
      </w:r>
      <w:r w:rsidR="00622A68" w:rsidRPr="0043429B">
        <w:rPr>
          <w:bCs/>
          <w:szCs w:val="22"/>
          <w:lang w:val="ca-ES"/>
        </w:rPr>
        <w:t xml:space="preserve">fent canviar d’estat, de nivell alt a nivell baix, </w:t>
      </w:r>
      <w:r w:rsidRPr="0043429B">
        <w:rPr>
          <w:bCs/>
          <w:szCs w:val="22"/>
          <w:lang w:val="ca-ES"/>
        </w:rPr>
        <w:t xml:space="preserve">la línia SDA abans que ho faci el canal SCL. </w:t>
      </w:r>
    </w:p>
    <w:p w14:paraId="67C798B6" w14:textId="69098317" w:rsidR="00247C9F" w:rsidRPr="0043429B" w:rsidRDefault="00622A68" w:rsidP="00E913EB">
      <w:pPr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Just després d’aquest bit, el missatge conté un espai reservat d’una mida de 7/10 bits amb la finalitat d’escriure-hi la direcció física de l’esclau al que es vol transmetre el missatge i seguidament </w:t>
      </w:r>
      <w:r w:rsidR="00247C9F" w:rsidRPr="0043429B">
        <w:rPr>
          <w:bCs/>
          <w:szCs w:val="22"/>
          <w:lang w:val="ca-ES"/>
        </w:rPr>
        <w:t xml:space="preserve">dos bits més. El primer d’ells </w:t>
      </w:r>
      <w:r w:rsidRPr="0043429B">
        <w:rPr>
          <w:bCs/>
          <w:szCs w:val="22"/>
          <w:lang w:val="ca-ES"/>
        </w:rPr>
        <w:t>per determinar si el que es vol fer és enviar un missatge o bé sol·licitar-ne un.</w:t>
      </w:r>
      <w:r w:rsidR="00247C9F" w:rsidRPr="0043429B">
        <w:rPr>
          <w:bCs/>
          <w:szCs w:val="22"/>
          <w:lang w:val="ca-ES"/>
        </w:rPr>
        <w:t xml:space="preserve"> I el segon, anomenat ACK/NACK, que s’utilitza per confirmar si la informació ha estat llegida satisfactòriament pel receptor o no.</w:t>
      </w:r>
    </w:p>
    <w:p w14:paraId="2CF708A9" w14:textId="709983FA" w:rsidR="00247C9F" w:rsidRPr="0043429B" w:rsidRDefault="00247C9F" w:rsidP="00E913EB">
      <w:pPr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La informació que es vol transmetre al receptor s’emmagatzema en un </w:t>
      </w:r>
      <w:r w:rsidRPr="0043429B">
        <w:rPr>
          <w:bCs/>
          <w:i/>
          <w:szCs w:val="22"/>
          <w:lang w:val="ca-ES"/>
        </w:rPr>
        <w:t xml:space="preserve">Data </w:t>
      </w:r>
      <w:proofErr w:type="spellStart"/>
      <w:r w:rsidRPr="0043429B">
        <w:rPr>
          <w:bCs/>
          <w:i/>
          <w:szCs w:val="22"/>
          <w:lang w:val="ca-ES"/>
        </w:rPr>
        <w:t>Frame</w:t>
      </w:r>
      <w:proofErr w:type="spellEnd"/>
      <w:r w:rsidRPr="0043429B">
        <w:rPr>
          <w:bCs/>
          <w:i/>
          <w:szCs w:val="22"/>
          <w:lang w:val="ca-ES"/>
        </w:rPr>
        <w:t xml:space="preserve"> de 8 bits</w:t>
      </w:r>
      <w:r w:rsidRPr="0043429B">
        <w:rPr>
          <w:bCs/>
          <w:szCs w:val="22"/>
          <w:lang w:val="ca-ES"/>
        </w:rPr>
        <w:t>, en un espai del missatge que es troba just després del bit ACK/NACK.</w:t>
      </w:r>
    </w:p>
    <w:p w14:paraId="4C690448" w14:textId="2971BDCE" w:rsidR="00247C9F" w:rsidRPr="0043429B" w:rsidRDefault="00247C9F" w:rsidP="00E913EB">
      <w:pPr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lastRenderedPageBreak/>
        <w:t xml:space="preserve">Per últim, un bit de </w:t>
      </w:r>
      <w:r w:rsidRPr="0043429B">
        <w:rPr>
          <w:bCs/>
          <w:i/>
          <w:szCs w:val="22"/>
          <w:lang w:val="ca-ES"/>
        </w:rPr>
        <w:t>Stop</w:t>
      </w:r>
      <w:r w:rsidRPr="0043429B">
        <w:rPr>
          <w:bCs/>
          <w:szCs w:val="22"/>
          <w:lang w:val="ca-ES"/>
        </w:rPr>
        <w:t xml:space="preserve"> és el que indica el final del missatge.</w:t>
      </w:r>
    </w:p>
    <w:p w14:paraId="24C4ED92" w14:textId="5746DE43" w:rsidR="0020121D" w:rsidRPr="0043429B" w:rsidRDefault="0020121D" w:rsidP="0020121D">
      <w:pPr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2924E191" wp14:editId="2C2F23D8">
            <wp:extent cx="4933510" cy="1231272"/>
            <wp:effectExtent l="0" t="0" r="635" b="698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mensaje_i2c.jpg"/>
                    <pic:cNvPicPr/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2379"/>
                    <a:stretch/>
                  </pic:blipFill>
                  <pic:spPr bwMode="auto">
                    <a:xfrm>
                      <a:off x="0" y="0"/>
                      <a:ext cx="5025063" cy="125412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4D98ED" w14:textId="0E7885D2" w:rsidR="003B742B" w:rsidRPr="0043429B" w:rsidRDefault="0020121D" w:rsidP="003B742B">
      <w:pPr>
        <w:pStyle w:val="Epgrafe"/>
        <w:jc w:val="center"/>
        <w:rPr>
          <w:b w:val="0"/>
          <w:lang w:val="ca-ES"/>
        </w:rPr>
      </w:pPr>
      <w:r w:rsidRPr="0043429B">
        <w:rPr>
          <w:highlight w:val="yellow"/>
          <w:lang w:val="ca-ES"/>
        </w:rPr>
        <w:t>Figura X.X.</w:t>
      </w:r>
      <w:r w:rsidRPr="0043429B">
        <w:rPr>
          <w:lang w:val="ca-ES"/>
        </w:rPr>
        <w:t xml:space="preserve"> </w:t>
      </w:r>
      <w:r w:rsidRPr="0043429B">
        <w:rPr>
          <w:b w:val="0"/>
          <w:lang w:val="ca-ES"/>
        </w:rPr>
        <w:t xml:space="preserve">Estructura d’un missatge I2C. (Font: </w:t>
      </w:r>
      <w:proofErr w:type="spellStart"/>
      <w:r w:rsidRPr="0043429B">
        <w:rPr>
          <w:b w:val="0"/>
          <w:lang w:val="ca-ES"/>
        </w:rPr>
        <w:t>TeslaBem</w:t>
      </w:r>
      <w:proofErr w:type="spellEnd"/>
      <w:r w:rsidRPr="0043429B">
        <w:rPr>
          <w:b w:val="0"/>
          <w:lang w:val="ca-ES"/>
        </w:rPr>
        <w:fldChar w:fldCharType="begin" w:fldLock="1"/>
      </w:r>
      <w:r w:rsidRPr="0043429B">
        <w:rPr>
          <w:b w:val="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lang w:val="ca-ES"/>
        </w:rPr>
        <w:fldChar w:fldCharType="end"/>
      </w:r>
      <w:r w:rsidRPr="0043429B">
        <w:rPr>
          <w:b w:val="0"/>
          <w:lang w:val="ca-ES"/>
        </w:rPr>
        <w:t>).</w:t>
      </w:r>
    </w:p>
    <w:p w14:paraId="130B17E5" w14:textId="77777777" w:rsidR="003B742B" w:rsidRPr="0043429B" w:rsidRDefault="003B742B" w:rsidP="00DF4925">
      <w:pPr>
        <w:spacing w:before="0" w:line="240" w:lineRule="auto"/>
        <w:jc w:val="left"/>
        <w:rPr>
          <w:bCs/>
          <w:szCs w:val="22"/>
          <w:lang w:val="ca-ES"/>
        </w:rPr>
      </w:pPr>
    </w:p>
    <w:p w14:paraId="44AC9BAD" w14:textId="4DF0C087" w:rsidR="009F714B" w:rsidRPr="0043429B" w:rsidRDefault="006365E8" w:rsidP="003B742B">
      <w:pPr>
        <w:spacing w:before="0" w:line="360" w:lineRule="auto"/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Qualsevol missatge que es vulgui transmetre a la xarxa a través del bus I2C segueix una seqüència que és la següent: </w:t>
      </w:r>
    </w:p>
    <w:p w14:paraId="2816E6CB" w14:textId="77777777" w:rsidR="009F714B" w:rsidRPr="0043429B" w:rsidRDefault="009F714B" w:rsidP="003B742B">
      <w:pPr>
        <w:spacing w:before="0" w:line="360" w:lineRule="auto"/>
        <w:rPr>
          <w:bCs/>
          <w:szCs w:val="22"/>
          <w:lang w:val="ca-ES"/>
        </w:rPr>
      </w:pPr>
    </w:p>
    <w:p w14:paraId="23EBC465" w14:textId="0FF53B4D" w:rsidR="009F714B" w:rsidRPr="0043429B" w:rsidRDefault="006365E8" w:rsidP="003B742B">
      <w:pPr>
        <w:spacing w:before="0" w:line="360" w:lineRule="auto"/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El </w:t>
      </w:r>
      <w:r w:rsidR="009F714B" w:rsidRPr="0043429B">
        <w:rPr>
          <w:bCs/>
          <w:szCs w:val="22"/>
          <w:lang w:val="ca-ES"/>
        </w:rPr>
        <w:t>M</w:t>
      </w:r>
      <w:r w:rsidRPr="0043429B">
        <w:rPr>
          <w:bCs/>
          <w:szCs w:val="22"/>
          <w:lang w:val="ca-ES"/>
        </w:rPr>
        <w:t xml:space="preserve">estre envia la condició </w:t>
      </w:r>
      <w:r w:rsidR="009F714B" w:rsidRPr="0043429B">
        <w:rPr>
          <w:bCs/>
          <w:szCs w:val="22"/>
          <w:lang w:val="ca-ES"/>
        </w:rPr>
        <w:t xml:space="preserve">de </w:t>
      </w:r>
      <w:proofErr w:type="spellStart"/>
      <w:r w:rsidR="009F714B" w:rsidRPr="0043429B">
        <w:rPr>
          <w:bCs/>
          <w:i/>
          <w:szCs w:val="22"/>
          <w:lang w:val="ca-ES"/>
        </w:rPr>
        <w:t>Start</w:t>
      </w:r>
      <w:proofErr w:type="spellEnd"/>
      <w:r w:rsidR="009F714B" w:rsidRPr="0043429B">
        <w:rPr>
          <w:bCs/>
          <w:szCs w:val="22"/>
          <w:lang w:val="ca-ES"/>
        </w:rPr>
        <w:t xml:space="preserve"> </w:t>
      </w:r>
      <w:r w:rsidRPr="0043429B">
        <w:rPr>
          <w:bCs/>
          <w:szCs w:val="22"/>
          <w:lang w:val="ca-ES"/>
        </w:rPr>
        <w:t xml:space="preserve">a </w:t>
      </w:r>
      <w:r w:rsidR="009F714B" w:rsidRPr="0043429B">
        <w:rPr>
          <w:bCs/>
          <w:szCs w:val="22"/>
          <w:lang w:val="ca-ES"/>
        </w:rPr>
        <w:t xml:space="preserve">tots els esclaus connectats a </w:t>
      </w:r>
      <w:r w:rsidRPr="0043429B">
        <w:rPr>
          <w:bCs/>
          <w:szCs w:val="22"/>
          <w:lang w:val="ca-ES"/>
        </w:rPr>
        <w:t>la línia SDA</w:t>
      </w:r>
      <w:r w:rsidR="009F714B" w:rsidRPr="0043429B">
        <w:rPr>
          <w:bCs/>
          <w:szCs w:val="22"/>
          <w:lang w:val="ca-ES"/>
        </w:rPr>
        <w:t xml:space="preserve"> i en canvia el voltatge de nivell alt a nivell baix.</w:t>
      </w:r>
    </w:p>
    <w:p w14:paraId="19F25F3C" w14:textId="07C12E0A" w:rsidR="00E402ED" w:rsidRPr="0043429B" w:rsidRDefault="006365E8" w:rsidP="003B742B">
      <w:pPr>
        <w:spacing w:before="0" w:line="360" w:lineRule="auto"/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Tot seguit es procedeix al </w:t>
      </w:r>
      <w:proofErr w:type="spellStart"/>
      <w:r w:rsidRPr="0043429B">
        <w:rPr>
          <w:bCs/>
          <w:szCs w:val="22"/>
          <w:lang w:val="ca-ES"/>
        </w:rPr>
        <w:t>direccionament</w:t>
      </w:r>
      <w:proofErr w:type="spellEnd"/>
      <w:r w:rsidRPr="0043429B">
        <w:rPr>
          <w:bCs/>
          <w:szCs w:val="22"/>
          <w:lang w:val="ca-ES"/>
        </w:rPr>
        <w:t xml:space="preserve"> d’esclaus on, </w:t>
      </w:r>
      <w:r w:rsidR="003B742B" w:rsidRPr="0043429B">
        <w:rPr>
          <w:bCs/>
          <w:szCs w:val="22"/>
          <w:lang w:val="ca-ES"/>
        </w:rPr>
        <w:t>primer de tot, el mestre envia la direcció de l’esclau amb el que vol comunicar-se, conseqüentment tots els esclaus reben aquesta direcció i la comparen amb la seva pròpia. Si la direcció coincideix, l’</w:t>
      </w:r>
      <w:r w:rsidR="009F714B" w:rsidRPr="0043429B">
        <w:rPr>
          <w:bCs/>
          <w:szCs w:val="22"/>
          <w:lang w:val="ca-ES"/>
        </w:rPr>
        <w:t>E</w:t>
      </w:r>
      <w:r w:rsidR="003B742B" w:rsidRPr="0043429B">
        <w:rPr>
          <w:bCs/>
          <w:szCs w:val="22"/>
          <w:lang w:val="ca-ES"/>
        </w:rPr>
        <w:t xml:space="preserve">sclau de seguida envia un bit ACK amb nivell de voltatge baix al </w:t>
      </w:r>
      <w:r w:rsidR="009F714B" w:rsidRPr="0043429B">
        <w:rPr>
          <w:bCs/>
          <w:szCs w:val="22"/>
          <w:lang w:val="ca-ES"/>
        </w:rPr>
        <w:t>M</w:t>
      </w:r>
      <w:r w:rsidR="003B742B" w:rsidRPr="0043429B">
        <w:rPr>
          <w:bCs/>
          <w:szCs w:val="22"/>
          <w:lang w:val="ca-ES"/>
        </w:rPr>
        <w:t xml:space="preserve">estre. Si pel motiu que fos la direcció no coincideix amb cap dels esclaus, el mestre no rep cap resposta </w:t>
      </w:r>
      <w:r w:rsidR="00F7086C" w:rsidRPr="0043429B">
        <w:rPr>
          <w:bCs/>
          <w:szCs w:val="22"/>
          <w:lang w:val="ca-ES"/>
        </w:rPr>
        <w:t>es torna al nivell alt de voltatge a la línia SDA.</w:t>
      </w:r>
      <w:r w:rsidRPr="0043429B">
        <w:rPr>
          <w:bCs/>
          <w:szCs w:val="22"/>
          <w:lang w:val="ca-ES"/>
        </w:rPr>
        <w:t xml:space="preserve"> </w:t>
      </w:r>
    </w:p>
    <w:p w14:paraId="5CC4DB0C" w14:textId="02B37D61" w:rsidR="00E402ED" w:rsidRPr="0043429B" w:rsidRDefault="00E402ED" w:rsidP="003B742B">
      <w:pPr>
        <w:spacing w:before="0" w:line="360" w:lineRule="auto"/>
        <w:rPr>
          <w:bCs/>
          <w:szCs w:val="22"/>
          <w:lang w:val="ca-ES"/>
        </w:rPr>
      </w:pPr>
    </w:p>
    <w:p w14:paraId="1DBEF678" w14:textId="4C7AE787" w:rsidR="003B742B" w:rsidRPr="0043429B" w:rsidRDefault="006365E8" w:rsidP="003B742B">
      <w:pPr>
        <w:spacing w:before="0" w:line="360" w:lineRule="auto"/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Un cop es té l’esclau identificat, el </w:t>
      </w:r>
      <w:r w:rsidR="00F7086C" w:rsidRPr="0043429B">
        <w:rPr>
          <w:bCs/>
          <w:szCs w:val="22"/>
          <w:lang w:val="ca-ES"/>
        </w:rPr>
        <w:t>M</w:t>
      </w:r>
      <w:r w:rsidRPr="0043429B">
        <w:rPr>
          <w:bCs/>
          <w:szCs w:val="22"/>
          <w:lang w:val="ca-ES"/>
        </w:rPr>
        <w:t xml:space="preserve">estre envia els </w:t>
      </w:r>
      <w:proofErr w:type="spellStart"/>
      <w:r w:rsidRPr="0043429B">
        <w:rPr>
          <w:bCs/>
          <w:i/>
          <w:szCs w:val="22"/>
          <w:lang w:val="ca-ES"/>
        </w:rPr>
        <w:t>Frames</w:t>
      </w:r>
      <w:proofErr w:type="spellEnd"/>
      <w:r w:rsidRPr="0043429B">
        <w:rPr>
          <w:bCs/>
          <w:szCs w:val="22"/>
          <w:lang w:val="ca-ES"/>
        </w:rPr>
        <w:t xml:space="preserve"> d’informació </w:t>
      </w:r>
      <w:r w:rsidR="00F7086C" w:rsidRPr="0043429B">
        <w:rPr>
          <w:bCs/>
          <w:szCs w:val="22"/>
          <w:lang w:val="ca-ES"/>
        </w:rPr>
        <w:t xml:space="preserve">i seguidament el receptor </w:t>
      </w:r>
      <w:r w:rsidRPr="0043429B">
        <w:rPr>
          <w:bCs/>
          <w:szCs w:val="22"/>
          <w:lang w:val="ca-ES"/>
        </w:rPr>
        <w:t>enviarà un bit d’ACK a</w:t>
      </w:r>
      <w:r w:rsidR="00F7086C" w:rsidRPr="0043429B">
        <w:rPr>
          <w:bCs/>
          <w:szCs w:val="22"/>
          <w:lang w:val="ca-ES"/>
        </w:rPr>
        <w:t>l Mestre</w:t>
      </w:r>
      <w:r w:rsidRPr="0043429B">
        <w:rPr>
          <w:bCs/>
          <w:szCs w:val="22"/>
          <w:lang w:val="ca-ES"/>
        </w:rPr>
        <w:t xml:space="preserve"> per notificar-li que la informació s’ha rebut </w:t>
      </w:r>
      <w:proofErr w:type="spellStart"/>
      <w:r w:rsidRPr="0043429B">
        <w:rPr>
          <w:bCs/>
          <w:szCs w:val="22"/>
          <w:lang w:val="ca-ES"/>
        </w:rPr>
        <w:t>satisfactoriament</w:t>
      </w:r>
      <w:proofErr w:type="spellEnd"/>
      <w:r w:rsidRPr="0043429B">
        <w:rPr>
          <w:bCs/>
          <w:szCs w:val="22"/>
          <w:lang w:val="ca-ES"/>
        </w:rPr>
        <w:t xml:space="preserve">. Per concloure la transmissió d’informació, el </w:t>
      </w:r>
      <w:r w:rsidR="00F7086C" w:rsidRPr="0043429B">
        <w:rPr>
          <w:bCs/>
          <w:szCs w:val="22"/>
          <w:lang w:val="ca-ES"/>
        </w:rPr>
        <w:t>M</w:t>
      </w:r>
      <w:r w:rsidRPr="0043429B">
        <w:rPr>
          <w:bCs/>
          <w:szCs w:val="22"/>
          <w:lang w:val="ca-ES"/>
        </w:rPr>
        <w:t>estre envia a l’</w:t>
      </w:r>
      <w:r w:rsidR="00F7086C" w:rsidRPr="0043429B">
        <w:rPr>
          <w:bCs/>
          <w:szCs w:val="22"/>
          <w:lang w:val="ca-ES"/>
        </w:rPr>
        <w:t>E</w:t>
      </w:r>
      <w:r w:rsidRPr="0043429B">
        <w:rPr>
          <w:bCs/>
          <w:szCs w:val="22"/>
          <w:lang w:val="ca-ES"/>
        </w:rPr>
        <w:t>sclau la condició de parada (stop) amb un nivell alt a la línia SDA.</w:t>
      </w:r>
    </w:p>
    <w:p w14:paraId="471AB023" w14:textId="65E40182" w:rsidR="00E402ED" w:rsidRPr="0043429B" w:rsidRDefault="00E402ED" w:rsidP="003B742B">
      <w:pPr>
        <w:spacing w:before="0" w:line="360" w:lineRule="auto"/>
        <w:rPr>
          <w:bCs/>
          <w:szCs w:val="22"/>
          <w:lang w:val="ca-ES"/>
        </w:rPr>
      </w:pPr>
    </w:p>
    <w:p w14:paraId="771ACD69" w14:textId="5E22E76B" w:rsidR="00E402ED" w:rsidRPr="0043429B" w:rsidRDefault="00045695" w:rsidP="003B742B">
      <w:pPr>
        <w:spacing w:before="0" w:line="360" w:lineRule="auto"/>
        <w:rPr>
          <w:bCs/>
          <w:szCs w:val="22"/>
          <w:lang w:val="ca-ES"/>
        </w:rPr>
      </w:pPr>
      <w:r w:rsidRPr="0043429B">
        <w:rPr>
          <w:bCs/>
          <w:szCs w:val="22"/>
          <w:lang w:val="ca-ES"/>
        </w:rPr>
        <w:t xml:space="preserve">En definitiva el protocol de comunicació I2C resulta molt funcional ja que tant sols utilitza dos cables per a la transmissió de dades i és capaç de suportar múltiples </w:t>
      </w:r>
      <w:r w:rsidR="00F7086C" w:rsidRPr="0043429B">
        <w:rPr>
          <w:bCs/>
          <w:szCs w:val="22"/>
          <w:lang w:val="ca-ES"/>
        </w:rPr>
        <w:t>M</w:t>
      </w:r>
      <w:r w:rsidRPr="0043429B">
        <w:rPr>
          <w:bCs/>
          <w:szCs w:val="22"/>
          <w:lang w:val="ca-ES"/>
        </w:rPr>
        <w:t>estres</w:t>
      </w:r>
      <w:r w:rsidR="00F7086C" w:rsidRPr="0043429B">
        <w:rPr>
          <w:bCs/>
          <w:szCs w:val="22"/>
          <w:lang w:val="ca-ES"/>
        </w:rPr>
        <w:t>-E</w:t>
      </w:r>
      <w:r w:rsidRPr="0043429B">
        <w:rPr>
          <w:bCs/>
          <w:szCs w:val="22"/>
          <w:lang w:val="ca-ES"/>
        </w:rPr>
        <w:t xml:space="preserve">sclaus amb les configuracions adients en cada cas i a més, disposa del bit ACK/NACK </w:t>
      </w:r>
      <w:r w:rsidR="00F7086C" w:rsidRPr="0043429B">
        <w:rPr>
          <w:bCs/>
          <w:szCs w:val="22"/>
          <w:lang w:val="ca-ES"/>
        </w:rPr>
        <w:t xml:space="preserve">que </w:t>
      </w:r>
      <w:r w:rsidRPr="0043429B">
        <w:rPr>
          <w:bCs/>
          <w:szCs w:val="22"/>
          <w:lang w:val="ca-ES"/>
        </w:rPr>
        <w:t xml:space="preserve">informa de que el missatge s’ha rebut correctament </w:t>
      </w:r>
      <w:r w:rsidR="00F7086C" w:rsidRPr="0043429B">
        <w:rPr>
          <w:bCs/>
          <w:szCs w:val="22"/>
          <w:lang w:val="ca-ES"/>
        </w:rPr>
        <w:t xml:space="preserve">fet que </w:t>
      </w:r>
      <w:r w:rsidRPr="0043429B">
        <w:rPr>
          <w:bCs/>
          <w:szCs w:val="22"/>
          <w:lang w:val="ca-ES"/>
        </w:rPr>
        <w:t xml:space="preserve">resulta molt còmode a l’hora de realitzar </w:t>
      </w:r>
      <w:proofErr w:type="spellStart"/>
      <w:r w:rsidRPr="0043429B">
        <w:rPr>
          <w:bCs/>
          <w:szCs w:val="22"/>
          <w:lang w:val="ca-ES"/>
        </w:rPr>
        <w:t>comprobacions</w:t>
      </w:r>
      <w:proofErr w:type="spellEnd"/>
      <w:r w:rsidRPr="0043429B">
        <w:rPr>
          <w:bCs/>
          <w:szCs w:val="22"/>
          <w:lang w:val="ca-ES"/>
        </w:rPr>
        <w:t xml:space="preserve">. </w:t>
      </w:r>
    </w:p>
    <w:p w14:paraId="4600EC93" w14:textId="2C808D22" w:rsidR="003B742B" w:rsidRPr="0043429B" w:rsidRDefault="003B742B" w:rsidP="00DF4925">
      <w:pPr>
        <w:spacing w:before="0" w:line="240" w:lineRule="auto"/>
        <w:jc w:val="left"/>
        <w:rPr>
          <w:bCs/>
          <w:szCs w:val="22"/>
          <w:lang w:val="ca-ES"/>
        </w:rPr>
      </w:pPr>
    </w:p>
    <w:p w14:paraId="5AB32100" w14:textId="77777777" w:rsidR="003B742B" w:rsidRPr="0043429B" w:rsidRDefault="003B742B" w:rsidP="00DF4925">
      <w:pPr>
        <w:spacing w:before="0" w:line="240" w:lineRule="auto"/>
        <w:jc w:val="left"/>
        <w:rPr>
          <w:bCs/>
          <w:szCs w:val="22"/>
          <w:lang w:val="ca-ES"/>
        </w:rPr>
      </w:pPr>
    </w:p>
    <w:p w14:paraId="568EE61E" w14:textId="77777777" w:rsidR="003B742B" w:rsidRPr="0043429B" w:rsidRDefault="003B742B" w:rsidP="00DF4925">
      <w:pPr>
        <w:spacing w:before="0" w:line="240" w:lineRule="auto"/>
        <w:jc w:val="left"/>
        <w:rPr>
          <w:bCs/>
          <w:szCs w:val="22"/>
          <w:lang w:val="ca-ES"/>
        </w:rPr>
      </w:pPr>
    </w:p>
    <w:p w14:paraId="32D40A13" w14:textId="4839093F" w:rsidR="00DF4925" w:rsidRPr="0043429B" w:rsidRDefault="00DF4925" w:rsidP="00DF4925">
      <w:pPr>
        <w:spacing w:before="0" w:line="240" w:lineRule="auto"/>
        <w:jc w:val="left"/>
        <w:rPr>
          <w:szCs w:val="22"/>
          <w:lang w:val="ca-ES"/>
        </w:rPr>
      </w:pPr>
      <w:r w:rsidRPr="0043429B">
        <w:rPr>
          <w:bCs/>
          <w:szCs w:val="22"/>
          <w:highlight w:val="yellow"/>
          <w:lang w:val="ca-ES"/>
        </w:rPr>
        <w:br w:type="page"/>
      </w:r>
    </w:p>
    <w:p w14:paraId="0542B116" w14:textId="0CCDE45E" w:rsidR="00DF4925" w:rsidRPr="0043429B" w:rsidRDefault="00DF4925" w:rsidP="008D78DE">
      <w:pPr>
        <w:pStyle w:val="Ttulo"/>
        <w:rPr>
          <w:lang w:val="ca-ES"/>
        </w:rPr>
      </w:pPr>
      <w:r w:rsidRPr="0043429B">
        <w:rPr>
          <w:lang w:val="ca-ES"/>
        </w:rPr>
        <w:lastRenderedPageBreak/>
        <w:t>Enginyeria del disseny</w:t>
      </w:r>
    </w:p>
    <w:p w14:paraId="51BEB081" w14:textId="7C14ED1A" w:rsidR="00DF4925" w:rsidRPr="0043429B" w:rsidRDefault="00DF4925" w:rsidP="008D78DE">
      <w:pPr>
        <w:pStyle w:val="Ttulo2"/>
      </w:pPr>
      <w:r w:rsidRPr="0043429B">
        <w:t>Disseny de l’estructura</w:t>
      </w:r>
    </w:p>
    <w:p w14:paraId="6A905349" w14:textId="22D227CA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El robot del present projecte utilitza una estructura </w:t>
      </w:r>
      <w:proofErr w:type="spellStart"/>
      <w:r w:rsidRPr="0043429B">
        <w:rPr>
          <w:lang w:val="ca-ES"/>
        </w:rPr>
        <w:t>previament</w:t>
      </w:r>
      <w:proofErr w:type="spellEnd"/>
      <w:r w:rsidRPr="0043429B">
        <w:rPr>
          <w:lang w:val="ca-ES"/>
        </w:rPr>
        <w:t xml:space="preserve"> dissenyada per l’autor </w:t>
      </w:r>
      <w:proofErr w:type="spellStart"/>
      <w:r w:rsidRPr="0043429B">
        <w:rPr>
          <w:lang w:val="ca-ES"/>
        </w:rPr>
        <w:t>bazmarc</w:t>
      </w:r>
      <w:proofErr w:type="spellEnd"/>
      <w:r w:rsidRPr="0043429B">
        <w:rPr>
          <w:lang w:val="ca-ES"/>
        </w:rPr>
        <w:t xml:space="preserve"> (</w:t>
      </w:r>
      <w:hyperlink r:id="rId39" w:history="1">
        <w:r w:rsidRPr="0043429B">
          <w:rPr>
            <w:rStyle w:val="Hipervnculo"/>
            <w:lang w:val="ca-ES"/>
          </w:rPr>
          <w:t>https://www.instructables.com/member/bazmarc/</w:t>
        </w:r>
      </w:hyperlink>
      <w:r w:rsidRPr="0043429B">
        <w:rPr>
          <w:lang w:val="ca-ES"/>
        </w:rPr>
        <w:t>) amb unes petites modificacions per tal d’adaptar-ho als recursos disponibles a l’hora de realitzar el treball.</w:t>
      </w:r>
    </w:p>
    <w:p w14:paraId="39D94A5E" w14:textId="04518C22" w:rsidR="00C20913" w:rsidRPr="0043429B" w:rsidRDefault="00314E96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L’estructura del robot està formada principalment per </w:t>
      </w:r>
      <w:r w:rsidR="00C20913" w:rsidRPr="0043429B">
        <w:rPr>
          <w:lang w:val="ca-ES"/>
        </w:rPr>
        <w:t>dos mòduls, A i B, que proporcionen moviment lineal i bidireccional dins l’espai X</w:t>
      </w:r>
      <w:r w:rsidR="007565A8" w:rsidRPr="0043429B">
        <w:rPr>
          <w:lang w:val="ca-ES"/>
        </w:rPr>
        <w:t xml:space="preserve"> i </w:t>
      </w:r>
      <w:r w:rsidR="00C20913" w:rsidRPr="0043429B">
        <w:rPr>
          <w:lang w:val="ca-ES"/>
        </w:rPr>
        <w:t>Y a la base on s’imprimeixen les peces en 3</w:t>
      </w:r>
      <w:r w:rsidR="007565A8" w:rsidRPr="0043429B">
        <w:rPr>
          <w:lang w:val="ca-ES"/>
        </w:rPr>
        <w:t xml:space="preserve"> dimensions</w:t>
      </w:r>
      <w:r w:rsidR="00C20913" w:rsidRPr="0043429B">
        <w:rPr>
          <w:lang w:val="ca-ES"/>
        </w:rPr>
        <w:t>. Aquesta base (</w:t>
      </w:r>
      <w:r w:rsidR="00C20913" w:rsidRPr="0043429B">
        <w:rPr>
          <w:i/>
          <w:highlight w:val="yellow"/>
          <w:lang w:val="ca-ES"/>
        </w:rPr>
        <w:t>Figura X.X</w:t>
      </w:r>
      <w:r w:rsidR="00C20913" w:rsidRPr="0043429B">
        <w:rPr>
          <w:lang w:val="ca-ES"/>
        </w:rPr>
        <w:t>) és una peça plana i quadrada de LEGO amb unes dimensions de 6 x 6 (unitats de LEGO) equivalents a 4,8 x 4,8 cm.</w:t>
      </w:r>
    </w:p>
    <w:p w14:paraId="255DBEAF" w14:textId="696A3BDD" w:rsidR="00C20913" w:rsidRPr="0043429B" w:rsidRDefault="00C20913" w:rsidP="00C20913">
      <w:pPr>
        <w:spacing w:line="360" w:lineRule="auto"/>
        <w:rPr>
          <w:highlight w:val="yellow"/>
          <w:lang w:val="ca-ES"/>
        </w:rPr>
      </w:pPr>
      <w:r w:rsidRPr="0043429B">
        <w:rPr>
          <w:highlight w:val="yellow"/>
          <w:lang w:val="ca-ES"/>
        </w:rPr>
        <w:t>Foto base</w:t>
      </w:r>
    </w:p>
    <w:p w14:paraId="2B876D6B" w14:textId="35E06AF3" w:rsidR="00C20913" w:rsidRPr="0043429B" w:rsidRDefault="00C20913" w:rsidP="00C20913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Per altra banda, el tercer mòdul, anomenat C, </w:t>
      </w:r>
      <w:r w:rsidR="007565A8" w:rsidRPr="0043429B">
        <w:rPr>
          <w:lang w:val="ca-ES"/>
        </w:rPr>
        <w:t xml:space="preserve">també </w:t>
      </w:r>
      <w:r w:rsidRPr="0043429B">
        <w:rPr>
          <w:lang w:val="ca-ES"/>
        </w:rPr>
        <w:t>proporciona moviment lineal i bidireccional</w:t>
      </w:r>
      <w:r w:rsidR="007565A8" w:rsidRPr="0043429B">
        <w:rPr>
          <w:lang w:val="ca-ES"/>
        </w:rPr>
        <w:t xml:space="preserve"> dins</w:t>
      </w:r>
      <w:r w:rsidRPr="0043429B">
        <w:rPr>
          <w:lang w:val="ca-ES"/>
        </w:rPr>
        <w:t xml:space="preserve"> l’espai Z al llapis d’impressió 3D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 xml:space="preserve">). </w:t>
      </w:r>
    </w:p>
    <w:p w14:paraId="18691106" w14:textId="12363070" w:rsidR="00C20913" w:rsidRPr="0043429B" w:rsidRDefault="00C20913" w:rsidP="00C20913">
      <w:pPr>
        <w:spacing w:line="360" w:lineRule="auto"/>
        <w:rPr>
          <w:lang w:val="ca-ES"/>
        </w:rPr>
      </w:pPr>
      <w:r w:rsidRPr="0043429B">
        <w:rPr>
          <w:highlight w:val="yellow"/>
          <w:lang w:val="ca-ES"/>
        </w:rPr>
        <w:t>Foto llapis</w:t>
      </w:r>
    </w:p>
    <w:p w14:paraId="5BBB3322" w14:textId="66D3B88B" w:rsidR="007565A8" w:rsidRPr="0043429B" w:rsidRDefault="000B71C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>Primerament, e</w:t>
      </w:r>
      <w:r w:rsidR="007565A8" w:rsidRPr="0043429B">
        <w:rPr>
          <w:lang w:val="ca-ES"/>
        </w:rPr>
        <w:t xml:space="preserve">l </w:t>
      </w:r>
      <w:r w:rsidRPr="0043429B">
        <w:rPr>
          <w:lang w:val="ca-ES"/>
        </w:rPr>
        <w:t>M</w:t>
      </w:r>
      <w:r w:rsidR="007565A8" w:rsidRPr="0043429B">
        <w:rPr>
          <w:lang w:val="ca-ES"/>
        </w:rPr>
        <w:t>òdul A (</w:t>
      </w:r>
      <w:r w:rsidR="007565A8" w:rsidRPr="0043429B">
        <w:rPr>
          <w:i/>
          <w:highlight w:val="yellow"/>
          <w:lang w:val="ca-ES"/>
        </w:rPr>
        <w:t>Figura X.X</w:t>
      </w:r>
      <w:r w:rsidR="007565A8" w:rsidRPr="0043429B">
        <w:rPr>
          <w:lang w:val="ca-ES"/>
        </w:rPr>
        <w:t xml:space="preserve">) està compost principalment per un </w:t>
      </w:r>
      <w:proofErr w:type="spellStart"/>
      <w:r w:rsidR="007565A8" w:rsidRPr="0043429B">
        <w:rPr>
          <w:i/>
          <w:lang w:val="ca-ES"/>
        </w:rPr>
        <w:t>Medium</w:t>
      </w:r>
      <w:proofErr w:type="spellEnd"/>
      <w:r w:rsidR="007565A8" w:rsidRPr="0043429B">
        <w:rPr>
          <w:i/>
          <w:lang w:val="ca-ES"/>
        </w:rPr>
        <w:t xml:space="preserve"> Motor</w:t>
      </w:r>
      <w:r w:rsidR="007565A8" w:rsidRPr="0043429B">
        <w:rPr>
          <w:lang w:val="ca-ES"/>
        </w:rPr>
        <w:t xml:space="preserve"> i un actuador lineal</w:t>
      </w:r>
      <w:r w:rsidR="00396D41" w:rsidRPr="0043429B">
        <w:rPr>
          <w:lang w:val="ca-ES"/>
        </w:rPr>
        <w:t>. El</w:t>
      </w:r>
      <w:r w:rsidR="007565A8" w:rsidRPr="0043429B">
        <w:rPr>
          <w:lang w:val="ca-ES"/>
        </w:rPr>
        <w:t xml:space="preserve"> motor genera un moviment circular i el transmet, a través d’un eix,</w:t>
      </w:r>
      <w:r w:rsidR="00396D41" w:rsidRPr="0043429B">
        <w:rPr>
          <w:lang w:val="ca-ES"/>
        </w:rPr>
        <w:t xml:space="preserve"> </w:t>
      </w:r>
      <w:r w:rsidR="007565A8" w:rsidRPr="0043429B">
        <w:rPr>
          <w:lang w:val="ca-ES"/>
        </w:rPr>
        <w:t>a l’actuador lineal</w:t>
      </w:r>
      <w:r w:rsidR="00396D41" w:rsidRPr="0043429B">
        <w:rPr>
          <w:lang w:val="ca-ES"/>
        </w:rPr>
        <w:t xml:space="preserve"> que </w:t>
      </w:r>
      <w:r w:rsidR="007565A8" w:rsidRPr="0043429B">
        <w:rPr>
          <w:lang w:val="ca-ES"/>
        </w:rPr>
        <w:t xml:space="preserve">transforma la rotació en </w:t>
      </w:r>
      <w:r w:rsidR="00396D41" w:rsidRPr="0043429B">
        <w:rPr>
          <w:lang w:val="ca-ES"/>
        </w:rPr>
        <w:t xml:space="preserve">un </w:t>
      </w:r>
      <w:r w:rsidR="007565A8" w:rsidRPr="0043429B">
        <w:rPr>
          <w:lang w:val="ca-ES"/>
        </w:rPr>
        <w:t>moviment linea</w:t>
      </w:r>
      <w:r w:rsidR="00396D41" w:rsidRPr="0043429B">
        <w:rPr>
          <w:lang w:val="ca-ES"/>
        </w:rPr>
        <w:t>l del pistó intern que posseeix. Amb la base d’impressió subjectada al cap del pistó s’aconsegueix el desplaçament d’aquesta en l’eix X.</w:t>
      </w:r>
    </w:p>
    <w:p w14:paraId="7A927E0C" w14:textId="3F1F419D" w:rsidR="007565A8" w:rsidRPr="0043429B" w:rsidRDefault="007565A8" w:rsidP="00DF4925">
      <w:pPr>
        <w:spacing w:line="360" w:lineRule="auto"/>
        <w:rPr>
          <w:highlight w:val="yellow"/>
          <w:lang w:val="ca-ES"/>
        </w:rPr>
      </w:pPr>
      <w:r w:rsidRPr="0043429B">
        <w:rPr>
          <w:highlight w:val="yellow"/>
          <w:lang w:val="ca-ES"/>
        </w:rPr>
        <w:t>Plànol mòdul A</w:t>
      </w:r>
    </w:p>
    <w:p w14:paraId="2D24E7B2" w14:textId="74457C4D" w:rsidR="00396D41" w:rsidRPr="0043429B" w:rsidRDefault="000B71C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>Seguidament, els elements principals que componen el Mòdul B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>) són els mateixos que ho fan en l’anterior (</w:t>
      </w:r>
      <w:proofErr w:type="spellStart"/>
      <w:r w:rsidRPr="0043429B">
        <w:rPr>
          <w:i/>
          <w:lang w:val="ca-ES"/>
        </w:rPr>
        <w:t>Medium</w:t>
      </w:r>
      <w:proofErr w:type="spellEnd"/>
      <w:r w:rsidRPr="0043429B">
        <w:rPr>
          <w:i/>
          <w:lang w:val="ca-ES"/>
        </w:rPr>
        <w:t xml:space="preserve"> Motor</w:t>
      </w:r>
      <w:r w:rsidRPr="0043429B">
        <w:rPr>
          <w:lang w:val="ca-ES"/>
        </w:rPr>
        <w:t xml:space="preserve"> i actuador lineal)</w:t>
      </w:r>
      <w:r w:rsidR="00B72DFA" w:rsidRPr="0043429B">
        <w:rPr>
          <w:lang w:val="ca-ES"/>
        </w:rPr>
        <w:t xml:space="preserve"> amb la diferència que en aquest cas al cap del pistó hi ha fixat tot el Mòdul A. Així s’aconsegueix desplaçar tot el Mòdul A </w:t>
      </w:r>
      <w:proofErr w:type="spellStart"/>
      <w:r w:rsidR="00B72DFA" w:rsidRPr="0043429B">
        <w:rPr>
          <w:lang w:val="ca-ES"/>
        </w:rPr>
        <w:t>bidireccionalment</w:t>
      </w:r>
      <w:proofErr w:type="spellEnd"/>
      <w:r w:rsidR="00B72DFA" w:rsidRPr="0043429B">
        <w:rPr>
          <w:lang w:val="ca-ES"/>
        </w:rPr>
        <w:t xml:space="preserve"> en l’eix Y i conseqüentment la base d’impressió.</w:t>
      </w:r>
    </w:p>
    <w:p w14:paraId="44EE6E02" w14:textId="1870B1C7" w:rsidR="00B72DFA" w:rsidRPr="0043429B" w:rsidRDefault="00B72DFA" w:rsidP="00DF4925">
      <w:pPr>
        <w:spacing w:line="360" w:lineRule="auto"/>
        <w:rPr>
          <w:lang w:val="ca-ES"/>
        </w:rPr>
      </w:pPr>
      <w:r w:rsidRPr="0043429B">
        <w:rPr>
          <w:highlight w:val="yellow"/>
          <w:lang w:val="ca-ES"/>
        </w:rPr>
        <w:t>Plànol Mòdul B</w:t>
      </w:r>
    </w:p>
    <w:p w14:paraId="628E99D1" w14:textId="77777777" w:rsidR="007565A8" w:rsidRPr="0043429B" w:rsidRDefault="007565A8" w:rsidP="00DF4925">
      <w:pPr>
        <w:spacing w:line="360" w:lineRule="auto"/>
        <w:rPr>
          <w:lang w:val="ca-ES"/>
        </w:rPr>
      </w:pPr>
    </w:p>
    <w:p w14:paraId="32A26D60" w14:textId="72F8B454" w:rsidR="00B72DFA" w:rsidRPr="0043429B" w:rsidRDefault="00B72DFA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lastRenderedPageBreak/>
        <w:t>Finalment, el Mòdul C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>)</w:t>
      </w:r>
      <w:r w:rsidR="004B48B3" w:rsidRPr="0043429B">
        <w:rPr>
          <w:lang w:val="ca-ES"/>
        </w:rPr>
        <w:t xml:space="preserve"> és </w:t>
      </w:r>
      <w:r w:rsidRPr="0043429B">
        <w:rPr>
          <w:lang w:val="ca-ES"/>
        </w:rPr>
        <w:t>totalment diferent als dos anterior</w:t>
      </w:r>
      <w:r w:rsidR="004B48B3" w:rsidRPr="0043429B">
        <w:rPr>
          <w:lang w:val="ca-ES"/>
        </w:rPr>
        <w:t xml:space="preserve">s ja que l’element principal d’aquest és un </w:t>
      </w:r>
      <w:proofErr w:type="spellStart"/>
      <w:r w:rsidR="004B48B3" w:rsidRPr="0043429B">
        <w:rPr>
          <w:i/>
          <w:lang w:val="ca-ES"/>
        </w:rPr>
        <w:t>Large</w:t>
      </w:r>
      <w:proofErr w:type="spellEnd"/>
      <w:r w:rsidR="004B48B3" w:rsidRPr="0043429B">
        <w:rPr>
          <w:i/>
          <w:lang w:val="ca-ES"/>
        </w:rPr>
        <w:t xml:space="preserve"> Motor</w:t>
      </w:r>
      <w:r w:rsidR="004B48B3" w:rsidRPr="0043429B">
        <w:rPr>
          <w:lang w:val="ca-ES"/>
        </w:rPr>
        <w:t xml:space="preserve"> que fa moure una estructura de subjecció del llapis d’impressió en tres dimensions a través de l’eix Z de coordenades cartesianes. </w:t>
      </w:r>
    </w:p>
    <w:p w14:paraId="16B9F3D7" w14:textId="39C5C3E3" w:rsidR="004B48B3" w:rsidRPr="0043429B" w:rsidRDefault="004B48B3" w:rsidP="00DF4925">
      <w:pPr>
        <w:spacing w:line="360" w:lineRule="auto"/>
        <w:rPr>
          <w:lang w:val="ca-ES"/>
        </w:rPr>
      </w:pPr>
      <w:r w:rsidRPr="0043429B">
        <w:rPr>
          <w:highlight w:val="yellow"/>
          <w:lang w:val="ca-ES"/>
        </w:rPr>
        <w:t>Plànol Mòdul C</w:t>
      </w:r>
    </w:p>
    <w:p w14:paraId="2E7B736D" w14:textId="514772D4" w:rsidR="005C242A" w:rsidRPr="0043429B" w:rsidRDefault="005C242A" w:rsidP="004B48B3">
      <w:pPr>
        <w:spacing w:line="360" w:lineRule="auto"/>
        <w:rPr>
          <w:highlight w:val="yellow"/>
          <w:lang w:val="ca-ES"/>
        </w:rPr>
      </w:pPr>
      <w:r w:rsidRPr="0043429B">
        <w:rPr>
          <w:lang w:val="ca-ES"/>
        </w:rPr>
        <w:t xml:space="preserve">El motor d’aquest Mòdul genera un moviment circular a un conjunt d’engranatges de l’estructura que es troben en contacte amb la superfície dentada de dues torres de </w:t>
      </w:r>
      <w:r w:rsidRPr="0043429B">
        <w:rPr>
          <w:highlight w:val="yellow"/>
          <w:lang w:val="ca-ES"/>
        </w:rPr>
        <w:t>X cm d’alçada.</w:t>
      </w:r>
      <w:r w:rsidRPr="0043429B">
        <w:rPr>
          <w:lang w:val="ca-ES"/>
        </w:rPr>
        <w:t xml:space="preserve"> </w:t>
      </w:r>
      <w:proofErr w:type="spellStart"/>
      <w:r w:rsidRPr="0043429B">
        <w:rPr>
          <w:lang w:val="ca-ES"/>
        </w:rPr>
        <w:t>L’acoplament</w:t>
      </w:r>
      <w:proofErr w:type="spellEnd"/>
      <w:r w:rsidRPr="0043429B">
        <w:rPr>
          <w:lang w:val="ca-ES"/>
        </w:rPr>
        <w:t xml:space="preserve"> entre els engranatges i les torres permet el moviment en l’eix Z de tot el Mòdul C.</w:t>
      </w:r>
    </w:p>
    <w:p w14:paraId="38485A4C" w14:textId="62732DB1" w:rsidR="00C83DC5" w:rsidRPr="0043429B" w:rsidRDefault="00C83DC5" w:rsidP="00C83DC5">
      <w:pPr>
        <w:pStyle w:val="Ttulo2"/>
        <w:ind w:left="0" w:firstLine="0"/>
      </w:pPr>
      <w:r w:rsidRPr="0043429B">
        <w:t>Disseny del sistema</w:t>
      </w:r>
    </w:p>
    <w:p w14:paraId="72470980" w14:textId="77777777" w:rsidR="005C242A" w:rsidRPr="0043429B" w:rsidRDefault="00C83DC5" w:rsidP="00C83DC5">
      <w:pPr>
        <w:rPr>
          <w:lang w:val="ca-ES"/>
        </w:rPr>
      </w:pPr>
      <w:r w:rsidRPr="0043429B">
        <w:rPr>
          <w:lang w:val="ca-ES"/>
        </w:rPr>
        <w:t xml:space="preserve">La següent imatge </w:t>
      </w:r>
      <w:r w:rsidRPr="0043429B">
        <w:rPr>
          <w:highlight w:val="yellow"/>
          <w:lang w:val="ca-ES"/>
        </w:rPr>
        <w:t>(</w:t>
      </w:r>
      <w:r w:rsidRPr="0043429B">
        <w:rPr>
          <w:i/>
          <w:highlight w:val="yellow"/>
          <w:lang w:val="ca-ES"/>
        </w:rPr>
        <w:t>Figura X.X.</w:t>
      </w:r>
      <w:r w:rsidRPr="0043429B">
        <w:rPr>
          <w:highlight w:val="yellow"/>
          <w:lang w:val="ca-ES"/>
        </w:rPr>
        <w:t xml:space="preserve">) </w:t>
      </w:r>
      <w:r w:rsidRPr="0043429B">
        <w:rPr>
          <w:lang w:val="ca-ES"/>
        </w:rPr>
        <w:t>és una representació gràfica de les parts que componen tot el projecte i</w:t>
      </w:r>
      <w:r w:rsidR="005C242A" w:rsidRPr="0043429B">
        <w:rPr>
          <w:lang w:val="ca-ES"/>
        </w:rPr>
        <w:t xml:space="preserve"> els enllaços entre elles</w:t>
      </w:r>
      <w:r w:rsidRPr="0043429B">
        <w:rPr>
          <w:lang w:val="ca-ES"/>
        </w:rPr>
        <w:t xml:space="preserve">. </w:t>
      </w:r>
    </w:p>
    <w:p w14:paraId="38A1FE78" w14:textId="39A92EB6" w:rsidR="005C242A" w:rsidRPr="0043429B" w:rsidRDefault="005C242A" w:rsidP="00C83DC5">
      <w:pPr>
        <w:rPr>
          <w:lang w:val="ca-ES"/>
        </w:rPr>
      </w:pPr>
      <w:r w:rsidRPr="0043429B">
        <w:rPr>
          <w:lang w:val="ca-ES"/>
        </w:rPr>
        <w:t xml:space="preserve">Per una banda, i com a element més </w:t>
      </w:r>
      <w:r w:rsidR="00C83DC5" w:rsidRPr="0043429B">
        <w:rPr>
          <w:lang w:val="ca-ES"/>
        </w:rPr>
        <w:t>important trobem el maó intel·ligent EV3</w:t>
      </w:r>
      <w:r w:rsidRPr="0043429B">
        <w:rPr>
          <w:lang w:val="ca-ES"/>
        </w:rPr>
        <w:t xml:space="preserve"> que </w:t>
      </w:r>
      <w:proofErr w:type="spellStart"/>
      <w:r w:rsidRPr="0043429B">
        <w:rPr>
          <w:lang w:val="ca-ES"/>
        </w:rPr>
        <w:t>actúa</w:t>
      </w:r>
      <w:proofErr w:type="spellEnd"/>
      <w:r w:rsidRPr="0043429B">
        <w:rPr>
          <w:lang w:val="ca-ES"/>
        </w:rPr>
        <w:t xml:space="preserve"> com a cervell del sistema i </w:t>
      </w:r>
      <w:r w:rsidR="00237527" w:rsidRPr="0043429B">
        <w:rPr>
          <w:lang w:val="ca-ES"/>
        </w:rPr>
        <w:t xml:space="preserve">en els seus ports d’entrades i sortides </w:t>
      </w:r>
      <w:r w:rsidRPr="0043429B">
        <w:rPr>
          <w:lang w:val="ca-ES"/>
        </w:rPr>
        <w:t xml:space="preserve">és on es connecten tots els motors i sensors del conjunt a través </w:t>
      </w:r>
      <w:r w:rsidR="00454E9E" w:rsidRPr="0043429B">
        <w:rPr>
          <w:lang w:val="ca-ES"/>
        </w:rPr>
        <w:t>d’un cable RJ12.</w:t>
      </w:r>
    </w:p>
    <w:p w14:paraId="7525154C" w14:textId="2A71D97B" w:rsidR="00237527" w:rsidRPr="0043429B" w:rsidRDefault="00237527" w:rsidP="00237527">
      <w:pPr>
        <w:rPr>
          <w:lang w:val="ca-ES"/>
        </w:rPr>
      </w:pPr>
      <w:r w:rsidRPr="0043429B">
        <w:rPr>
          <w:lang w:val="ca-ES"/>
        </w:rPr>
        <w:t xml:space="preserve">Per altra banda tenim la placa </w:t>
      </w:r>
      <w:proofErr w:type="spellStart"/>
      <w:r w:rsidRPr="0043429B">
        <w:rPr>
          <w:lang w:val="ca-ES"/>
        </w:rPr>
        <w:t>d’Arduino</w:t>
      </w:r>
      <w:proofErr w:type="spellEnd"/>
      <w:r w:rsidR="00454E9E" w:rsidRPr="0043429B">
        <w:rPr>
          <w:lang w:val="ca-ES"/>
        </w:rPr>
        <w:t xml:space="preserve"> </w:t>
      </w:r>
      <w:r w:rsidRPr="0043429B">
        <w:rPr>
          <w:lang w:val="ca-ES"/>
        </w:rPr>
        <w:t xml:space="preserve">que fa de passarel·la de comunicacions entre el maó intel·ligent i l’ordinador. </w:t>
      </w:r>
      <w:r w:rsidR="00454E9E" w:rsidRPr="0043429B">
        <w:rPr>
          <w:lang w:val="ca-ES"/>
        </w:rPr>
        <w:t>Aquesta e</w:t>
      </w:r>
      <w:r w:rsidRPr="0043429B">
        <w:rPr>
          <w:lang w:val="ca-ES"/>
        </w:rPr>
        <w:t>s connecta a</w:t>
      </w:r>
      <w:r w:rsidR="00454E9E" w:rsidRPr="0043429B">
        <w:rPr>
          <w:lang w:val="ca-ES"/>
        </w:rPr>
        <w:t xml:space="preserve"> l’</w:t>
      </w:r>
      <w:r w:rsidRPr="0043429B">
        <w:rPr>
          <w:lang w:val="ca-ES"/>
        </w:rPr>
        <w:t xml:space="preserve">EV3 a través d’una adaptació del cable RJ12 que permet la comunicació via I2C i al PC amb un cable USB per utilitzar la comunicació sèrie. D’aquesta manera </w:t>
      </w:r>
      <w:r w:rsidR="00454E9E" w:rsidRPr="0043429B">
        <w:rPr>
          <w:lang w:val="ca-ES"/>
        </w:rPr>
        <w:t>s’estableix l’enllaç i transmissió de dades entre el robot i el software de control del computador.</w:t>
      </w:r>
    </w:p>
    <w:p w14:paraId="6CB10398" w14:textId="4715DFCB" w:rsidR="00454E9E" w:rsidRPr="0043429B" w:rsidRDefault="00454E9E" w:rsidP="00454E9E">
      <w:pPr>
        <w:jc w:val="center"/>
        <w:rPr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2D374E0E" wp14:editId="1CFE41B2">
            <wp:extent cx="3187700" cy="2077860"/>
            <wp:effectExtent l="0" t="0" r="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1.png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79583" cy="2137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16A93" w14:textId="093A85E1" w:rsidR="00DB7363" w:rsidRPr="0043429B" w:rsidRDefault="00C83DC5" w:rsidP="00454E9E">
      <w:pPr>
        <w:pStyle w:val="Ttulo2"/>
        <w:ind w:left="0" w:firstLine="0"/>
        <w:jc w:val="center"/>
        <w:rPr>
          <w:highlight w:val="yellow"/>
        </w:rPr>
      </w:pPr>
      <w:r w:rsidRPr="0043429B">
        <w:rPr>
          <w:sz w:val="20"/>
          <w:highlight w:val="yellow"/>
        </w:rPr>
        <w:t>Figura X.X.</w:t>
      </w:r>
      <w:r w:rsidRPr="0043429B">
        <w:rPr>
          <w:sz w:val="20"/>
        </w:rPr>
        <w:t xml:space="preserve"> </w:t>
      </w:r>
      <w:r w:rsidRPr="0043429B">
        <w:rPr>
          <w:b w:val="0"/>
          <w:sz w:val="20"/>
        </w:rPr>
        <w:t>Diagrama de blocs del sistema dissenyat. (Font: Pròpia</w:t>
      </w:r>
      <w:r w:rsidRPr="0043429B">
        <w:rPr>
          <w:b w:val="0"/>
          <w:sz w:val="20"/>
        </w:rPr>
        <w:fldChar w:fldCharType="begin" w:fldLock="1"/>
      </w:r>
      <w:r w:rsidRPr="0043429B">
        <w:rPr>
          <w:b w:val="0"/>
          <w:sz w:val="20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b w:val="0"/>
          <w:sz w:val="20"/>
        </w:rPr>
        <w:fldChar w:fldCharType="end"/>
      </w:r>
      <w:r w:rsidRPr="0043429B">
        <w:rPr>
          <w:b w:val="0"/>
          <w:sz w:val="20"/>
        </w:rPr>
        <w:t>).</w:t>
      </w:r>
    </w:p>
    <w:p w14:paraId="0DDF999C" w14:textId="4F15D8B5" w:rsidR="00DF4925" w:rsidRPr="0043429B" w:rsidRDefault="00DB7363" w:rsidP="007405DD">
      <w:pPr>
        <w:spacing w:before="0" w:line="240" w:lineRule="auto"/>
        <w:rPr>
          <w:bCs/>
          <w:sz w:val="20"/>
          <w:lang w:val="ca-ES"/>
        </w:rPr>
      </w:pPr>
      <w:r w:rsidRPr="0043429B">
        <w:rPr>
          <w:b/>
          <w:lang w:val="ca-ES"/>
        </w:rPr>
        <w:br w:type="page"/>
      </w:r>
    </w:p>
    <w:p w14:paraId="19CAE3DE" w14:textId="77777777" w:rsidR="00DF4925" w:rsidRPr="0043429B" w:rsidRDefault="00DF4925" w:rsidP="00DF4925">
      <w:pPr>
        <w:pStyle w:val="Ttulo"/>
        <w:rPr>
          <w:lang w:val="ca-ES"/>
        </w:rPr>
      </w:pPr>
      <w:r w:rsidRPr="0043429B">
        <w:rPr>
          <w:lang w:val="ca-ES"/>
        </w:rPr>
        <w:lastRenderedPageBreak/>
        <w:t>Enginyeria del detall</w:t>
      </w:r>
    </w:p>
    <w:p w14:paraId="1794763F" w14:textId="612B054E" w:rsidR="00DF4925" w:rsidRPr="0043429B" w:rsidRDefault="00DF4925" w:rsidP="00DF4925">
      <w:pPr>
        <w:pStyle w:val="Ttulo2"/>
      </w:pPr>
      <w:r w:rsidRPr="0043429B">
        <w:t xml:space="preserve">Comunicació EV3 – </w:t>
      </w:r>
      <w:proofErr w:type="spellStart"/>
      <w:r w:rsidRPr="0043429B">
        <w:t>Arduino</w:t>
      </w:r>
      <w:proofErr w:type="spellEnd"/>
    </w:p>
    <w:p w14:paraId="252A7E69" w14:textId="77777777" w:rsidR="009D5DCF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>Per tal de comunicar aquests dos elements satisfactòriam</w:t>
      </w:r>
      <w:r w:rsidR="00BD67C5" w:rsidRPr="0043429B">
        <w:rPr>
          <w:lang w:val="ca-ES"/>
        </w:rPr>
        <w:t>ent</w:t>
      </w:r>
      <w:r w:rsidRPr="0043429B">
        <w:rPr>
          <w:lang w:val="ca-ES"/>
        </w:rPr>
        <w:t xml:space="preserve"> </w:t>
      </w:r>
      <w:r w:rsidR="00CD6AEB" w:rsidRPr="0043429B">
        <w:rPr>
          <w:lang w:val="ca-ES"/>
        </w:rPr>
        <w:t>s’utilitza d</w:t>
      </w:r>
      <w:r w:rsidRPr="0043429B">
        <w:rPr>
          <w:lang w:val="ca-ES"/>
        </w:rPr>
        <w:t xml:space="preserve">el cable RJ12, 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 xml:space="preserve">, </w:t>
      </w:r>
      <w:r w:rsidR="00BD67C5" w:rsidRPr="0043429B">
        <w:rPr>
          <w:lang w:val="ca-ES"/>
        </w:rPr>
        <w:t>que</w:t>
      </w:r>
      <w:r w:rsidR="00CD6AEB" w:rsidRPr="0043429B">
        <w:rPr>
          <w:lang w:val="ca-ES"/>
        </w:rPr>
        <w:t xml:space="preserve"> serveix </w:t>
      </w:r>
      <w:r w:rsidRPr="0043429B">
        <w:rPr>
          <w:lang w:val="ca-ES"/>
        </w:rPr>
        <w:t>per con</w:t>
      </w:r>
      <w:r w:rsidR="00BD67C5" w:rsidRPr="0043429B">
        <w:rPr>
          <w:lang w:val="ca-ES"/>
        </w:rPr>
        <w:t>n</w:t>
      </w:r>
      <w:r w:rsidRPr="0043429B">
        <w:rPr>
          <w:lang w:val="ca-ES"/>
        </w:rPr>
        <w:t xml:space="preserve">ectar el maó intel·ligent amb els </w:t>
      </w:r>
      <w:proofErr w:type="spellStart"/>
      <w:r w:rsidRPr="0043429B">
        <w:rPr>
          <w:lang w:val="ca-ES"/>
        </w:rPr>
        <w:t>perfifèrics</w:t>
      </w:r>
      <w:proofErr w:type="spellEnd"/>
      <w:r w:rsidRPr="0043429B">
        <w:rPr>
          <w:lang w:val="ca-ES"/>
        </w:rPr>
        <w:t xml:space="preserve"> del kit </w:t>
      </w:r>
      <w:proofErr w:type="spellStart"/>
      <w:r w:rsidRPr="0043429B">
        <w:rPr>
          <w:lang w:val="ca-ES"/>
        </w:rPr>
        <w:t>Mindstorms</w:t>
      </w:r>
      <w:proofErr w:type="spellEnd"/>
      <w:r w:rsidRPr="0043429B">
        <w:rPr>
          <w:lang w:val="ca-ES"/>
        </w:rPr>
        <w:t xml:space="preserve"> (motors, sensors, etc...).  </w:t>
      </w:r>
      <w:r w:rsidR="00BD67C5" w:rsidRPr="0043429B">
        <w:rPr>
          <w:lang w:val="ca-ES"/>
        </w:rPr>
        <w:t xml:space="preserve">La composició interna d’un RJ12 està formada per sis cables més petits: SDA, SCL, ANA, GND, </w:t>
      </w:r>
      <w:proofErr w:type="spellStart"/>
      <w:r w:rsidR="00BD67C5" w:rsidRPr="0043429B">
        <w:rPr>
          <w:lang w:val="ca-ES"/>
        </w:rPr>
        <w:t>Vbus</w:t>
      </w:r>
      <w:proofErr w:type="spellEnd"/>
      <w:r w:rsidR="00BD67C5" w:rsidRPr="0043429B">
        <w:rPr>
          <w:lang w:val="ca-ES"/>
        </w:rPr>
        <w:t>, GND</w:t>
      </w:r>
      <w:r w:rsidR="00CD6AEB" w:rsidRPr="0043429B">
        <w:rPr>
          <w:lang w:val="ca-ES"/>
        </w:rPr>
        <w:t xml:space="preserve"> tal i com s’observa en la </w:t>
      </w:r>
      <w:r w:rsidR="00CD6AEB" w:rsidRPr="0043429B">
        <w:rPr>
          <w:i/>
          <w:highlight w:val="yellow"/>
          <w:lang w:val="ca-ES"/>
        </w:rPr>
        <w:t>Figura X.X</w:t>
      </w:r>
      <w:r w:rsidR="00CD6AEB" w:rsidRPr="0043429B">
        <w:rPr>
          <w:highlight w:val="yellow"/>
          <w:lang w:val="ca-ES"/>
        </w:rPr>
        <w:t>.</w:t>
      </w:r>
      <w:r w:rsidR="00CD6AEB" w:rsidRPr="0043429B">
        <w:rPr>
          <w:lang w:val="ca-ES"/>
        </w:rPr>
        <w:t xml:space="preserve"> Cadascú d’ells realitza una funció específica i en aquest projecte nomes han estat utilitzats els de dades </w:t>
      </w:r>
      <w:r w:rsidR="00CD6AEB" w:rsidRPr="0043429B">
        <w:rPr>
          <w:i/>
          <w:lang w:val="ca-ES"/>
        </w:rPr>
        <w:t>SDA i SCL</w:t>
      </w:r>
      <w:r w:rsidR="00CD6AEB" w:rsidRPr="0043429B">
        <w:rPr>
          <w:lang w:val="ca-ES"/>
        </w:rPr>
        <w:t xml:space="preserve"> i els d’alimentació </w:t>
      </w:r>
      <w:proofErr w:type="spellStart"/>
      <w:r w:rsidR="00CD6AEB" w:rsidRPr="0043429B">
        <w:rPr>
          <w:i/>
          <w:lang w:val="ca-ES"/>
        </w:rPr>
        <w:t>Vbus</w:t>
      </w:r>
      <w:proofErr w:type="spellEnd"/>
      <w:r w:rsidR="00CD6AEB" w:rsidRPr="0043429B">
        <w:rPr>
          <w:i/>
          <w:lang w:val="ca-ES"/>
        </w:rPr>
        <w:t xml:space="preserve"> i GND.</w:t>
      </w:r>
      <w:r w:rsidR="00CD6AEB" w:rsidRPr="0043429B">
        <w:rPr>
          <w:lang w:val="ca-ES"/>
        </w:rPr>
        <w:t xml:space="preserve"> </w:t>
      </w:r>
    </w:p>
    <w:p w14:paraId="616327B6" w14:textId="7C06E089" w:rsidR="00CD6AEB" w:rsidRPr="0043429B" w:rsidRDefault="00CD6AEB" w:rsidP="00DF4925">
      <w:pPr>
        <w:spacing w:line="360" w:lineRule="auto"/>
        <w:rPr>
          <w:lang w:val="ca-ES"/>
        </w:rPr>
      </w:pPr>
      <w:r w:rsidRPr="0043429B">
        <w:rPr>
          <w:highlight w:val="yellow"/>
          <w:lang w:val="ca-ES"/>
        </w:rPr>
        <w:t>Foto RJ12</w:t>
      </w:r>
    </w:p>
    <w:p w14:paraId="13962A7E" w14:textId="0C849179" w:rsidR="00DF4925" w:rsidRPr="0043429B" w:rsidRDefault="009D5DCF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Per un costat, la </w:t>
      </w:r>
      <w:r w:rsidR="00DF4925" w:rsidRPr="0043429B">
        <w:rPr>
          <w:lang w:val="ca-ES"/>
        </w:rPr>
        <w:t xml:space="preserve">solució adoptada </w:t>
      </w:r>
      <w:r w:rsidRPr="0043429B">
        <w:rPr>
          <w:lang w:val="ca-ES"/>
        </w:rPr>
        <w:t xml:space="preserve">a nivell de hardware </w:t>
      </w:r>
      <w:r w:rsidR="00DF4925" w:rsidRPr="0043429B">
        <w:rPr>
          <w:lang w:val="ca-ES"/>
        </w:rPr>
        <w:t>per</w:t>
      </w:r>
      <w:r w:rsidRPr="0043429B">
        <w:rPr>
          <w:lang w:val="ca-ES"/>
        </w:rPr>
        <w:t xml:space="preserve"> </w:t>
      </w:r>
      <w:r w:rsidR="00DF4925" w:rsidRPr="0043429B">
        <w:rPr>
          <w:lang w:val="ca-ES"/>
        </w:rPr>
        <w:t>efectuar l</w:t>
      </w:r>
      <w:r w:rsidRPr="0043429B">
        <w:rPr>
          <w:lang w:val="ca-ES"/>
        </w:rPr>
        <w:t>a comunicació</w:t>
      </w:r>
      <w:r w:rsidR="00DF4925" w:rsidRPr="0043429B">
        <w:rPr>
          <w:lang w:val="ca-ES"/>
        </w:rPr>
        <w:t xml:space="preserve"> ha estat </w:t>
      </w:r>
      <w:r w:rsidRPr="0043429B">
        <w:rPr>
          <w:lang w:val="ca-ES"/>
        </w:rPr>
        <w:t xml:space="preserve">realitzar el muntatge i soldadura d’un connector femella RJ12 adaptat a </w:t>
      </w:r>
      <w:proofErr w:type="spellStart"/>
      <w:r w:rsidRPr="0043429B">
        <w:rPr>
          <w:lang w:val="ca-ES"/>
        </w:rPr>
        <w:t>Mindstorms</w:t>
      </w:r>
      <w:proofErr w:type="spellEnd"/>
      <w:r w:rsidRPr="0043429B">
        <w:rPr>
          <w:lang w:val="ca-ES"/>
        </w:rPr>
        <w:t xml:space="preserve">, dues resistències de 82 </w:t>
      </w:r>
      <w:r w:rsidRPr="0043429B">
        <w:rPr>
          <w:highlight w:val="yellow"/>
          <w:lang w:val="ca-ES"/>
        </w:rPr>
        <w:t>k i X</w:t>
      </w:r>
      <w:r w:rsidRPr="0043429B">
        <w:rPr>
          <w:lang w:val="ca-ES"/>
        </w:rPr>
        <w:t xml:space="preserve"> pins en una placa de </w:t>
      </w:r>
      <w:proofErr w:type="spellStart"/>
      <w:r w:rsidRPr="0043429B">
        <w:rPr>
          <w:lang w:val="ca-ES"/>
        </w:rPr>
        <w:t>topos</w:t>
      </w:r>
      <w:proofErr w:type="spellEnd"/>
      <w:r w:rsidRPr="0043429B">
        <w:rPr>
          <w:lang w:val="ca-ES"/>
        </w:rPr>
        <w:t xml:space="preserve"> tal i com es mostra en l’esquema electrònic de la següent 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>.</w:t>
      </w:r>
    </w:p>
    <w:p w14:paraId="2CCB13B3" w14:textId="77777777" w:rsidR="00EF007B" w:rsidRPr="0043429B" w:rsidRDefault="00EF007B" w:rsidP="00EF007B">
      <w:pPr>
        <w:spacing w:line="360" w:lineRule="auto"/>
        <w:jc w:val="center"/>
        <w:rPr>
          <w:sz w:val="20"/>
          <w:highlight w:val="yellow"/>
          <w:lang w:val="ca-ES"/>
        </w:rPr>
      </w:pPr>
      <w:r w:rsidRPr="0043429B">
        <w:rPr>
          <w:noProof/>
          <w:lang w:val="ca-ES"/>
        </w:rPr>
        <w:drawing>
          <wp:inline distT="0" distB="0" distL="0" distR="0" wp14:anchorId="65906729" wp14:editId="34E7C007">
            <wp:extent cx="4351929" cy="1807535"/>
            <wp:effectExtent l="0" t="0" r="0" b="254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schematic.png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6434" t="31759" r="44002" b="45040"/>
                    <a:stretch/>
                  </pic:blipFill>
                  <pic:spPr bwMode="auto">
                    <a:xfrm>
                      <a:off x="0" y="0"/>
                      <a:ext cx="4398877" cy="18270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5ED27B" w14:textId="660B1F8B" w:rsidR="00EF007B" w:rsidRPr="0043429B" w:rsidRDefault="00EF007B" w:rsidP="00EF007B">
      <w:pPr>
        <w:spacing w:line="360" w:lineRule="auto"/>
        <w:jc w:val="center"/>
        <w:rPr>
          <w:sz w:val="20"/>
          <w:lang w:val="ca-ES"/>
        </w:rPr>
      </w:pPr>
      <w:r w:rsidRPr="0043429B">
        <w:rPr>
          <w:b/>
          <w:sz w:val="20"/>
          <w:highlight w:val="yellow"/>
          <w:lang w:val="ca-ES"/>
        </w:rPr>
        <w:t>Figura X.X</w:t>
      </w:r>
      <w:r w:rsidRPr="0043429B">
        <w:rPr>
          <w:sz w:val="20"/>
          <w:lang w:val="ca-ES"/>
        </w:rPr>
        <w:t xml:space="preserve">. Circuit de l’adaptació del cable </w:t>
      </w:r>
      <w:proofErr w:type="spellStart"/>
      <w:r w:rsidRPr="0043429B">
        <w:rPr>
          <w:sz w:val="20"/>
          <w:lang w:val="ca-ES"/>
        </w:rPr>
        <w:t>Mindstorms</w:t>
      </w:r>
      <w:proofErr w:type="spellEnd"/>
      <w:r w:rsidRPr="0043429B">
        <w:rPr>
          <w:sz w:val="20"/>
          <w:lang w:val="ca-ES"/>
        </w:rPr>
        <w:t xml:space="preserve"> (Font: Pròpia</w:t>
      </w:r>
      <w:r w:rsidRPr="0043429B">
        <w:rPr>
          <w:sz w:val="20"/>
          <w:lang w:val="ca-ES"/>
        </w:rPr>
        <w:fldChar w:fldCharType="begin" w:fldLock="1"/>
      </w:r>
      <w:r w:rsidRPr="0043429B">
        <w:rPr>
          <w:sz w:val="20"/>
          <w:lang w:val="ca-ES"/>
        </w:rPr>
        <w:instrText>ADDIN CSL_CITATION {"citationItems":[{"id":"ITEM-1","itemData":{"author":[{"dropping-particle":"","family":"Philosophy","given":"Doctor O F","non-dropping-particle":"","parse-names":false,"suffix":""},{"dropping-particle":"","family":"Thesis","given":"Chemical Engineering","non-dropping-particle":"","parse-names":false,"suffix":""},{"dropping-particle":"","family":"Ferrer","given":"Elsa Pastor","non-dropping-particle":"","parse-names":false,"suffix":""},{"dropping-particle":"","family":"Barcelona","given":"Planas Cuchi","non-dropping-particle":"","parse-names":false,"suffix":""},{"dropping-particle":"","family":"Tecnol","given":"Risc","non-dropping-particle":"","parse-names":false,"suffix":""},{"dropping-particle":"","family":"Engineering","given":"Chemical","non-dropping-particle":"","parse-names":false,"suffix":""}],"id":"ITEM-1","issue":"September 2009","issued":{"date-parts":[["0"]]},"title":"EFFECTS OF LONG ‐ TERM FOREST FIRE RETARDANTS ON FIRE INTENSITY , HEAT OF COMBUSTION OF THE FUEL AND FLAME EMISSIVITY","type":"article-journal"},"uris":["http://www.mendeley.com/documents/?uuid=e2876e4f-d81f-492a-b2b1-dcdb3f63f843","http://www.mendeley.com/documents/?uuid=fb2a8e63-3706-4cf7-a877-f16322a8abf2"]}],"mendeley":{"formattedCitation":"(Philosophy et al., n.d.)","plainTextFormattedCitation":"(Philosophy et al., n.d.)","previouslyFormattedCitation":"(Philosophy et al., n.d.)"},"properties":{"noteIndex":0},"schema":"https://github.com/citation-style-language/schema/raw/master/csl-citation.json"}</w:instrText>
      </w:r>
      <w:r w:rsidRPr="0043429B">
        <w:rPr>
          <w:sz w:val="20"/>
          <w:lang w:val="ca-ES"/>
        </w:rPr>
        <w:fldChar w:fldCharType="end"/>
      </w:r>
      <w:r w:rsidRPr="0043429B">
        <w:rPr>
          <w:sz w:val="20"/>
          <w:lang w:val="ca-ES"/>
        </w:rPr>
        <w:t>).</w:t>
      </w:r>
    </w:p>
    <w:p w14:paraId="53C5FF1F" w14:textId="54CD8D85" w:rsidR="009D5DCF" w:rsidRPr="0043429B" w:rsidRDefault="009D5DCF" w:rsidP="009D5DCF">
      <w:pPr>
        <w:spacing w:line="360" w:lineRule="auto"/>
        <w:jc w:val="left"/>
        <w:rPr>
          <w:highlight w:val="yellow"/>
          <w:lang w:val="ca-ES"/>
        </w:rPr>
      </w:pPr>
      <w:r w:rsidRPr="0043429B">
        <w:rPr>
          <w:highlight w:val="yellow"/>
          <w:lang w:val="ca-ES"/>
        </w:rPr>
        <w:t>Foto placa soldada</w:t>
      </w:r>
    </w:p>
    <w:p w14:paraId="22396DBB" w14:textId="5A2B9558" w:rsidR="00DF4925" w:rsidRPr="0043429B" w:rsidRDefault="009D5DCF" w:rsidP="0035672B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Per altra banda, també cal </w:t>
      </w:r>
      <w:r w:rsidR="0035672B" w:rsidRPr="0043429B">
        <w:rPr>
          <w:lang w:val="ca-ES"/>
        </w:rPr>
        <w:t xml:space="preserve">dissenyar </w:t>
      </w:r>
      <w:r w:rsidRPr="0043429B">
        <w:rPr>
          <w:lang w:val="ca-ES"/>
        </w:rPr>
        <w:t xml:space="preserve">una </w:t>
      </w:r>
      <w:r w:rsidR="0035672B" w:rsidRPr="0043429B">
        <w:rPr>
          <w:lang w:val="ca-ES"/>
        </w:rPr>
        <w:t>solució</w:t>
      </w:r>
      <w:r w:rsidRPr="0043429B">
        <w:rPr>
          <w:lang w:val="ca-ES"/>
        </w:rPr>
        <w:t xml:space="preserve"> a nivell de software. </w:t>
      </w:r>
      <w:r w:rsidR="00DF4925" w:rsidRPr="0043429B">
        <w:rPr>
          <w:lang w:val="ca-ES"/>
        </w:rPr>
        <w:t>El primer que cal fer en el ROBOTC és definir en quin port de l’EV3 es troba el cable</w:t>
      </w:r>
      <w:r w:rsidR="0035672B" w:rsidRPr="0043429B">
        <w:rPr>
          <w:lang w:val="ca-ES"/>
        </w:rPr>
        <w:t xml:space="preserve"> </w:t>
      </w:r>
      <w:r w:rsidR="00DF4925" w:rsidRPr="0043429B">
        <w:rPr>
          <w:lang w:val="ca-ES"/>
        </w:rPr>
        <w:t xml:space="preserve">que es troba connectat a </w:t>
      </w:r>
      <w:r w:rsidR="0035672B" w:rsidRPr="0043429B">
        <w:rPr>
          <w:lang w:val="ca-ES"/>
        </w:rPr>
        <w:t xml:space="preserve">la placa soldada i conseqüentment a </w:t>
      </w:r>
      <w:proofErr w:type="spellStart"/>
      <w:r w:rsidR="00DF4925" w:rsidRPr="0043429B">
        <w:rPr>
          <w:lang w:val="ca-ES"/>
        </w:rPr>
        <w:t>l’Arduino</w:t>
      </w:r>
      <w:proofErr w:type="spellEnd"/>
      <w:r w:rsidR="00DF4925" w:rsidRPr="0043429B">
        <w:rPr>
          <w:lang w:val="ca-ES"/>
        </w:rPr>
        <w:t xml:space="preserve"> i definir també, l’adreça de </w:t>
      </w:r>
      <w:proofErr w:type="spellStart"/>
      <w:r w:rsidR="00DF4925" w:rsidRPr="0043429B">
        <w:rPr>
          <w:lang w:val="ca-ES"/>
        </w:rPr>
        <w:t>l’Arduino</w:t>
      </w:r>
      <w:proofErr w:type="spellEnd"/>
      <w:r w:rsidR="00DF4925" w:rsidRPr="0043429B">
        <w:rPr>
          <w:lang w:val="ca-ES"/>
        </w:rPr>
        <w:t>. Tal i com es mostra a continuació:</w:t>
      </w:r>
    </w:p>
    <w:p w14:paraId="103366CB" w14:textId="77777777" w:rsidR="00DF4925" w:rsidRPr="0043429B" w:rsidRDefault="00DF4925" w:rsidP="00DF4925">
      <w:pPr>
        <w:shd w:val="clear" w:color="auto" w:fill="FFFFFF"/>
        <w:spacing w:line="285" w:lineRule="atLeast"/>
        <w:rPr>
          <w:rFonts w:ascii="Consolas" w:hAnsi="Consolas"/>
          <w:color w:val="000000"/>
          <w:sz w:val="21"/>
          <w:szCs w:val="21"/>
          <w:lang w:val="ca-ES"/>
        </w:rPr>
      </w:pPr>
      <w:r w:rsidRPr="0043429B">
        <w:rPr>
          <w:rFonts w:ascii="Consolas" w:hAnsi="Consolas"/>
          <w:color w:val="0000FF"/>
          <w:sz w:val="21"/>
          <w:szCs w:val="21"/>
          <w:lang w:val="ca-ES"/>
        </w:rPr>
        <w:t>#</w:t>
      </w:r>
      <w:proofErr w:type="spellStart"/>
      <w:r w:rsidRPr="0043429B">
        <w:rPr>
          <w:rFonts w:ascii="Consolas" w:hAnsi="Consolas"/>
          <w:color w:val="0000FF"/>
          <w:sz w:val="21"/>
          <w:szCs w:val="21"/>
          <w:lang w:val="ca-ES"/>
        </w:rPr>
        <w:t>define</w:t>
      </w:r>
      <w:proofErr w:type="spellEnd"/>
      <w:r w:rsidRPr="0043429B">
        <w:rPr>
          <w:rFonts w:ascii="Consolas" w:hAnsi="Consolas"/>
          <w:color w:val="0000FF"/>
          <w:sz w:val="21"/>
          <w:szCs w:val="21"/>
          <w:lang w:val="ca-ES"/>
        </w:rPr>
        <w:t xml:space="preserve"> ARDUINO_PORT S1</w:t>
      </w:r>
    </w:p>
    <w:p w14:paraId="1EFB34A4" w14:textId="77777777" w:rsidR="00DF4925" w:rsidRPr="0043429B" w:rsidRDefault="00DF4925" w:rsidP="00DF4925">
      <w:pPr>
        <w:shd w:val="clear" w:color="auto" w:fill="FFFFFF"/>
        <w:spacing w:line="285" w:lineRule="atLeast"/>
        <w:rPr>
          <w:rFonts w:ascii="Consolas" w:hAnsi="Consolas"/>
          <w:color w:val="000000"/>
          <w:sz w:val="21"/>
          <w:szCs w:val="21"/>
          <w:lang w:val="ca-ES"/>
        </w:rPr>
      </w:pPr>
      <w:r w:rsidRPr="0043429B">
        <w:rPr>
          <w:rFonts w:ascii="Consolas" w:hAnsi="Consolas"/>
          <w:color w:val="0000FF"/>
          <w:sz w:val="21"/>
          <w:szCs w:val="21"/>
          <w:lang w:val="ca-ES"/>
        </w:rPr>
        <w:t>#</w:t>
      </w:r>
      <w:proofErr w:type="spellStart"/>
      <w:r w:rsidRPr="0043429B">
        <w:rPr>
          <w:rFonts w:ascii="Consolas" w:hAnsi="Consolas"/>
          <w:color w:val="0000FF"/>
          <w:sz w:val="21"/>
          <w:szCs w:val="21"/>
          <w:lang w:val="ca-ES"/>
        </w:rPr>
        <w:t>define</w:t>
      </w:r>
      <w:proofErr w:type="spellEnd"/>
      <w:r w:rsidRPr="0043429B">
        <w:rPr>
          <w:rFonts w:ascii="Consolas" w:hAnsi="Consolas"/>
          <w:color w:val="0000FF"/>
          <w:sz w:val="21"/>
          <w:szCs w:val="21"/>
          <w:lang w:val="ca-ES"/>
        </w:rPr>
        <w:t xml:space="preserve"> ARDUINO_ADRESS </w:t>
      </w:r>
      <w:r w:rsidRPr="0043429B">
        <w:rPr>
          <w:rFonts w:ascii="Consolas" w:hAnsi="Consolas"/>
          <w:color w:val="09885A"/>
          <w:sz w:val="21"/>
          <w:szCs w:val="21"/>
          <w:lang w:val="ca-ES"/>
        </w:rPr>
        <w:t>0x08</w:t>
      </w:r>
    </w:p>
    <w:p w14:paraId="64E7A9C9" w14:textId="77777777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lastRenderedPageBreak/>
        <w:t>Abans de seguir amb la configuració del programa per la comunicació, és necessari definir prèviament les funcions que ROBOTC utilitza per tal d’entendre el seu funcionament:</w:t>
      </w:r>
    </w:p>
    <w:p w14:paraId="266972C4" w14:textId="77777777" w:rsidR="00DF4925" w:rsidRPr="0043429B" w:rsidRDefault="00DF4925" w:rsidP="00DF4925">
      <w:pPr>
        <w:pStyle w:val="Prrafodelista"/>
        <w:numPr>
          <w:ilvl w:val="0"/>
          <w:numId w:val="31"/>
        </w:numPr>
        <w:spacing w:before="0" w:after="160" w:line="360" w:lineRule="auto"/>
        <w:rPr>
          <w:lang w:val="ca-ES"/>
        </w:rPr>
      </w:pPr>
      <w:r w:rsidRPr="0043429B">
        <w:rPr>
          <w:b/>
          <w:lang w:val="ca-ES"/>
        </w:rPr>
        <w:t xml:space="preserve">sendI2CMsg(Port on es troba </w:t>
      </w:r>
      <w:proofErr w:type="spellStart"/>
      <w:r w:rsidRPr="0043429B">
        <w:rPr>
          <w:b/>
          <w:lang w:val="ca-ES"/>
        </w:rPr>
        <w:t>l’Arduino</w:t>
      </w:r>
      <w:proofErr w:type="spellEnd"/>
      <w:r w:rsidRPr="0043429B">
        <w:rPr>
          <w:b/>
          <w:lang w:val="ca-ES"/>
        </w:rPr>
        <w:t xml:space="preserve">, Missatge a enviar, Mida de la </w:t>
      </w:r>
      <w:proofErr w:type="spellStart"/>
      <w:r w:rsidRPr="0043429B">
        <w:rPr>
          <w:b/>
          <w:lang w:val="ca-ES"/>
        </w:rPr>
        <w:t>reposta</w:t>
      </w:r>
      <w:proofErr w:type="spellEnd"/>
      <w:r w:rsidRPr="0043429B">
        <w:rPr>
          <w:b/>
          <w:lang w:val="ca-ES"/>
        </w:rPr>
        <w:t>):</w:t>
      </w:r>
      <w:r w:rsidRPr="0043429B">
        <w:rPr>
          <w:lang w:val="ca-ES"/>
        </w:rPr>
        <w:t xml:space="preserve"> Aquesta sentència, tal i com el seu nom indica, s’utilitza per a enviar missatges des de l’EV3 a través del protocol I2C. </w:t>
      </w:r>
    </w:p>
    <w:p w14:paraId="1E95E20F" w14:textId="77777777" w:rsidR="0035672B" w:rsidRPr="0043429B" w:rsidRDefault="00DF4925" w:rsidP="0035672B">
      <w:pPr>
        <w:pStyle w:val="Prrafodelista"/>
        <w:numPr>
          <w:ilvl w:val="0"/>
          <w:numId w:val="31"/>
        </w:numPr>
        <w:spacing w:before="0" w:after="160" w:line="360" w:lineRule="auto"/>
        <w:rPr>
          <w:lang w:val="ca-ES"/>
        </w:rPr>
      </w:pPr>
      <w:r w:rsidRPr="0043429B">
        <w:rPr>
          <w:b/>
          <w:lang w:val="ca-ES"/>
        </w:rPr>
        <w:t xml:space="preserve">readI2CReply(Port on es troba </w:t>
      </w:r>
      <w:proofErr w:type="spellStart"/>
      <w:r w:rsidRPr="0043429B">
        <w:rPr>
          <w:b/>
          <w:lang w:val="ca-ES"/>
        </w:rPr>
        <w:t>l’Arduino</w:t>
      </w:r>
      <w:proofErr w:type="spellEnd"/>
      <w:r w:rsidRPr="0043429B">
        <w:rPr>
          <w:b/>
          <w:lang w:val="ca-ES"/>
        </w:rPr>
        <w:t>, Variable on guardar el missatge, Mida del missatge a rebre):</w:t>
      </w:r>
      <w:r w:rsidRPr="0043429B">
        <w:rPr>
          <w:lang w:val="ca-ES"/>
        </w:rPr>
        <w:t xml:space="preserve"> Igual que l’ordre anterior, a través d’aquesta es pot llegir la resposta enviada per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>.</w:t>
      </w:r>
    </w:p>
    <w:p w14:paraId="4AEC5FC9" w14:textId="77777777" w:rsidR="0035672B" w:rsidRPr="0043429B" w:rsidRDefault="00DF4925" w:rsidP="0035672B">
      <w:pPr>
        <w:spacing w:before="0" w:after="160" w:line="360" w:lineRule="auto"/>
        <w:rPr>
          <w:lang w:val="ca-ES"/>
        </w:rPr>
      </w:pPr>
      <w:r w:rsidRPr="0043429B">
        <w:rPr>
          <w:lang w:val="ca-ES"/>
        </w:rPr>
        <w:t xml:space="preserve">Seguidament es creen dues variables que serviran per emmagatzemar els missatges enviats i rebuts. </w:t>
      </w:r>
    </w:p>
    <w:p w14:paraId="2C0F5978" w14:textId="5B0ADDD0" w:rsidR="00DF4925" w:rsidRPr="0043429B" w:rsidRDefault="00DF4925" w:rsidP="0035672B">
      <w:pPr>
        <w:spacing w:before="0" w:after="160" w:line="240" w:lineRule="auto"/>
        <w:rPr>
          <w:lang w:val="ca-ES"/>
        </w:rPr>
      </w:pPr>
      <w:r w:rsidRPr="0043429B">
        <w:rPr>
          <w:rFonts w:ascii="Consolas" w:hAnsi="Consolas"/>
          <w:color w:val="000000"/>
          <w:sz w:val="21"/>
          <w:szCs w:val="21"/>
          <w:lang w:val="ca-ES"/>
        </w:rPr>
        <w:t>byte mensajeI2C[</w:t>
      </w:r>
      <w:r w:rsidRPr="0043429B">
        <w:rPr>
          <w:rFonts w:ascii="Consolas" w:hAnsi="Consolas"/>
          <w:color w:val="09885A"/>
          <w:sz w:val="21"/>
          <w:szCs w:val="21"/>
          <w:lang w:val="ca-ES"/>
        </w:rPr>
        <w:t>22</w:t>
      </w:r>
      <w:r w:rsidRPr="0043429B">
        <w:rPr>
          <w:rFonts w:ascii="Consolas" w:hAnsi="Consolas"/>
          <w:color w:val="000000"/>
          <w:sz w:val="21"/>
          <w:szCs w:val="21"/>
          <w:lang w:val="ca-ES"/>
        </w:rPr>
        <w:t>];</w:t>
      </w:r>
    </w:p>
    <w:p w14:paraId="5CD05492" w14:textId="550D287C" w:rsidR="00DF4925" w:rsidRPr="0043429B" w:rsidRDefault="00DF4925" w:rsidP="0035672B">
      <w:pPr>
        <w:shd w:val="clear" w:color="auto" w:fill="FFFFFF"/>
        <w:spacing w:line="240" w:lineRule="auto"/>
        <w:rPr>
          <w:rFonts w:ascii="Consolas" w:hAnsi="Consolas"/>
          <w:color w:val="000000"/>
          <w:sz w:val="21"/>
          <w:szCs w:val="21"/>
          <w:lang w:val="ca-ES"/>
        </w:rPr>
      </w:pPr>
      <w:proofErr w:type="spellStart"/>
      <w:r w:rsidRPr="0043429B">
        <w:rPr>
          <w:rFonts w:ascii="Consolas" w:hAnsi="Consolas"/>
          <w:color w:val="0000FF"/>
          <w:sz w:val="21"/>
          <w:szCs w:val="21"/>
          <w:lang w:val="ca-ES"/>
        </w:rPr>
        <w:t>char</w:t>
      </w:r>
      <w:proofErr w:type="spellEnd"/>
      <w:r w:rsidRPr="0043429B">
        <w:rPr>
          <w:rFonts w:ascii="Consolas" w:hAnsi="Consolas"/>
          <w:color w:val="000000"/>
          <w:sz w:val="21"/>
          <w:szCs w:val="21"/>
          <w:lang w:val="ca-ES"/>
        </w:rPr>
        <w:t xml:space="preserve"> respuestaI2C[</w:t>
      </w:r>
      <w:r w:rsidRPr="0043429B">
        <w:rPr>
          <w:rFonts w:ascii="Consolas" w:hAnsi="Consolas"/>
          <w:color w:val="09885A"/>
          <w:sz w:val="21"/>
          <w:szCs w:val="21"/>
          <w:lang w:val="ca-ES"/>
        </w:rPr>
        <w:t>20</w:t>
      </w:r>
      <w:r w:rsidRPr="0043429B">
        <w:rPr>
          <w:rFonts w:ascii="Consolas" w:hAnsi="Consolas"/>
          <w:color w:val="000000"/>
          <w:sz w:val="21"/>
          <w:szCs w:val="21"/>
          <w:lang w:val="ca-ES"/>
        </w:rPr>
        <w:t>];</w:t>
      </w:r>
    </w:p>
    <w:p w14:paraId="3F495DD3" w14:textId="45F07874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t>A partir d’aquí, es defineix una funció parametritzada</w:t>
      </w:r>
      <w:r w:rsidRPr="0043429B">
        <w:rPr>
          <w:i/>
          <w:lang w:val="ca-ES"/>
        </w:rPr>
        <w:t xml:space="preserve"> msg_i2c </w:t>
      </w:r>
      <w:r w:rsidRPr="0043429B">
        <w:rPr>
          <w:lang w:val="ca-ES"/>
        </w:rPr>
        <w:t xml:space="preserve">que rebrà la direcció de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, la mida del missatge a enviar, la mida de la resposta </w:t>
      </w:r>
      <w:r w:rsidR="0035672B" w:rsidRPr="0043429B">
        <w:rPr>
          <w:lang w:val="ca-ES"/>
        </w:rPr>
        <w:t xml:space="preserve">que s’espera </w:t>
      </w:r>
      <w:r w:rsidRPr="0043429B">
        <w:rPr>
          <w:lang w:val="ca-ES"/>
        </w:rPr>
        <w:t xml:space="preserve">i els cinc </w:t>
      </w:r>
      <w:r w:rsidRPr="0043429B">
        <w:rPr>
          <w:i/>
          <w:lang w:val="ca-ES"/>
        </w:rPr>
        <w:t xml:space="preserve">bytes </w:t>
      </w:r>
      <w:r w:rsidRPr="0043429B">
        <w:rPr>
          <w:lang w:val="ca-ES"/>
        </w:rPr>
        <w:t>que es volen enviar.</w:t>
      </w:r>
    </w:p>
    <w:p w14:paraId="7CA139FF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msg_i2c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(byte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dir_arduino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mensaj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respuesta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u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byte0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u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byte1, 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>long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byte2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u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byte3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u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byte4)</w:t>
      </w:r>
    </w:p>
    <w:p w14:paraId="503ADD61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{</w:t>
      </w:r>
    </w:p>
    <w:p w14:paraId="598E5E86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t>//Es prepara el byte respuestaI2C posant-lo a zero i copiant-li la mida que ja s'havia definit.</w:t>
      </w:r>
    </w:p>
    <w:p w14:paraId="45CD2B99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proofErr w:type="spellStart"/>
      <w:r w:rsidRPr="0043429B">
        <w:rPr>
          <w:rFonts w:ascii="Consolas" w:hAnsi="Consolas"/>
          <w:color w:val="795E26"/>
          <w:sz w:val="18"/>
          <w:szCs w:val="18"/>
          <w:lang w:val="ca-ES"/>
        </w:rPr>
        <w:t>memse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(respuestaI2C, 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sizeof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respuestaI2C));</w:t>
      </w:r>
    </w:p>
    <w:p w14:paraId="6B0E5C27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mensaj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mensaj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+ 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3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;</w:t>
      </w:r>
    </w:p>
    <w:p w14:paraId="08A608BA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//Es defineixen </w:t>
      </w:r>
      <w:proofErr w:type="spellStart"/>
      <w:r w:rsidRPr="0043429B">
        <w:rPr>
          <w:rFonts w:ascii="Consolas" w:hAnsi="Consolas"/>
          <w:color w:val="008000"/>
          <w:sz w:val="18"/>
          <w:szCs w:val="18"/>
          <w:lang w:val="ca-ES"/>
        </w:rPr>
        <w:t>cadascún</w:t>
      </w:r>
      <w:proofErr w:type="spellEnd"/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 dels bytes que el programa enviarà.</w:t>
      </w:r>
    </w:p>
    <w:p w14:paraId="64A98FCD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]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mensaj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;</w:t>
      </w:r>
    </w:p>
    <w:p w14:paraId="57FE893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1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]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dir_arduino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;</w:t>
      </w:r>
    </w:p>
    <w:p w14:paraId="5AE29902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2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 = byte0;</w:t>
      </w:r>
    </w:p>
    <w:p w14:paraId="4214CB00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3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 = byte1;</w:t>
      </w:r>
    </w:p>
    <w:p w14:paraId="32BCA0B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4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 = byte2;</w:t>
      </w:r>
    </w:p>
    <w:p w14:paraId="096E1434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5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 = byte3;</w:t>
      </w:r>
    </w:p>
    <w:p w14:paraId="5F09B733" w14:textId="45E78AD8" w:rsidR="00DF4925" w:rsidRPr="0043429B" w:rsidRDefault="00DF4925" w:rsidP="0035672B">
      <w:pPr>
        <w:shd w:val="clear" w:color="auto" w:fill="F2F2F2" w:themeFill="background1" w:themeFillShade="F2"/>
        <w:spacing w:line="240" w:lineRule="auto"/>
        <w:jc w:val="left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21"/>
          <w:szCs w:val="21"/>
          <w:lang w:val="ca-ES"/>
        </w:rPr>
        <w:t>   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6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 = byte4;</w:t>
      </w:r>
    </w:p>
    <w:p w14:paraId="12C61518" w14:textId="77777777" w:rsidR="00DF4925" w:rsidRPr="0043429B" w:rsidRDefault="00DF4925" w:rsidP="00DF4925">
      <w:pPr>
        <w:shd w:val="clear" w:color="auto" w:fill="F2F2F2" w:themeFill="background1" w:themeFillShade="F2"/>
        <w:spacing w:line="285" w:lineRule="atLeast"/>
        <w:rPr>
          <w:rFonts w:ascii="Consolas" w:hAnsi="Consolas"/>
          <w:color w:val="000000"/>
          <w:sz w:val="21"/>
          <w:szCs w:val="21"/>
          <w:lang w:val="ca-ES"/>
        </w:rPr>
      </w:pPr>
    </w:p>
    <w:p w14:paraId="5423ECF8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lastRenderedPageBreak/>
        <w:t xml:space="preserve">//S'executa l'ordre d'enviar el missatge, amb els paràmetres del port on es troba </w:t>
      </w:r>
      <w:proofErr w:type="spellStart"/>
      <w:r w:rsidRPr="0043429B">
        <w:rPr>
          <w:rFonts w:ascii="Consolas" w:hAnsi="Consolas"/>
          <w:color w:val="008000"/>
          <w:sz w:val="18"/>
          <w:szCs w:val="18"/>
          <w:lang w:val="ca-ES"/>
        </w:rPr>
        <w:t>l'Arduino</w:t>
      </w:r>
      <w:proofErr w:type="spellEnd"/>
      <w:r w:rsidRPr="0043429B">
        <w:rPr>
          <w:rFonts w:ascii="Consolas" w:hAnsi="Consolas"/>
          <w:color w:val="008000"/>
          <w:sz w:val="18"/>
          <w:szCs w:val="18"/>
          <w:lang w:val="ca-ES"/>
        </w:rPr>
        <w:t>, el missatge i la mida que s'espera de la resposta.</w:t>
      </w:r>
    </w:p>
    <w:p w14:paraId="0146C93A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sendI2CMsg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(ARDUINO_PORT, &amp;mensaje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]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respuesta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);</w:t>
      </w:r>
    </w:p>
    <w:p w14:paraId="5A80FCF8" w14:textId="3AC32553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wait1Msec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2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);</w:t>
      </w:r>
    </w:p>
    <w:p w14:paraId="217597EA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//S'executa l'ordre de llegir la resposta de </w:t>
      </w:r>
      <w:proofErr w:type="spellStart"/>
      <w:r w:rsidRPr="0043429B">
        <w:rPr>
          <w:rFonts w:ascii="Consolas" w:hAnsi="Consolas"/>
          <w:color w:val="008000"/>
          <w:sz w:val="18"/>
          <w:szCs w:val="18"/>
          <w:lang w:val="ca-ES"/>
        </w:rPr>
        <w:t>l'Arduino</w:t>
      </w:r>
      <w:proofErr w:type="spellEnd"/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 amb els mateixos paràmetres que l'ordre anterior.</w:t>
      </w:r>
    </w:p>
    <w:p w14:paraId="55009FF2" w14:textId="587FD2B4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readI2CReply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(ARDUINO_PORT, &amp;respuesta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],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tam_respuesta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);</w:t>
      </w:r>
    </w:p>
    <w:p w14:paraId="1404EBEC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t>//És necessari llegir el primer byte</w:t>
      </w:r>
    </w:p>
    <w:p w14:paraId="1BDB6A8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x = respuestaI2C[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];</w:t>
      </w:r>
    </w:p>
    <w:p w14:paraId="4B92231E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wait1Msec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35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);</w:t>
      </w:r>
    </w:p>
    <w:p w14:paraId="405A159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    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retur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x;</w:t>
      </w:r>
    </w:p>
    <w:p w14:paraId="5AFACD3E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}</w:t>
      </w:r>
    </w:p>
    <w:p w14:paraId="4A42A21B" w14:textId="77777777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t xml:space="preserve">A partir d’aquí, enviar un missatge a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i obtenir-ne resposta resulta tant senzill com cridar la funció </w:t>
      </w:r>
      <w:r w:rsidRPr="0043429B">
        <w:rPr>
          <w:i/>
          <w:lang w:val="ca-ES"/>
        </w:rPr>
        <w:t>msg_i2c</w:t>
      </w:r>
      <w:r w:rsidRPr="0043429B">
        <w:rPr>
          <w:lang w:val="ca-ES"/>
        </w:rPr>
        <w:t xml:space="preserve"> amb els paràmetres corresponents.</w:t>
      </w:r>
    </w:p>
    <w:p w14:paraId="7951D1C7" w14:textId="77777777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t xml:space="preserve">Per altra banda,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també necessita unes línies de codi explícites per tal de poder rebre missatges i enviar la resposta via I2C.</w:t>
      </w:r>
    </w:p>
    <w:p w14:paraId="52E9B5AE" w14:textId="77777777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t xml:space="preserve">El primer que cal fer és declarar la llibreria </w:t>
      </w:r>
      <w:proofErr w:type="spellStart"/>
      <w:r w:rsidRPr="0043429B">
        <w:rPr>
          <w:i/>
          <w:lang w:val="ca-ES"/>
        </w:rPr>
        <w:t>Wire</w:t>
      </w:r>
      <w:proofErr w:type="spellEnd"/>
      <w:r w:rsidRPr="0043429B">
        <w:rPr>
          <w:i/>
          <w:lang w:val="ca-ES"/>
        </w:rPr>
        <w:t xml:space="preserve"> </w:t>
      </w:r>
      <w:r w:rsidRPr="0043429B">
        <w:rPr>
          <w:lang w:val="ca-ES"/>
        </w:rPr>
        <w:t xml:space="preserve">que conté les directives per tal de poder establir la comunicació. </w:t>
      </w:r>
    </w:p>
    <w:p w14:paraId="6E757AE9" w14:textId="6B7BA423" w:rsidR="00DF4925" w:rsidRPr="0043429B" w:rsidRDefault="00DF4925" w:rsidP="008D78DE">
      <w:pPr>
        <w:shd w:val="clear" w:color="auto" w:fill="F2F2F2" w:themeFill="background1" w:themeFillShade="F2"/>
        <w:spacing w:line="285" w:lineRule="atLeast"/>
        <w:rPr>
          <w:rFonts w:ascii="Consolas" w:hAnsi="Consolas"/>
          <w:color w:val="A31515"/>
          <w:sz w:val="21"/>
          <w:szCs w:val="21"/>
          <w:lang w:val="ca-ES"/>
        </w:rPr>
      </w:pPr>
      <w:r w:rsidRPr="0043429B">
        <w:rPr>
          <w:rFonts w:ascii="Consolas" w:hAnsi="Consolas"/>
          <w:color w:val="AF00DB"/>
          <w:sz w:val="21"/>
          <w:szCs w:val="21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21"/>
          <w:szCs w:val="21"/>
          <w:lang w:val="ca-ES"/>
        </w:rPr>
        <w:t>include</w:t>
      </w:r>
      <w:proofErr w:type="spellEnd"/>
      <w:r w:rsidRPr="0043429B">
        <w:rPr>
          <w:rFonts w:ascii="Consolas" w:hAnsi="Consolas"/>
          <w:color w:val="A31515"/>
          <w:sz w:val="21"/>
          <w:szCs w:val="21"/>
          <w:lang w:val="ca-ES"/>
        </w:rPr>
        <w:t>&lt;</w:t>
      </w:r>
      <w:proofErr w:type="spellStart"/>
      <w:r w:rsidRPr="0043429B">
        <w:rPr>
          <w:rFonts w:ascii="Consolas" w:hAnsi="Consolas"/>
          <w:color w:val="A31515"/>
          <w:sz w:val="21"/>
          <w:szCs w:val="21"/>
          <w:lang w:val="ca-ES"/>
        </w:rPr>
        <w:t>Wire.h</w:t>
      </w:r>
      <w:proofErr w:type="spellEnd"/>
      <w:r w:rsidRPr="0043429B">
        <w:rPr>
          <w:rFonts w:ascii="Consolas" w:hAnsi="Consolas"/>
          <w:color w:val="A31515"/>
          <w:sz w:val="21"/>
          <w:szCs w:val="21"/>
          <w:lang w:val="ca-ES"/>
        </w:rPr>
        <w:t>&gt;</w:t>
      </w:r>
    </w:p>
    <w:p w14:paraId="2BF926AB" w14:textId="77777777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t xml:space="preserve">Llavors, en la funció de </w:t>
      </w:r>
      <w:proofErr w:type="spellStart"/>
      <w:r w:rsidRPr="0043429B">
        <w:rPr>
          <w:i/>
          <w:lang w:val="ca-ES"/>
        </w:rPr>
        <w:t>setup</w:t>
      </w:r>
      <w:proofErr w:type="spellEnd"/>
      <w:r w:rsidRPr="0043429B">
        <w:rPr>
          <w:lang w:val="ca-ES"/>
        </w:rPr>
        <w:t xml:space="preserve"> es defineixen quines funciones s’executaran quan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rebi un missatge o necessiti enviar-ne la resposta.</w:t>
      </w:r>
    </w:p>
    <w:p w14:paraId="104D48DD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void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795E26"/>
          <w:sz w:val="18"/>
          <w:szCs w:val="18"/>
          <w:lang w:val="ca-ES"/>
        </w:rPr>
        <w:t>setup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)</w:t>
      </w:r>
    </w:p>
    <w:p w14:paraId="7FF0F87C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{</w:t>
      </w:r>
    </w:p>
    <w:p w14:paraId="5A79A1B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Wire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begi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x04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); </w:t>
      </w:r>
      <w:r w:rsidRPr="0043429B">
        <w:rPr>
          <w:rFonts w:ascii="Consolas" w:hAnsi="Consolas"/>
          <w:color w:val="008000"/>
          <w:sz w:val="18"/>
          <w:szCs w:val="18"/>
          <w:lang w:val="ca-ES"/>
        </w:rPr>
        <w:t>// Determinar l'adreça de l'esclau</w:t>
      </w:r>
    </w:p>
    <w:p w14:paraId="073D95EB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Wire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onReques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requestEve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); </w:t>
      </w:r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// Enviar la resposta </w:t>
      </w:r>
    </w:p>
    <w:p w14:paraId="60AD00D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Wire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onReceiv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(receiveI2C); </w:t>
      </w:r>
      <w:r w:rsidRPr="0043429B">
        <w:rPr>
          <w:rFonts w:ascii="Consolas" w:hAnsi="Consolas"/>
          <w:color w:val="008000"/>
          <w:sz w:val="18"/>
          <w:szCs w:val="18"/>
          <w:lang w:val="ca-ES"/>
        </w:rPr>
        <w:t>// Rebre informació</w:t>
      </w:r>
    </w:p>
    <w:p w14:paraId="40EA4153" w14:textId="27B73D65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Serial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begi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960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);   </w:t>
      </w:r>
    </w:p>
    <w:p w14:paraId="75D8F107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}</w:t>
      </w:r>
    </w:p>
    <w:p w14:paraId="307EFB36" w14:textId="77777777" w:rsidR="0035672B" w:rsidRPr="0043429B" w:rsidRDefault="0035672B" w:rsidP="00DF4925">
      <w:pPr>
        <w:rPr>
          <w:lang w:val="ca-ES"/>
        </w:rPr>
      </w:pPr>
    </w:p>
    <w:p w14:paraId="0608DDA8" w14:textId="157E7C9B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lastRenderedPageBreak/>
        <w:t>I finalment</w:t>
      </w:r>
      <w:r w:rsidR="0035672B" w:rsidRPr="0043429B">
        <w:rPr>
          <w:lang w:val="ca-ES"/>
        </w:rPr>
        <w:t xml:space="preserve"> </w:t>
      </w:r>
      <w:r w:rsidRPr="0043429B">
        <w:rPr>
          <w:lang w:val="ca-ES"/>
        </w:rPr>
        <w:t>es defineixen</w:t>
      </w:r>
      <w:r w:rsidR="0035672B" w:rsidRPr="0043429B">
        <w:rPr>
          <w:lang w:val="ca-ES"/>
        </w:rPr>
        <w:t xml:space="preserve"> les següents </w:t>
      </w:r>
      <w:r w:rsidRPr="0043429B">
        <w:rPr>
          <w:lang w:val="ca-ES"/>
        </w:rPr>
        <w:t>funcions.</w:t>
      </w:r>
    </w:p>
    <w:p w14:paraId="1D2C29BC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void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receiveI2C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proofErr w:type="spellStart"/>
      <w:r w:rsidRPr="0043429B">
        <w:rPr>
          <w:rFonts w:ascii="Consolas" w:hAnsi="Consolas"/>
          <w:color w:val="0000FF"/>
          <w:sz w:val="18"/>
          <w:szCs w:val="18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bytesI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)</w:t>
      </w:r>
    </w:p>
    <w:p w14:paraId="4249D183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>{</w:t>
      </w:r>
    </w:p>
    <w:p w14:paraId="24F75B9E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read_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bytesI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;</w:t>
      </w:r>
    </w:p>
    <w:p w14:paraId="40828BBF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byte_cou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= 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0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>;</w:t>
      </w:r>
    </w:p>
    <w:p w14:paraId="6B3805EF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whil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09885A"/>
          <w:sz w:val="18"/>
          <w:szCs w:val="18"/>
          <w:lang w:val="ca-ES"/>
        </w:rPr>
        <w:t>1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&lt;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Wire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availabl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()) </w:t>
      </w:r>
    </w:p>
    <w:p w14:paraId="5F48A313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{</w:t>
      </w:r>
    </w:p>
    <w:p w14:paraId="00A4F67C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  </w:t>
      </w:r>
      <w:r w:rsidRPr="0043429B">
        <w:rPr>
          <w:rFonts w:ascii="Consolas" w:hAnsi="Consolas"/>
          <w:color w:val="000000"/>
          <w:sz w:val="18"/>
          <w:szCs w:val="18"/>
          <w:lang w:val="ca-ES"/>
        </w:rPr>
        <w:tab/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read_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Wire.</w:t>
      </w:r>
      <w:r w:rsidRPr="0043429B">
        <w:rPr>
          <w:rFonts w:ascii="Consolas" w:hAnsi="Consolas"/>
          <w:color w:val="795E26"/>
          <w:sz w:val="18"/>
          <w:szCs w:val="18"/>
          <w:lang w:val="ca-ES"/>
        </w:rPr>
        <w:t>read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(); </w:t>
      </w:r>
    </w:p>
    <w:p w14:paraId="539099B6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ind w:firstLine="708"/>
        <w:rPr>
          <w:rFonts w:ascii="Consolas" w:hAnsi="Consolas"/>
          <w:color w:val="000000"/>
          <w:sz w:val="18"/>
          <w:szCs w:val="18"/>
          <w:lang w:val="ca-ES"/>
        </w:rPr>
      </w:pP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instruction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[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byte_cou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] =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read_byte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; </w:t>
      </w:r>
    </w:p>
    <w:p w14:paraId="6D65AA77" w14:textId="2723FFD0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8000"/>
          <w:sz w:val="18"/>
          <w:szCs w:val="18"/>
          <w:lang w:val="ca-ES"/>
        </w:rPr>
        <w:t xml:space="preserve">//Cada byte llegit es guarda en una posició de la variable </w:t>
      </w:r>
      <w:proofErr w:type="spellStart"/>
      <w:r w:rsidRPr="0043429B">
        <w:rPr>
          <w:rFonts w:ascii="Consolas" w:hAnsi="Consolas"/>
          <w:color w:val="008000"/>
          <w:sz w:val="18"/>
          <w:szCs w:val="18"/>
          <w:lang w:val="ca-ES"/>
        </w:rPr>
        <w:t>instruction</w:t>
      </w:r>
      <w:proofErr w:type="spellEnd"/>
    </w:p>
    <w:p w14:paraId="70498A3E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  </w:t>
      </w:r>
      <w:proofErr w:type="spellStart"/>
      <w:r w:rsidRPr="0043429B">
        <w:rPr>
          <w:rFonts w:ascii="Consolas" w:hAnsi="Consolas"/>
          <w:color w:val="000000"/>
          <w:sz w:val="18"/>
          <w:szCs w:val="18"/>
          <w:lang w:val="ca-ES"/>
        </w:rPr>
        <w:t>byte_count</w:t>
      </w:r>
      <w:proofErr w:type="spellEnd"/>
      <w:r w:rsidRPr="0043429B">
        <w:rPr>
          <w:rFonts w:ascii="Consolas" w:hAnsi="Consolas"/>
          <w:color w:val="000000"/>
          <w:sz w:val="18"/>
          <w:szCs w:val="18"/>
          <w:lang w:val="ca-ES"/>
        </w:rPr>
        <w:t>++;</w:t>
      </w:r>
    </w:p>
    <w:p w14:paraId="504965D5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000000"/>
          <w:sz w:val="18"/>
          <w:szCs w:val="18"/>
          <w:lang w:val="ca-ES"/>
        </w:rPr>
        <w:t xml:space="preserve">  }</w:t>
      </w:r>
    </w:p>
    <w:p w14:paraId="2AD47937" w14:textId="30D8F0CC" w:rsidR="00DF4925" w:rsidRPr="0043429B" w:rsidRDefault="008D78DE" w:rsidP="00DF4925">
      <w:pPr>
        <w:rPr>
          <w:lang w:val="ca-ES"/>
        </w:rPr>
      </w:pPr>
      <w:r w:rsidRPr="0043429B">
        <w:rPr>
          <w:lang w:val="ca-ES"/>
        </w:rPr>
        <w:t xml:space="preserve">Un petit detall que cal tenir en compte és que si ens fixem en l’adreça d’esclau definida al programa del robot (ROBOTC) i en el programa de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>, es pot veure com no concord</w:t>
      </w:r>
      <w:r w:rsidR="0035672B" w:rsidRPr="0043429B">
        <w:rPr>
          <w:lang w:val="ca-ES"/>
        </w:rPr>
        <w:t>a</w:t>
      </w:r>
      <w:r w:rsidRPr="0043429B">
        <w:rPr>
          <w:lang w:val="ca-ES"/>
        </w:rPr>
        <w:t>. La primera pren un valor de 0x08h</w:t>
      </w:r>
      <w:r w:rsidR="00FE3E39" w:rsidRPr="0043429B">
        <w:rPr>
          <w:lang w:val="ca-ES"/>
        </w:rPr>
        <w:t xml:space="preserve"> (1000b)</w:t>
      </w:r>
      <w:r w:rsidRPr="0043429B">
        <w:rPr>
          <w:lang w:val="ca-ES"/>
        </w:rPr>
        <w:t xml:space="preserve"> i la segona de 0x04h</w:t>
      </w:r>
      <w:r w:rsidR="00FE3E39" w:rsidRPr="0043429B">
        <w:rPr>
          <w:lang w:val="ca-ES"/>
        </w:rPr>
        <w:t xml:space="preserve"> (0100b)</w:t>
      </w:r>
      <w:r w:rsidRPr="0043429B">
        <w:rPr>
          <w:lang w:val="ca-ES"/>
        </w:rPr>
        <w:t xml:space="preserve">. </w:t>
      </w:r>
    </w:p>
    <w:p w14:paraId="47C06E09" w14:textId="44D1D3AC" w:rsidR="00FE3E39" w:rsidRPr="0043429B" w:rsidRDefault="00FE3E39" w:rsidP="00DF4925">
      <w:pPr>
        <w:rPr>
          <w:lang w:val="ca-ES"/>
        </w:rPr>
      </w:pPr>
      <w:r w:rsidRPr="0043429B">
        <w:rPr>
          <w:lang w:val="ca-ES"/>
        </w:rPr>
        <w:t>Aquest canvi és fruit del protocol I2C que el que fa és moure cap a l’esquerra un bit la direcció de l’esclau, d’aquesta manera, realitzant el moviment i afegint un zero a la dreta, passa de 0100b a 1000b.</w:t>
      </w:r>
    </w:p>
    <w:p w14:paraId="343B0ED8" w14:textId="77777777" w:rsidR="00DF4925" w:rsidRPr="0043429B" w:rsidRDefault="00DF4925" w:rsidP="00DF4925">
      <w:pPr>
        <w:rPr>
          <w:highlight w:val="yellow"/>
          <w:lang w:val="ca-ES"/>
        </w:rPr>
      </w:pPr>
      <w:r w:rsidRPr="0043429B">
        <w:rPr>
          <w:highlight w:val="yellow"/>
          <w:lang w:val="ca-ES"/>
        </w:rPr>
        <w:t>Falta la funció per enviar I2C</w:t>
      </w:r>
    </w:p>
    <w:p w14:paraId="58B54278" w14:textId="77777777" w:rsidR="00DF4925" w:rsidRPr="0043429B" w:rsidRDefault="00DF4925" w:rsidP="00DF4925">
      <w:pPr>
        <w:rPr>
          <w:lang w:val="ca-ES"/>
        </w:rPr>
      </w:pPr>
    </w:p>
    <w:p w14:paraId="3CC3D2CE" w14:textId="77777777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br w:type="page"/>
      </w:r>
    </w:p>
    <w:p w14:paraId="3F7B012D" w14:textId="77777777" w:rsidR="00DF4925" w:rsidRPr="0043429B" w:rsidRDefault="00DF4925" w:rsidP="00DF4925">
      <w:pPr>
        <w:pStyle w:val="Ttulo2"/>
      </w:pPr>
      <w:r w:rsidRPr="0043429B">
        <w:lastRenderedPageBreak/>
        <w:t>Programació en ROBOTC</w:t>
      </w:r>
    </w:p>
    <w:p w14:paraId="40F619E5" w14:textId="77777777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Tal i com s’ha anat mencionant al llarg d’aquest treball, l’objectiu principal consisteix en programar en C un robot LEGO </w:t>
      </w:r>
      <w:proofErr w:type="spellStart"/>
      <w:r w:rsidRPr="0043429B">
        <w:rPr>
          <w:lang w:val="ca-ES"/>
        </w:rPr>
        <w:t>Mindstorms</w:t>
      </w:r>
      <w:proofErr w:type="spellEnd"/>
      <w:r w:rsidRPr="0043429B">
        <w:rPr>
          <w:lang w:val="ca-ES"/>
        </w:rPr>
        <w:t xml:space="preserve"> que s’ha decidit que sigui per mitjà del software ROBOTC.</w:t>
      </w:r>
    </w:p>
    <w:p w14:paraId="3C4C2D00" w14:textId="7F612482" w:rsidR="00DF4925" w:rsidRPr="0043429B" w:rsidRDefault="00DF4925" w:rsidP="00DF4925">
      <w:pPr>
        <w:pStyle w:val="Ttulo4"/>
        <w:numPr>
          <w:ilvl w:val="2"/>
          <w:numId w:val="2"/>
        </w:numPr>
        <w:rPr>
          <w:lang w:val="ca-ES"/>
        </w:rPr>
      </w:pPr>
      <w:r w:rsidRPr="0043429B">
        <w:rPr>
          <w:lang w:val="ca-ES"/>
        </w:rPr>
        <w:t>Definició i ús dels motors i sensors</w:t>
      </w:r>
    </w:p>
    <w:p w14:paraId="5167256D" w14:textId="49644819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>És necessari declarar tots els motors i sensors que s’utilitzen en el projecte dins de</w:t>
      </w:r>
      <w:r w:rsidR="00EC43FF" w:rsidRPr="0043429B">
        <w:rPr>
          <w:lang w:val="ca-ES"/>
        </w:rPr>
        <w:t xml:space="preserve">l menú </w:t>
      </w:r>
      <w:r w:rsidR="00EC43FF" w:rsidRPr="0043429B">
        <w:rPr>
          <w:i/>
          <w:lang w:val="ca-ES"/>
        </w:rPr>
        <w:t xml:space="preserve">Robot --&gt; Motors </w:t>
      </w:r>
      <w:proofErr w:type="spellStart"/>
      <w:r w:rsidR="00EC43FF" w:rsidRPr="0043429B">
        <w:rPr>
          <w:i/>
          <w:lang w:val="ca-ES"/>
        </w:rPr>
        <w:t>and</w:t>
      </w:r>
      <w:proofErr w:type="spellEnd"/>
      <w:r w:rsidR="00EC43FF" w:rsidRPr="0043429B">
        <w:rPr>
          <w:i/>
          <w:lang w:val="ca-ES"/>
        </w:rPr>
        <w:t xml:space="preserve"> Sensors </w:t>
      </w:r>
      <w:proofErr w:type="spellStart"/>
      <w:r w:rsidR="00EC43FF" w:rsidRPr="0043429B">
        <w:rPr>
          <w:i/>
          <w:lang w:val="ca-ES"/>
        </w:rPr>
        <w:t>Setup</w:t>
      </w:r>
      <w:proofErr w:type="spellEnd"/>
      <w:r w:rsidR="00EC43FF" w:rsidRPr="0043429B">
        <w:rPr>
          <w:lang w:val="ca-ES"/>
        </w:rPr>
        <w:t xml:space="preserve"> </w:t>
      </w:r>
      <w:r w:rsidRPr="0043429B">
        <w:rPr>
          <w:lang w:val="ca-ES"/>
        </w:rPr>
        <w:t xml:space="preserve">i el programa automàticament generarà una línia de codi per cada element declarat amb les característiques proposades. </w:t>
      </w:r>
    </w:p>
    <w:p w14:paraId="7D13AAEC" w14:textId="22ED0741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En el nostre cas, només s’utilitzen </w:t>
      </w:r>
      <w:r w:rsidR="0035672B" w:rsidRPr="0043429B">
        <w:rPr>
          <w:lang w:val="ca-ES"/>
        </w:rPr>
        <w:t>1</w:t>
      </w:r>
      <w:r w:rsidRPr="0043429B">
        <w:rPr>
          <w:lang w:val="ca-ES"/>
        </w:rPr>
        <w:t xml:space="preserve"> </w:t>
      </w:r>
      <w:proofErr w:type="spellStart"/>
      <w:r w:rsidRPr="0043429B">
        <w:rPr>
          <w:i/>
          <w:lang w:val="ca-ES"/>
        </w:rPr>
        <w:t>Large</w:t>
      </w:r>
      <w:proofErr w:type="spellEnd"/>
      <w:r w:rsidRPr="0043429B">
        <w:rPr>
          <w:i/>
          <w:lang w:val="ca-ES"/>
        </w:rPr>
        <w:t xml:space="preserve"> Motor</w:t>
      </w:r>
      <w:r w:rsidRPr="0043429B">
        <w:rPr>
          <w:lang w:val="ca-ES"/>
        </w:rPr>
        <w:t xml:space="preserve">, </w:t>
      </w:r>
      <w:r w:rsidR="0035672B" w:rsidRPr="0043429B">
        <w:rPr>
          <w:lang w:val="ca-ES"/>
        </w:rPr>
        <w:t>2</w:t>
      </w:r>
      <w:r w:rsidRPr="0043429B">
        <w:rPr>
          <w:lang w:val="ca-ES"/>
        </w:rPr>
        <w:t xml:space="preserve"> </w:t>
      </w:r>
      <w:proofErr w:type="spellStart"/>
      <w:r w:rsidRPr="0043429B">
        <w:rPr>
          <w:i/>
          <w:lang w:val="ca-ES"/>
        </w:rPr>
        <w:t>Medium</w:t>
      </w:r>
      <w:proofErr w:type="spellEnd"/>
      <w:r w:rsidRPr="0043429B">
        <w:rPr>
          <w:i/>
          <w:lang w:val="ca-ES"/>
        </w:rPr>
        <w:t xml:space="preserve"> Motor</w:t>
      </w:r>
      <w:r w:rsidRPr="0043429B">
        <w:rPr>
          <w:lang w:val="ca-ES"/>
        </w:rPr>
        <w:t xml:space="preserve"> i 3 </w:t>
      </w:r>
      <w:r w:rsidRPr="0043429B">
        <w:rPr>
          <w:i/>
          <w:lang w:val="ca-ES"/>
        </w:rPr>
        <w:t>Touch Sensor</w:t>
      </w:r>
      <w:r w:rsidR="0035672B" w:rsidRPr="0043429B">
        <w:rPr>
          <w:i/>
          <w:lang w:val="ca-ES"/>
        </w:rPr>
        <w:t xml:space="preserve">. </w:t>
      </w:r>
      <w:r w:rsidRPr="0043429B">
        <w:rPr>
          <w:lang w:val="ca-ES"/>
        </w:rPr>
        <w:t xml:space="preserve"> </w:t>
      </w:r>
      <w:r w:rsidR="0035672B" w:rsidRPr="0043429B">
        <w:rPr>
          <w:lang w:val="ca-ES"/>
        </w:rPr>
        <w:t>A</w:t>
      </w:r>
      <w:r w:rsidRPr="0043429B">
        <w:rPr>
          <w:lang w:val="ca-ES"/>
        </w:rPr>
        <w:t>ixí es veu en les següents línies:</w:t>
      </w:r>
    </w:p>
    <w:p w14:paraId="76912840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1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TI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  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I2CCustom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39C21DA8" w14:textId="77777777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2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Touch1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EV3_Touch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66F879FD" w14:textId="078C3949" w:rsidR="00DF4925" w:rsidRPr="0043429B" w:rsidRDefault="00DF4925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FF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3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Touch2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       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sensorEV3_Touch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6E6E28B6" w14:textId="593725C3" w:rsidR="00EC43FF" w:rsidRPr="0043429B" w:rsidRDefault="00EC43FF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b/>
          <w:color w:val="FF0000"/>
          <w:sz w:val="18"/>
          <w:szCs w:val="18"/>
          <w:lang w:val="ca-ES"/>
        </w:rPr>
        <w:t>Mot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B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tmotorEV3_Medium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PIDControl</w:t>
      </w:r>
      <w:proofErr w:type="spellEnd"/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encoder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131CCD33" w14:textId="248500F8" w:rsidR="00EC43FF" w:rsidRPr="0043429B" w:rsidRDefault="00EC43FF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00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b/>
          <w:color w:val="FF0000"/>
          <w:sz w:val="18"/>
          <w:szCs w:val="18"/>
          <w:lang w:val="ca-ES"/>
        </w:rPr>
        <w:t>Mot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B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B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>tmotorEV3_</w:t>
      </w:r>
      <w:r w:rsidR="0035672B" w:rsidRPr="0043429B">
        <w:rPr>
          <w:rFonts w:ascii="Consolas" w:hAnsi="Consolas"/>
          <w:color w:val="FF0000"/>
          <w:sz w:val="18"/>
          <w:szCs w:val="18"/>
          <w:lang w:val="ca-ES"/>
        </w:rPr>
        <w:t>Medium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PIDControl</w:t>
      </w:r>
      <w:proofErr w:type="spellEnd"/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encoder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656CD572" w14:textId="529F56D6" w:rsidR="00DF4925" w:rsidRPr="0043429B" w:rsidRDefault="00EC43FF" w:rsidP="0035672B">
      <w:pPr>
        <w:shd w:val="clear" w:color="auto" w:fill="F2F2F2" w:themeFill="background1" w:themeFillShade="F2"/>
        <w:spacing w:line="240" w:lineRule="auto"/>
        <w:rPr>
          <w:rFonts w:ascii="Consolas" w:hAnsi="Consolas"/>
          <w:color w:val="0000FF"/>
          <w:sz w:val="18"/>
          <w:szCs w:val="18"/>
          <w:lang w:val="ca-ES"/>
        </w:rPr>
      </w:pPr>
      <w:r w:rsidRPr="0043429B">
        <w:rPr>
          <w:rFonts w:ascii="Consolas" w:hAnsi="Consolas"/>
          <w:color w:val="AF00DB"/>
          <w:sz w:val="18"/>
          <w:szCs w:val="18"/>
          <w:lang w:val="ca-ES"/>
        </w:rPr>
        <w:t>#</w:t>
      </w:r>
      <w:proofErr w:type="spellStart"/>
      <w:r w:rsidRPr="0043429B">
        <w:rPr>
          <w:rFonts w:ascii="Consolas" w:hAnsi="Consolas"/>
          <w:color w:val="AF00DB"/>
          <w:sz w:val="18"/>
          <w:szCs w:val="18"/>
          <w:lang w:val="ca-ES"/>
        </w:rPr>
        <w:t>pragma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config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(</w:t>
      </w:r>
      <w:r w:rsidRPr="0043429B">
        <w:rPr>
          <w:rFonts w:ascii="Consolas" w:hAnsi="Consolas"/>
          <w:b/>
          <w:color w:val="FF0000"/>
          <w:sz w:val="18"/>
          <w:szCs w:val="18"/>
          <w:lang w:val="ca-ES"/>
        </w:rPr>
        <w:t>Motor</w:t>
      </w:r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C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MotorC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 xml:space="preserve">, </w:t>
      </w:r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tmotorEV3_Large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PIDControl</w:t>
      </w:r>
      <w:proofErr w:type="spellEnd"/>
      <w:r w:rsidRPr="0043429B">
        <w:rPr>
          <w:rFonts w:ascii="Consolas" w:hAnsi="Consolas"/>
          <w:color w:val="FF0000"/>
          <w:sz w:val="18"/>
          <w:szCs w:val="18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FF0000"/>
          <w:sz w:val="18"/>
          <w:szCs w:val="18"/>
          <w:lang w:val="ca-ES"/>
        </w:rPr>
        <w:t>encoder</w:t>
      </w:r>
      <w:proofErr w:type="spellEnd"/>
      <w:r w:rsidRPr="0043429B">
        <w:rPr>
          <w:rFonts w:ascii="Consolas" w:hAnsi="Consolas"/>
          <w:color w:val="0000FF"/>
          <w:sz w:val="18"/>
          <w:szCs w:val="18"/>
          <w:lang w:val="ca-ES"/>
        </w:rPr>
        <w:t>)</w:t>
      </w:r>
    </w:p>
    <w:p w14:paraId="4F2FC7BF" w14:textId="77777777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El software utilitzat facilita una </w:t>
      </w:r>
      <w:proofErr w:type="spellStart"/>
      <w:r w:rsidRPr="0043429B">
        <w:rPr>
          <w:lang w:val="ca-ES"/>
        </w:rPr>
        <w:t>serie</w:t>
      </w:r>
      <w:proofErr w:type="spellEnd"/>
      <w:r w:rsidRPr="0043429B">
        <w:rPr>
          <w:lang w:val="ca-ES"/>
        </w:rPr>
        <w:t xml:space="preserve"> d’ordres ja establertes tant pels motors com pels sensors les quals permeten llegir o escriure’n informació segons la directriu utilitzada. </w:t>
      </w:r>
    </w:p>
    <w:p w14:paraId="770ED502" w14:textId="77777777" w:rsidR="00DF4925" w:rsidRPr="0043429B" w:rsidRDefault="00DF4925" w:rsidP="00DF4925">
      <w:pPr>
        <w:spacing w:line="360" w:lineRule="auto"/>
        <w:rPr>
          <w:lang w:val="ca-ES"/>
        </w:rPr>
      </w:pPr>
      <w:r w:rsidRPr="0043429B">
        <w:rPr>
          <w:lang w:val="ca-ES"/>
        </w:rPr>
        <w:t>Pel que fa els motors, s’utilitzen les següents ordres:</w:t>
      </w:r>
    </w:p>
    <w:p w14:paraId="0F0E99C7" w14:textId="14A6FA95" w:rsidR="00DF4925" w:rsidRPr="0043429B" w:rsidRDefault="00757AB4" w:rsidP="00757AB4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proofErr w:type="spellStart"/>
      <w:r w:rsidRPr="0043429B">
        <w:rPr>
          <w:lang w:val="ca-ES"/>
        </w:rPr>
        <w:t>moveMotorTarget</w:t>
      </w:r>
      <w:proofErr w:type="spellEnd"/>
      <w:r w:rsidRPr="0043429B">
        <w:rPr>
          <w:lang w:val="ca-ES"/>
        </w:rPr>
        <w:t>(</w:t>
      </w:r>
      <w:proofErr w:type="spellStart"/>
      <w:r w:rsidRPr="0043429B">
        <w:rPr>
          <w:lang w:val="ca-ES"/>
        </w:rPr>
        <w:t>nMotorIndex</w:t>
      </w:r>
      <w:proofErr w:type="spellEnd"/>
      <w:r w:rsidRPr="0043429B">
        <w:rPr>
          <w:lang w:val="ca-ES"/>
        </w:rPr>
        <w:t xml:space="preserve">, </w:t>
      </w:r>
      <w:proofErr w:type="spellStart"/>
      <w:r w:rsidRPr="0043429B">
        <w:rPr>
          <w:lang w:val="ca-ES"/>
        </w:rPr>
        <w:t>nPosition</w:t>
      </w:r>
      <w:proofErr w:type="spellEnd"/>
      <w:r w:rsidRPr="0043429B">
        <w:rPr>
          <w:lang w:val="ca-ES"/>
        </w:rPr>
        <w:t xml:space="preserve">, </w:t>
      </w:r>
      <w:proofErr w:type="spellStart"/>
      <w:r w:rsidRPr="0043429B">
        <w:rPr>
          <w:lang w:val="ca-ES"/>
        </w:rPr>
        <w:t>nSpeed</w:t>
      </w:r>
      <w:proofErr w:type="spellEnd"/>
      <w:r w:rsidRPr="0043429B">
        <w:rPr>
          <w:lang w:val="ca-ES"/>
        </w:rPr>
        <w:t>): Defineix una distància al motor des de la seva posició relativa a una velocitat determinada.</w:t>
      </w:r>
    </w:p>
    <w:p w14:paraId="0A6FF6AB" w14:textId="03C27BA9" w:rsidR="00757AB4" w:rsidRPr="0043429B" w:rsidRDefault="00757AB4" w:rsidP="00757AB4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proofErr w:type="spellStart"/>
      <w:r w:rsidRPr="0043429B">
        <w:rPr>
          <w:lang w:val="ca-ES"/>
        </w:rPr>
        <w:t>resetMotorEncoder</w:t>
      </w:r>
      <w:proofErr w:type="spellEnd"/>
      <w:r w:rsidRPr="0043429B">
        <w:rPr>
          <w:lang w:val="ca-ES"/>
        </w:rPr>
        <w:t>(</w:t>
      </w:r>
      <w:proofErr w:type="spellStart"/>
      <w:r w:rsidRPr="0043429B">
        <w:rPr>
          <w:lang w:val="ca-ES"/>
        </w:rPr>
        <w:t>nMotorIndex</w:t>
      </w:r>
      <w:proofErr w:type="spellEnd"/>
      <w:r w:rsidRPr="0043429B">
        <w:rPr>
          <w:lang w:val="ca-ES"/>
        </w:rPr>
        <w:t xml:space="preserve">): Escriu un zero en el valor de </w:t>
      </w:r>
      <w:proofErr w:type="spellStart"/>
      <w:r w:rsidRPr="0043429B">
        <w:rPr>
          <w:lang w:val="ca-ES"/>
        </w:rPr>
        <w:t>l’encoder</w:t>
      </w:r>
      <w:proofErr w:type="spellEnd"/>
      <w:r w:rsidRPr="0043429B">
        <w:rPr>
          <w:lang w:val="ca-ES"/>
        </w:rPr>
        <w:t xml:space="preserve"> del motor.</w:t>
      </w:r>
    </w:p>
    <w:p w14:paraId="570EC0BC" w14:textId="64E7DBA0" w:rsidR="00757AB4" w:rsidRPr="0043429B" w:rsidRDefault="00757AB4" w:rsidP="00757AB4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proofErr w:type="spellStart"/>
      <w:r w:rsidRPr="0043429B">
        <w:rPr>
          <w:lang w:val="ca-ES"/>
        </w:rPr>
        <w:t>setMotorTarget</w:t>
      </w:r>
      <w:proofErr w:type="spellEnd"/>
      <w:r w:rsidRPr="0043429B">
        <w:rPr>
          <w:lang w:val="ca-ES"/>
        </w:rPr>
        <w:t>(</w:t>
      </w:r>
      <w:proofErr w:type="spellStart"/>
      <w:r w:rsidRPr="0043429B">
        <w:rPr>
          <w:lang w:val="ca-ES"/>
        </w:rPr>
        <w:t>nMotorIndex</w:t>
      </w:r>
      <w:proofErr w:type="spellEnd"/>
      <w:r w:rsidRPr="0043429B">
        <w:rPr>
          <w:lang w:val="ca-ES"/>
        </w:rPr>
        <w:t xml:space="preserve">, </w:t>
      </w:r>
      <w:proofErr w:type="spellStart"/>
      <w:r w:rsidRPr="0043429B">
        <w:rPr>
          <w:lang w:val="ca-ES"/>
        </w:rPr>
        <w:t>nPosition</w:t>
      </w:r>
      <w:proofErr w:type="spellEnd"/>
      <w:r w:rsidRPr="0043429B">
        <w:rPr>
          <w:lang w:val="ca-ES"/>
        </w:rPr>
        <w:t xml:space="preserve">, </w:t>
      </w:r>
      <w:proofErr w:type="spellStart"/>
      <w:r w:rsidRPr="0043429B">
        <w:rPr>
          <w:lang w:val="ca-ES"/>
        </w:rPr>
        <w:t>nSpeed</w:t>
      </w:r>
      <w:proofErr w:type="spellEnd"/>
      <w:r w:rsidRPr="0043429B">
        <w:rPr>
          <w:lang w:val="ca-ES"/>
        </w:rPr>
        <w:t>): Defineix una distància al motor des de la seva posició absoluta a una velocitat determinada.</w:t>
      </w:r>
    </w:p>
    <w:p w14:paraId="2DE17D7D" w14:textId="13BD95CC" w:rsidR="00757AB4" w:rsidRPr="0043429B" w:rsidRDefault="00757AB4" w:rsidP="00757AB4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proofErr w:type="spellStart"/>
      <w:r w:rsidRPr="0043429B">
        <w:rPr>
          <w:lang w:val="ca-ES"/>
        </w:rPr>
        <w:t>stopAllMotors</w:t>
      </w:r>
      <w:proofErr w:type="spellEnd"/>
      <w:r w:rsidRPr="0043429B">
        <w:rPr>
          <w:lang w:val="ca-ES"/>
        </w:rPr>
        <w:t>(): Ordre per aturar tots els motors connectats al robot.</w:t>
      </w:r>
    </w:p>
    <w:p w14:paraId="02EF3BD1" w14:textId="272EB349" w:rsidR="00757AB4" w:rsidRPr="0043429B" w:rsidRDefault="00757AB4" w:rsidP="00EC43FF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proofErr w:type="spellStart"/>
      <w:r w:rsidRPr="0043429B">
        <w:rPr>
          <w:lang w:val="ca-ES"/>
        </w:rPr>
        <w:t>stopMotor</w:t>
      </w:r>
      <w:proofErr w:type="spellEnd"/>
      <w:r w:rsidRPr="0043429B">
        <w:rPr>
          <w:lang w:val="ca-ES"/>
        </w:rPr>
        <w:t>(</w:t>
      </w:r>
      <w:proofErr w:type="spellStart"/>
      <w:r w:rsidRPr="0043429B">
        <w:rPr>
          <w:lang w:val="ca-ES"/>
        </w:rPr>
        <w:t>motorPort</w:t>
      </w:r>
      <w:proofErr w:type="spellEnd"/>
      <w:r w:rsidRPr="0043429B">
        <w:rPr>
          <w:lang w:val="ca-ES"/>
        </w:rPr>
        <w:t>): Ordre per aturar el motor indicat en el paràmetre de la funció.</w:t>
      </w:r>
    </w:p>
    <w:p w14:paraId="45A0C6F2" w14:textId="6A0AB84E" w:rsidR="00EC43FF" w:rsidRPr="0043429B" w:rsidRDefault="00EC43FF" w:rsidP="00EC43FF">
      <w:pPr>
        <w:pStyle w:val="Prrafodelista"/>
        <w:numPr>
          <w:ilvl w:val="0"/>
          <w:numId w:val="34"/>
        </w:numPr>
        <w:spacing w:before="0" w:after="160" w:line="360" w:lineRule="auto"/>
        <w:rPr>
          <w:lang w:val="ca-ES"/>
        </w:rPr>
      </w:pPr>
      <w:r w:rsidRPr="0043429B">
        <w:rPr>
          <w:lang w:val="ca-ES"/>
        </w:rPr>
        <w:t>motor[</w:t>
      </w:r>
      <w:proofErr w:type="spellStart"/>
      <w:r w:rsidRPr="0043429B">
        <w:rPr>
          <w:lang w:val="ca-ES"/>
        </w:rPr>
        <w:t>motorX</w:t>
      </w:r>
      <w:proofErr w:type="spellEnd"/>
      <w:r w:rsidRPr="0043429B">
        <w:rPr>
          <w:lang w:val="ca-ES"/>
        </w:rPr>
        <w:t xml:space="preserve">] = YY: Posa en marxa el motor X a la velocitat YY. </w:t>
      </w:r>
    </w:p>
    <w:p w14:paraId="3E2E1812" w14:textId="68036A35" w:rsidR="00DF4925" w:rsidRPr="0043429B" w:rsidRDefault="00DF4925" w:rsidP="00DF4925">
      <w:pPr>
        <w:rPr>
          <w:lang w:val="ca-ES"/>
        </w:rPr>
      </w:pPr>
      <w:r w:rsidRPr="0043429B">
        <w:rPr>
          <w:lang w:val="ca-ES"/>
        </w:rPr>
        <w:lastRenderedPageBreak/>
        <w:t xml:space="preserve">Per altra banda, pels sensors que s’utilitzen en aquest projecte n’hi ha prou amb llegir si estan en contacte o no amb l’ordre </w:t>
      </w:r>
      <w:proofErr w:type="spellStart"/>
      <w:r w:rsidRPr="0043429B">
        <w:rPr>
          <w:rFonts w:ascii="Consolas" w:hAnsi="Consolas"/>
          <w:color w:val="000000"/>
          <w:sz w:val="21"/>
          <w:szCs w:val="21"/>
          <w:shd w:val="clear" w:color="auto" w:fill="F2F2F2" w:themeFill="background1" w:themeFillShade="F2"/>
          <w:lang w:val="ca-ES"/>
        </w:rPr>
        <w:t>SensorValue</w:t>
      </w:r>
      <w:proofErr w:type="spellEnd"/>
      <w:r w:rsidRPr="0043429B">
        <w:rPr>
          <w:rFonts w:ascii="Consolas" w:hAnsi="Consolas"/>
          <w:color w:val="000000"/>
          <w:sz w:val="21"/>
          <w:szCs w:val="21"/>
          <w:shd w:val="clear" w:color="auto" w:fill="F2F2F2" w:themeFill="background1" w:themeFillShade="F2"/>
          <w:lang w:val="ca-ES"/>
        </w:rPr>
        <w:t>[Port del sensor]</w:t>
      </w:r>
      <w:r w:rsidRPr="0043429B">
        <w:rPr>
          <w:rFonts w:ascii="Consolas" w:hAnsi="Consolas"/>
          <w:color w:val="000000"/>
          <w:sz w:val="21"/>
          <w:szCs w:val="21"/>
          <w:lang w:val="ca-ES"/>
        </w:rPr>
        <w:t xml:space="preserve"> </w:t>
      </w:r>
      <w:r w:rsidRPr="0043429B">
        <w:rPr>
          <w:lang w:val="ca-ES"/>
        </w:rPr>
        <w:t>i retornarà un valor booleà segons l’estat en que es trobi.</w:t>
      </w:r>
    </w:p>
    <w:p w14:paraId="660E6FDC" w14:textId="77777777" w:rsidR="00676136" w:rsidRPr="0043429B" w:rsidRDefault="00676136" w:rsidP="00DF4925">
      <w:pPr>
        <w:rPr>
          <w:lang w:val="ca-ES"/>
        </w:rPr>
      </w:pPr>
    </w:p>
    <w:p w14:paraId="25C8DB28" w14:textId="48E7271D" w:rsidR="00676136" w:rsidRPr="0043429B" w:rsidRDefault="00776580" w:rsidP="00676136">
      <w:pPr>
        <w:pStyle w:val="Ttulo4"/>
        <w:numPr>
          <w:ilvl w:val="2"/>
          <w:numId w:val="2"/>
        </w:numPr>
        <w:rPr>
          <w:highlight w:val="yellow"/>
          <w:lang w:val="ca-ES"/>
        </w:rPr>
      </w:pPr>
      <w:r w:rsidRPr="0043429B">
        <w:rPr>
          <w:highlight w:val="yellow"/>
          <w:lang w:val="ca-ES"/>
        </w:rPr>
        <w:t>Algoritmes</w:t>
      </w:r>
    </w:p>
    <w:p w14:paraId="1381385B" w14:textId="0B881011" w:rsidR="005909E5" w:rsidRPr="0043429B" w:rsidRDefault="005909E5" w:rsidP="00776580">
      <w:pPr>
        <w:rPr>
          <w:lang w:val="ca-ES"/>
        </w:rPr>
      </w:pPr>
    </w:p>
    <w:p w14:paraId="5DB35360" w14:textId="4B5C057C" w:rsidR="005909E5" w:rsidRPr="0043429B" w:rsidRDefault="005909E5" w:rsidP="00776580">
      <w:pPr>
        <w:rPr>
          <w:lang w:val="ca-ES"/>
        </w:rPr>
      </w:pPr>
      <w:r w:rsidRPr="0043429B">
        <w:rPr>
          <w:highlight w:val="yellow"/>
          <w:lang w:val="ca-ES"/>
        </w:rPr>
        <w:t>Esquema dels algoritmes</w:t>
      </w:r>
    </w:p>
    <w:p w14:paraId="0A1A9DDA" w14:textId="3A26789B" w:rsidR="00676136" w:rsidRPr="0043429B" w:rsidRDefault="00676136" w:rsidP="00DF4925">
      <w:pPr>
        <w:rPr>
          <w:lang w:val="ca-ES"/>
        </w:rPr>
      </w:pPr>
    </w:p>
    <w:p w14:paraId="70EDA5ED" w14:textId="77777777" w:rsidR="00676136" w:rsidRPr="0043429B" w:rsidRDefault="00676136" w:rsidP="00DF4925">
      <w:pPr>
        <w:rPr>
          <w:lang w:val="ca-ES"/>
        </w:rPr>
      </w:pPr>
    </w:p>
    <w:p w14:paraId="1F1DB0F8" w14:textId="256C02CE" w:rsidR="005909E5" w:rsidRPr="0043429B" w:rsidRDefault="005909E5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140AAF3F" w14:textId="1909798E" w:rsidR="005909E5" w:rsidRPr="0043429B" w:rsidRDefault="002E648F" w:rsidP="005909E5">
      <w:pPr>
        <w:pStyle w:val="Ttulo2"/>
      </w:pPr>
      <w:r w:rsidRPr="0043429B">
        <w:lastRenderedPageBreak/>
        <w:t xml:space="preserve">Interfície </w:t>
      </w:r>
      <w:r w:rsidR="005909E5" w:rsidRPr="0043429B">
        <w:t>de control del robot</w:t>
      </w:r>
    </w:p>
    <w:p w14:paraId="19E51CEA" w14:textId="76850278" w:rsidR="005909E5" w:rsidRPr="0043429B" w:rsidRDefault="005909E5" w:rsidP="005909E5">
      <w:pPr>
        <w:rPr>
          <w:lang w:val="ca-ES"/>
        </w:rPr>
      </w:pPr>
      <w:r w:rsidRPr="0043429B">
        <w:rPr>
          <w:lang w:val="ca-ES"/>
        </w:rPr>
        <w:t xml:space="preserve">Un dels principals objectius d’aquest treball ha estat dissenyar i desenvolupar una interfície </w:t>
      </w:r>
      <w:r w:rsidR="00387863" w:rsidRPr="0043429B">
        <w:rPr>
          <w:lang w:val="ca-ES"/>
        </w:rPr>
        <w:t xml:space="preserve">de control </w:t>
      </w:r>
      <w:r w:rsidRPr="0043429B">
        <w:rPr>
          <w:lang w:val="ca-ES"/>
        </w:rPr>
        <w:t>per al robot que</w:t>
      </w:r>
      <w:r w:rsidR="00187140" w:rsidRPr="0043429B">
        <w:rPr>
          <w:lang w:val="ca-ES"/>
        </w:rPr>
        <w:t xml:space="preserve"> permeti</w:t>
      </w:r>
      <w:r w:rsidR="00177283" w:rsidRPr="0043429B">
        <w:rPr>
          <w:i/>
          <w:lang w:val="ca-ES"/>
        </w:rPr>
        <w:t xml:space="preserve"> </w:t>
      </w:r>
      <w:r w:rsidR="00387863" w:rsidRPr="0043429B">
        <w:rPr>
          <w:lang w:val="ca-ES"/>
        </w:rPr>
        <w:t xml:space="preserve">accionar </w:t>
      </w:r>
      <w:r w:rsidR="00177283" w:rsidRPr="0043429B">
        <w:rPr>
          <w:lang w:val="ca-ES"/>
        </w:rPr>
        <w:t>cada motor individualment, seleccionar la figura a imprimir i també poder dissenyar noves figures a imprimir</w:t>
      </w:r>
      <w:r w:rsidR="00387863" w:rsidRPr="0043429B">
        <w:rPr>
          <w:lang w:val="ca-ES"/>
        </w:rPr>
        <w:t xml:space="preserve"> </w:t>
      </w:r>
      <w:r w:rsidR="00187140" w:rsidRPr="0043429B">
        <w:rPr>
          <w:lang w:val="ca-ES"/>
        </w:rPr>
        <w:t>d</w:t>
      </w:r>
      <w:r w:rsidR="00177283" w:rsidRPr="0043429B">
        <w:rPr>
          <w:lang w:val="ca-ES"/>
        </w:rPr>
        <w:t>es de l’ordinador.</w:t>
      </w:r>
    </w:p>
    <w:p w14:paraId="585A3356" w14:textId="20470927" w:rsidR="000A1D9D" w:rsidRPr="0043429B" w:rsidRDefault="00177283" w:rsidP="005909E5">
      <w:pPr>
        <w:rPr>
          <w:lang w:val="ca-ES"/>
        </w:rPr>
      </w:pPr>
      <w:r w:rsidRPr="0043429B">
        <w:rPr>
          <w:lang w:val="ca-ES"/>
        </w:rPr>
        <w:t xml:space="preserve">La solució triada </w:t>
      </w:r>
      <w:r w:rsidR="000A1D9D" w:rsidRPr="0043429B">
        <w:rPr>
          <w:lang w:val="ca-ES"/>
        </w:rPr>
        <w:t>per assolir aquest objectiu</w:t>
      </w:r>
      <w:r w:rsidRPr="0043429B">
        <w:rPr>
          <w:lang w:val="ca-ES"/>
        </w:rPr>
        <w:t xml:space="preserve"> ha estat </w:t>
      </w:r>
      <w:r w:rsidR="00454AB1" w:rsidRPr="0043429B">
        <w:rPr>
          <w:lang w:val="ca-ES"/>
        </w:rPr>
        <w:t xml:space="preserve">utilitzar </w:t>
      </w:r>
      <w:r w:rsidR="0010749E" w:rsidRPr="0043429B">
        <w:rPr>
          <w:lang w:val="ca-ES"/>
        </w:rPr>
        <w:t xml:space="preserve">el llenguatge de programació C# (C Sharp) i </w:t>
      </w:r>
      <w:r w:rsidR="00454AB1" w:rsidRPr="0043429B">
        <w:rPr>
          <w:lang w:val="ca-ES"/>
        </w:rPr>
        <w:t xml:space="preserve">una tecnologia </w:t>
      </w:r>
      <w:r w:rsidR="00187140" w:rsidRPr="0043429B">
        <w:rPr>
          <w:lang w:val="ca-ES"/>
        </w:rPr>
        <w:t xml:space="preserve">anomenada </w:t>
      </w:r>
      <w:r w:rsidR="00187140" w:rsidRPr="0043429B">
        <w:rPr>
          <w:i/>
          <w:lang w:val="ca-ES"/>
        </w:rPr>
        <w:t xml:space="preserve">Windows </w:t>
      </w:r>
      <w:proofErr w:type="spellStart"/>
      <w:r w:rsidR="00187140" w:rsidRPr="0043429B">
        <w:rPr>
          <w:i/>
          <w:lang w:val="ca-ES"/>
        </w:rPr>
        <w:t>Form</w:t>
      </w:r>
      <w:r w:rsidR="000A1D9D" w:rsidRPr="0043429B">
        <w:rPr>
          <w:i/>
          <w:lang w:val="ca-ES"/>
        </w:rPr>
        <w:t>s</w:t>
      </w:r>
      <w:proofErr w:type="spellEnd"/>
      <w:r w:rsidR="000A1D9D" w:rsidRPr="0043429B">
        <w:rPr>
          <w:i/>
          <w:lang w:val="ca-ES"/>
        </w:rPr>
        <w:t xml:space="preserve"> </w:t>
      </w:r>
      <w:r w:rsidR="00454AB1" w:rsidRPr="0043429B">
        <w:rPr>
          <w:lang w:val="ca-ES"/>
        </w:rPr>
        <w:t xml:space="preserve">que forma part de Microsoft .NET </w:t>
      </w:r>
      <w:proofErr w:type="spellStart"/>
      <w:r w:rsidR="00454AB1" w:rsidRPr="0043429B">
        <w:rPr>
          <w:lang w:val="ca-ES"/>
        </w:rPr>
        <w:t>Framework</w:t>
      </w:r>
      <w:proofErr w:type="spellEnd"/>
      <w:r w:rsidR="00454AB1" w:rsidRPr="0043429B">
        <w:rPr>
          <w:lang w:val="ca-ES"/>
        </w:rPr>
        <w:t xml:space="preserve"> i proporciona accés a tots els elements que componen la interfície gràfica del sistema operatiu Windows</w:t>
      </w:r>
      <w:r w:rsidR="00187140" w:rsidRPr="0043429B">
        <w:rPr>
          <w:lang w:val="ca-ES"/>
        </w:rPr>
        <w:t xml:space="preserve">. </w:t>
      </w:r>
      <w:r w:rsidR="000A1D9D" w:rsidRPr="0043429B">
        <w:rPr>
          <w:lang w:val="ca-ES"/>
        </w:rPr>
        <w:t xml:space="preserve">Amb aquesta eina es poden desenvolupar aplicacions d’escriptori molt completes gràficament que tenen la capacitat de manipular recursos locals del computador com ara fitxers i </w:t>
      </w:r>
      <w:r w:rsidR="0010749E" w:rsidRPr="0043429B">
        <w:rPr>
          <w:lang w:val="ca-ES"/>
        </w:rPr>
        <w:t xml:space="preserve">el </w:t>
      </w:r>
      <w:r w:rsidR="000A1D9D" w:rsidRPr="0043429B">
        <w:rPr>
          <w:lang w:val="ca-ES"/>
        </w:rPr>
        <w:t xml:space="preserve">Port Sèrie. </w:t>
      </w:r>
    </w:p>
    <w:p w14:paraId="2E6DCB06" w14:textId="77777777" w:rsidR="00AD3747" w:rsidRPr="0043429B" w:rsidRDefault="0010749E" w:rsidP="00DF4925">
      <w:pPr>
        <w:rPr>
          <w:lang w:val="ca-ES"/>
        </w:rPr>
      </w:pPr>
      <w:r w:rsidRPr="0043429B">
        <w:rPr>
          <w:lang w:val="ca-ES"/>
        </w:rPr>
        <w:t xml:space="preserve">La interfície ha estat distribuïda en </w:t>
      </w:r>
      <w:commentRangeStart w:id="18"/>
      <w:r w:rsidRPr="0043429B">
        <w:rPr>
          <w:lang w:val="ca-ES"/>
        </w:rPr>
        <w:t>X formularis</w:t>
      </w:r>
      <w:commentRangeEnd w:id="18"/>
      <w:r w:rsidR="00CD0B9F" w:rsidRPr="0043429B">
        <w:rPr>
          <w:rStyle w:val="Refdecomentario"/>
          <w:lang w:val="ca-ES"/>
        </w:rPr>
        <w:commentReference w:id="18"/>
      </w:r>
      <w:r w:rsidRPr="0043429B">
        <w:rPr>
          <w:lang w:val="ca-ES"/>
        </w:rPr>
        <w:t xml:space="preserve">: Principal, Control Manual, </w:t>
      </w:r>
      <w:commentRangeStart w:id="19"/>
      <w:r w:rsidRPr="0043429B">
        <w:rPr>
          <w:lang w:val="ca-ES"/>
        </w:rPr>
        <w:t>Disseny, Building</w:t>
      </w:r>
      <w:commentRangeEnd w:id="19"/>
      <w:r w:rsidRPr="0043429B">
        <w:rPr>
          <w:rStyle w:val="Refdecomentario"/>
          <w:lang w:val="ca-ES"/>
        </w:rPr>
        <w:commentReference w:id="19"/>
      </w:r>
      <w:r w:rsidRPr="0043429B">
        <w:rPr>
          <w:lang w:val="ca-ES"/>
        </w:rPr>
        <w:t xml:space="preserve">. </w:t>
      </w:r>
    </w:p>
    <w:p w14:paraId="238E761A" w14:textId="3E250CEE" w:rsidR="00DF4925" w:rsidRPr="0043429B" w:rsidRDefault="00CD0B9F" w:rsidP="00DF4925">
      <w:pPr>
        <w:rPr>
          <w:lang w:val="ca-ES"/>
        </w:rPr>
      </w:pPr>
      <w:r w:rsidRPr="0043429B">
        <w:rPr>
          <w:lang w:val="ca-ES"/>
        </w:rPr>
        <w:t xml:space="preserve">El primer d’ells s’ha establert com a </w:t>
      </w:r>
      <w:r w:rsidRPr="0043429B">
        <w:rPr>
          <w:i/>
          <w:lang w:val="ca-ES"/>
        </w:rPr>
        <w:t>Parent</w:t>
      </w:r>
      <w:r w:rsidRPr="0043429B">
        <w:rPr>
          <w:lang w:val="ca-ES"/>
        </w:rPr>
        <w:t xml:space="preserve"> per tal fer de contenidor de la resta</w:t>
      </w:r>
      <w:r w:rsidR="004D44F2" w:rsidRPr="0043429B">
        <w:rPr>
          <w:lang w:val="ca-ES"/>
        </w:rPr>
        <w:t xml:space="preserve"> anomenats </w:t>
      </w:r>
      <w:proofErr w:type="spellStart"/>
      <w:r w:rsidRPr="0043429B">
        <w:rPr>
          <w:i/>
          <w:lang w:val="ca-ES"/>
        </w:rPr>
        <w:t>Child</w:t>
      </w:r>
      <w:proofErr w:type="spellEnd"/>
      <w:r w:rsidRPr="0043429B">
        <w:rPr>
          <w:i/>
          <w:lang w:val="ca-ES"/>
        </w:rPr>
        <w:t xml:space="preserve">, </w:t>
      </w:r>
      <w:r w:rsidRPr="0043429B">
        <w:rPr>
          <w:lang w:val="ca-ES"/>
        </w:rPr>
        <w:t xml:space="preserve">i que sigui el que sempre estigui actiu. Tal i com s’observa en la següent imatge, </w:t>
      </w:r>
      <w:r w:rsidRPr="0043429B">
        <w:rPr>
          <w:i/>
          <w:highlight w:val="yellow"/>
          <w:lang w:val="ca-ES"/>
        </w:rPr>
        <w:t xml:space="preserve">Figura X.X, </w:t>
      </w:r>
      <w:r w:rsidR="0060515A" w:rsidRPr="0043429B">
        <w:rPr>
          <w:i/>
          <w:highlight w:val="yellow"/>
          <w:lang w:val="ca-ES"/>
        </w:rPr>
        <w:t xml:space="preserve"> </w:t>
      </w:r>
      <w:r w:rsidR="0060515A" w:rsidRPr="0043429B">
        <w:rPr>
          <w:i/>
          <w:lang w:val="ca-ES"/>
        </w:rPr>
        <w:t xml:space="preserve">el Parent </w:t>
      </w:r>
      <w:r w:rsidRPr="0043429B">
        <w:rPr>
          <w:lang w:val="ca-ES"/>
        </w:rPr>
        <w:t>disposa d’una barra lateral a la part esquerra</w:t>
      </w:r>
      <w:r w:rsidR="0060515A" w:rsidRPr="0043429B">
        <w:rPr>
          <w:lang w:val="ca-ES"/>
        </w:rPr>
        <w:t xml:space="preserve"> on s’allotgen tres botons per tal de poder accedir als respectius formularis </w:t>
      </w:r>
      <w:proofErr w:type="spellStart"/>
      <w:r w:rsidR="0060515A" w:rsidRPr="0043429B">
        <w:rPr>
          <w:i/>
          <w:lang w:val="ca-ES"/>
        </w:rPr>
        <w:t>Child</w:t>
      </w:r>
      <w:proofErr w:type="spellEnd"/>
      <w:r w:rsidR="0060515A" w:rsidRPr="0043429B">
        <w:rPr>
          <w:i/>
          <w:lang w:val="ca-ES"/>
        </w:rPr>
        <w:t xml:space="preserve"> </w:t>
      </w:r>
      <w:r w:rsidR="0060515A" w:rsidRPr="0043429B">
        <w:rPr>
          <w:lang w:val="ca-ES"/>
        </w:rPr>
        <w:t>que es mostraran a la part central</w:t>
      </w:r>
      <w:r w:rsidR="00752EF0" w:rsidRPr="0043429B">
        <w:rPr>
          <w:lang w:val="ca-ES"/>
        </w:rPr>
        <w:t xml:space="preserve"> del formulari. També una barra superior amb un menú selector per </w:t>
      </w:r>
      <w:r w:rsidR="00AD3747" w:rsidRPr="0043429B">
        <w:rPr>
          <w:lang w:val="ca-ES"/>
        </w:rPr>
        <w:t>escollit</w:t>
      </w:r>
      <w:r w:rsidR="00752EF0" w:rsidRPr="0043429B">
        <w:rPr>
          <w:lang w:val="ca-ES"/>
        </w:rPr>
        <w:t xml:space="preserve"> el Port Sèrie on es troba allotjada la placa </w:t>
      </w:r>
      <w:proofErr w:type="spellStart"/>
      <w:r w:rsidR="00752EF0" w:rsidRPr="0043429B">
        <w:rPr>
          <w:lang w:val="ca-ES"/>
        </w:rPr>
        <w:t>d’Arduino</w:t>
      </w:r>
      <w:proofErr w:type="spellEnd"/>
      <w:r w:rsidR="00752EF0" w:rsidRPr="0043429B">
        <w:rPr>
          <w:lang w:val="ca-ES"/>
        </w:rPr>
        <w:t xml:space="preserve"> i establir-ne la comunicació.</w:t>
      </w:r>
    </w:p>
    <w:p w14:paraId="3E5CC449" w14:textId="3AF9E5F4" w:rsidR="00CD0B9F" w:rsidRPr="0043429B" w:rsidRDefault="00CD0B9F" w:rsidP="00DF4925">
      <w:pPr>
        <w:rPr>
          <w:highlight w:val="yellow"/>
          <w:lang w:val="ca-ES"/>
        </w:rPr>
      </w:pPr>
      <w:r w:rsidRPr="0043429B">
        <w:rPr>
          <w:highlight w:val="yellow"/>
          <w:lang w:val="ca-ES"/>
        </w:rPr>
        <w:t xml:space="preserve">Foto </w:t>
      </w:r>
      <w:proofErr w:type="spellStart"/>
      <w:r w:rsidRPr="0043429B">
        <w:rPr>
          <w:highlight w:val="yellow"/>
          <w:lang w:val="ca-ES"/>
        </w:rPr>
        <w:t>Form</w:t>
      </w:r>
      <w:proofErr w:type="spellEnd"/>
      <w:r w:rsidRPr="0043429B">
        <w:rPr>
          <w:highlight w:val="yellow"/>
          <w:lang w:val="ca-ES"/>
        </w:rPr>
        <w:t xml:space="preserve"> Principal</w:t>
      </w:r>
    </w:p>
    <w:p w14:paraId="5170E6C1" w14:textId="7794AA6E" w:rsidR="00782FA9" w:rsidRPr="0043429B" w:rsidRDefault="00782FA9" w:rsidP="00DF4925">
      <w:pPr>
        <w:rPr>
          <w:lang w:val="ca-ES"/>
        </w:rPr>
      </w:pPr>
      <w:r w:rsidRPr="0043429B">
        <w:rPr>
          <w:lang w:val="ca-ES"/>
        </w:rPr>
        <w:t xml:space="preserve">El </w:t>
      </w:r>
      <w:r w:rsidR="00EF1C53" w:rsidRPr="0043429B">
        <w:rPr>
          <w:lang w:val="ca-ES"/>
        </w:rPr>
        <w:t xml:space="preserve">funció del </w:t>
      </w:r>
      <w:r w:rsidRPr="0043429B">
        <w:rPr>
          <w:lang w:val="ca-ES"/>
        </w:rPr>
        <w:t xml:space="preserve">Port Sèrie de l’aplicació </w:t>
      </w:r>
      <w:r w:rsidR="00AD3747" w:rsidRPr="0043429B">
        <w:rPr>
          <w:lang w:val="ca-ES"/>
        </w:rPr>
        <w:t>està definida</w:t>
      </w:r>
      <w:r w:rsidRPr="0043429B">
        <w:rPr>
          <w:lang w:val="ca-ES"/>
        </w:rPr>
        <w:t xml:space="preserve"> en una classe pública dins del codi del formulari </w:t>
      </w:r>
      <w:r w:rsidRPr="0043429B">
        <w:rPr>
          <w:i/>
          <w:lang w:val="ca-ES"/>
        </w:rPr>
        <w:t>Parent</w:t>
      </w:r>
      <w:r w:rsidRPr="0043429B">
        <w:rPr>
          <w:lang w:val="ca-ES"/>
        </w:rPr>
        <w:t xml:space="preserve"> i d’aquesta manera</w:t>
      </w:r>
      <w:r w:rsidR="00EF1C53" w:rsidRPr="0043429B">
        <w:rPr>
          <w:lang w:val="ca-ES"/>
        </w:rPr>
        <w:t xml:space="preserve"> és accessible des de qualsevol formulari amb les següents instruccions:</w:t>
      </w:r>
    </w:p>
    <w:p w14:paraId="36FD1FBB" w14:textId="77F2CD43" w:rsidR="00EF1C53" w:rsidRPr="0043429B" w:rsidRDefault="00EF1C53" w:rsidP="00DF4925">
      <w:pPr>
        <w:rPr>
          <w:lang w:val="ca-ES"/>
        </w:rPr>
      </w:pPr>
      <w:r w:rsidRPr="0043429B">
        <w:rPr>
          <w:highlight w:val="yellow"/>
          <w:lang w:val="ca-ES"/>
        </w:rPr>
        <w:t>Funció de definició del Port Sèrie</w:t>
      </w:r>
    </w:p>
    <w:p w14:paraId="4B624054" w14:textId="3F988BC4" w:rsidR="00EF1C53" w:rsidRPr="0043429B" w:rsidRDefault="00EF1C53" w:rsidP="00DF4925">
      <w:pPr>
        <w:rPr>
          <w:lang w:val="ca-ES"/>
        </w:rPr>
      </w:pPr>
      <w:r w:rsidRPr="0043429B">
        <w:rPr>
          <w:lang w:val="ca-ES"/>
        </w:rPr>
        <w:t>Principal.SerialPortClass.serialPort1.ReadLine(); - per llegir les dades que es reben.</w:t>
      </w:r>
    </w:p>
    <w:p w14:paraId="5A36A981" w14:textId="1D5B260A" w:rsidR="00EF1C53" w:rsidRPr="0043429B" w:rsidRDefault="00EF1C53" w:rsidP="00DF4925">
      <w:pPr>
        <w:rPr>
          <w:lang w:val="ca-ES"/>
        </w:rPr>
      </w:pPr>
      <w:r w:rsidRPr="0043429B">
        <w:rPr>
          <w:lang w:val="ca-ES"/>
        </w:rPr>
        <w:t>Principal.SerialPortClass.serialPort1.Write(); - per escriure dades en el Port.</w:t>
      </w:r>
    </w:p>
    <w:p w14:paraId="4CCF0CA6" w14:textId="45126060" w:rsidR="00AD3747" w:rsidRPr="0043429B" w:rsidRDefault="00AD3747" w:rsidP="00DF4925">
      <w:pPr>
        <w:rPr>
          <w:lang w:val="ca-ES"/>
        </w:rPr>
      </w:pPr>
    </w:p>
    <w:p w14:paraId="41CBEF54" w14:textId="77777777" w:rsidR="00AD3747" w:rsidRPr="0043429B" w:rsidRDefault="00AD3747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6D080961" w14:textId="02B2CD3E" w:rsidR="00AD3747" w:rsidRPr="0043429B" w:rsidRDefault="00AD3747" w:rsidP="00DF4925">
      <w:pPr>
        <w:rPr>
          <w:lang w:val="ca-ES"/>
        </w:rPr>
      </w:pPr>
      <w:r w:rsidRPr="0043429B">
        <w:rPr>
          <w:lang w:val="ca-ES"/>
        </w:rPr>
        <w:lastRenderedPageBreak/>
        <w:t xml:space="preserve">En segon lloc trobem el formulari anomenat Control Manual que ha estat definit com a </w:t>
      </w:r>
      <w:proofErr w:type="spellStart"/>
      <w:r w:rsidRPr="0043429B">
        <w:rPr>
          <w:i/>
          <w:lang w:val="ca-ES"/>
        </w:rPr>
        <w:t>Child</w:t>
      </w:r>
      <w:proofErr w:type="spellEnd"/>
      <w:r w:rsidRPr="0043429B">
        <w:rPr>
          <w:lang w:val="ca-ES"/>
        </w:rPr>
        <w:t xml:space="preserve"> i dissenyat de la següent manera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 xml:space="preserve">). </w:t>
      </w:r>
    </w:p>
    <w:p w14:paraId="27B00D7C" w14:textId="6F479B42" w:rsidR="00AD3747" w:rsidRPr="0043429B" w:rsidRDefault="00AD3747" w:rsidP="00DF4925">
      <w:pPr>
        <w:rPr>
          <w:lang w:val="ca-ES"/>
        </w:rPr>
      </w:pPr>
      <w:r w:rsidRPr="0043429B">
        <w:rPr>
          <w:highlight w:val="yellow"/>
          <w:lang w:val="ca-ES"/>
        </w:rPr>
        <w:t xml:space="preserve">Foto </w:t>
      </w:r>
      <w:proofErr w:type="spellStart"/>
      <w:r w:rsidRPr="0043429B">
        <w:rPr>
          <w:highlight w:val="yellow"/>
          <w:lang w:val="ca-ES"/>
        </w:rPr>
        <w:t>Form</w:t>
      </w:r>
      <w:proofErr w:type="spellEnd"/>
      <w:r w:rsidRPr="0043429B">
        <w:rPr>
          <w:highlight w:val="yellow"/>
          <w:lang w:val="ca-ES"/>
        </w:rPr>
        <w:t xml:space="preserve"> Control Manual</w:t>
      </w:r>
    </w:p>
    <w:p w14:paraId="0FD4312B" w14:textId="6C9F0C32" w:rsidR="00EF1C53" w:rsidRPr="0043429B" w:rsidRDefault="00AD3747" w:rsidP="00DF4925">
      <w:pPr>
        <w:rPr>
          <w:lang w:val="ca-ES"/>
        </w:rPr>
      </w:pPr>
      <w:r w:rsidRPr="0043429B">
        <w:rPr>
          <w:lang w:val="ca-ES"/>
        </w:rPr>
        <w:t xml:space="preserve">La funció principal d’aquest formulari és, tal i com el seu nom indica, permetre a l’usuari de la interfície </w:t>
      </w:r>
      <w:r w:rsidR="001A22C4" w:rsidRPr="0043429B">
        <w:rPr>
          <w:lang w:val="ca-ES"/>
        </w:rPr>
        <w:t xml:space="preserve">controlar els moviments de cada motor del robot </w:t>
      </w:r>
      <w:r w:rsidR="005F478A" w:rsidRPr="0043429B">
        <w:rPr>
          <w:lang w:val="ca-ES"/>
        </w:rPr>
        <w:t>individualment.</w:t>
      </w:r>
    </w:p>
    <w:p w14:paraId="2CA3CAEF" w14:textId="150FFB87" w:rsidR="005F478A" w:rsidRPr="0043429B" w:rsidRDefault="005F478A" w:rsidP="00DF4925">
      <w:pPr>
        <w:rPr>
          <w:lang w:val="ca-ES"/>
        </w:rPr>
      </w:pPr>
      <w:r w:rsidRPr="0043429B">
        <w:rPr>
          <w:lang w:val="ca-ES"/>
        </w:rPr>
        <w:t xml:space="preserve">Constantment es llegeixen les dades rebudes per el Port Sèrie des de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 xml:space="preserve"> amb la següent estructura:</w:t>
      </w:r>
    </w:p>
    <w:p w14:paraId="0372A46A" w14:textId="6FB0B978" w:rsidR="005F478A" w:rsidRPr="0043429B" w:rsidRDefault="005F478A" w:rsidP="005F478A">
      <w:pPr>
        <w:jc w:val="center"/>
        <w:rPr>
          <w:lang w:val="ca-ES"/>
        </w:rPr>
      </w:pPr>
      <w:r w:rsidRPr="0043429B">
        <w:rPr>
          <w:lang w:val="ca-ES"/>
        </w:rPr>
        <w:t>A,B,C,D</w:t>
      </w:r>
    </w:p>
    <w:p w14:paraId="1027BF42" w14:textId="7F97323E" w:rsidR="00E83A14" w:rsidRPr="0043429B" w:rsidRDefault="005F478A" w:rsidP="005F478A">
      <w:pPr>
        <w:rPr>
          <w:lang w:val="ca-ES"/>
        </w:rPr>
      </w:pPr>
      <w:r w:rsidRPr="0043429B">
        <w:rPr>
          <w:lang w:val="ca-ES"/>
        </w:rPr>
        <w:t xml:space="preserve">Es tracta d’una cadena de tipus </w:t>
      </w:r>
      <w:proofErr w:type="spellStart"/>
      <w:r w:rsidRPr="0043429B">
        <w:rPr>
          <w:i/>
          <w:lang w:val="ca-ES"/>
        </w:rPr>
        <w:t>string</w:t>
      </w:r>
      <w:proofErr w:type="spellEnd"/>
      <w:r w:rsidRPr="0043429B">
        <w:rPr>
          <w:lang w:val="ca-ES"/>
        </w:rPr>
        <w:t xml:space="preserve"> amb diferents </w:t>
      </w:r>
      <w:proofErr w:type="spellStart"/>
      <w:r w:rsidRPr="0043429B">
        <w:rPr>
          <w:lang w:val="ca-ES"/>
        </w:rPr>
        <w:t>caracters</w:t>
      </w:r>
      <w:proofErr w:type="spellEnd"/>
      <w:r w:rsidRPr="0043429B">
        <w:rPr>
          <w:lang w:val="ca-ES"/>
        </w:rPr>
        <w:t xml:space="preserve"> separats per una coma</w:t>
      </w:r>
      <w:r w:rsidR="00753341" w:rsidRPr="0043429B">
        <w:rPr>
          <w:lang w:val="ca-ES"/>
        </w:rPr>
        <w:t xml:space="preserve"> i la lectura es repeteix tres vegades, una per cada motor. La primera posició de la cadena pot prendre un valor entre 1 i 3, ambdós inclosos, i fa referència a cada motor del robot; A, B o C. Seguidament, en la segona posició es llegeix la velocitat a temps real en que s’està movent el motor</w:t>
      </w:r>
      <w:r w:rsidR="00E83A14" w:rsidRPr="0043429B">
        <w:rPr>
          <w:lang w:val="ca-ES"/>
        </w:rPr>
        <w:t xml:space="preserve"> que s’ha indicat a l’inici de la cadena</w:t>
      </w:r>
      <w:r w:rsidR="00753341" w:rsidRPr="0043429B">
        <w:rPr>
          <w:lang w:val="ca-ES"/>
        </w:rPr>
        <w:t xml:space="preserve">. Aquesta velocitat ha de ser tractada </w:t>
      </w:r>
      <w:commentRangeStart w:id="20"/>
      <w:r w:rsidR="00753341" w:rsidRPr="0043429B">
        <w:rPr>
          <w:lang w:val="ca-ES"/>
        </w:rPr>
        <w:t>matemàticament i restar-li el valor enter de 256</w:t>
      </w:r>
      <w:commentRangeEnd w:id="20"/>
      <w:r w:rsidR="00E83A14" w:rsidRPr="0043429B">
        <w:rPr>
          <w:rStyle w:val="Refdecomentario"/>
          <w:lang w:val="ca-ES"/>
        </w:rPr>
        <w:commentReference w:id="20"/>
      </w:r>
      <w:r w:rsidR="00E83A14" w:rsidRPr="0043429B">
        <w:rPr>
          <w:lang w:val="ca-ES"/>
        </w:rPr>
        <w:t xml:space="preserve">. </w:t>
      </w:r>
      <w:commentRangeStart w:id="21"/>
      <w:r w:rsidR="00E83A14" w:rsidRPr="0043429B">
        <w:rPr>
          <w:lang w:val="ca-ES"/>
        </w:rPr>
        <w:t xml:space="preserve">En tercer lloc es llegeix </w:t>
      </w:r>
      <w:proofErr w:type="spellStart"/>
      <w:r w:rsidR="00E83A14" w:rsidRPr="0043429B">
        <w:rPr>
          <w:lang w:val="ca-ES"/>
        </w:rPr>
        <w:t>encoder</w:t>
      </w:r>
      <w:proofErr w:type="spellEnd"/>
      <w:r w:rsidR="00E83A14" w:rsidRPr="0043429B">
        <w:rPr>
          <w:lang w:val="ca-ES"/>
        </w:rPr>
        <w:t>.</w:t>
      </w:r>
      <w:commentRangeEnd w:id="21"/>
      <w:r w:rsidR="00E83A14" w:rsidRPr="0043429B">
        <w:rPr>
          <w:rStyle w:val="Refdecomentario"/>
          <w:lang w:val="ca-ES"/>
        </w:rPr>
        <w:commentReference w:id="21"/>
      </w:r>
      <w:r w:rsidR="00E83A14" w:rsidRPr="0043429B">
        <w:rPr>
          <w:lang w:val="ca-ES"/>
        </w:rPr>
        <w:t xml:space="preserve"> I per últim, la quarta posició de la cadena ens indica amb un 1 o un 0 si el </w:t>
      </w:r>
      <w:r w:rsidR="00E83A14" w:rsidRPr="0043429B">
        <w:rPr>
          <w:i/>
          <w:lang w:val="ca-ES"/>
        </w:rPr>
        <w:t xml:space="preserve">Touch Sensor </w:t>
      </w:r>
      <w:r w:rsidR="00E83A14" w:rsidRPr="0043429B">
        <w:rPr>
          <w:lang w:val="ca-ES"/>
        </w:rPr>
        <w:t xml:space="preserve">que </w:t>
      </w:r>
      <w:proofErr w:type="spellStart"/>
      <w:r w:rsidR="00E83A14" w:rsidRPr="0043429B">
        <w:rPr>
          <w:lang w:val="ca-ES"/>
        </w:rPr>
        <w:t>actúa</w:t>
      </w:r>
      <w:proofErr w:type="spellEnd"/>
      <w:r w:rsidR="00E83A14" w:rsidRPr="0043429B">
        <w:rPr>
          <w:lang w:val="ca-ES"/>
        </w:rPr>
        <w:t xml:space="preserve"> com a final de cursa està en contacte o no.</w:t>
      </w:r>
      <w:r w:rsidR="00AD49D3" w:rsidRPr="0043429B">
        <w:rPr>
          <w:lang w:val="ca-ES"/>
        </w:rPr>
        <w:t xml:space="preserve"> Tota </w:t>
      </w:r>
      <w:r w:rsidR="006424A3" w:rsidRPr="0043429B">
        <w:rPr>
          <w:lang w:val="ca-ES"/>
        </w:rPr>
        <w:t>aquesta informació s’emmagatzema per separat en llistes i posteriorment es mostren per pantalla en la interfície.</w:t>
      </w:r>
    </w:p>
    <w:p w14:paraId="7775749F" w14:textId="08808AE0" w:rsidR="006424A3" w:rsidRPr="0043429B" w:rsidRDefault="006424A3" w:rsidP="005F478A">
      <w:pPr>
        <w:rPr>
          <w:lang w:val="ca-ES"/>
        </w:rPr>
      </w:pPr>
      <w:r w:rsidRPr="0043429B">
        <w:rPr>
          <w:lang w:val="ca-ES"/>
        </w:rPr>
        <w:t xml:space="preserve">Per altra banda, l’aplicació també té la capacitat d’enviar dades a través del Port Sèrie al robot passant per </w:t>
      </w:r>
      <w:proofErr w:type="spellStart"/>
      <w:r w:rsidRPr="0043429B">
        <w:rPr>
          <w:lang w:val="ca-ES"/>
        </w:rPr>
        <w:t>l’Arduino</w:t>
      </w:r>
      <w:proofErr w:type="spellEnd"/>
      <w:r w:rsidRPr="0043429B">
        <w:rPr>
          <w:lang w:val="ca-ES"/>
        </w:rPr>
        <w:t>. Aquesta tasca es duu a terme a partir d’una funció parametritzada</w:t>
      </w:r>
      <w:r w:rsidR="0030718F" w:rsidRPr="0043429B">
        <w:rPr>
          <w:lang w:val="ca-ES"/>
        </w:rPr>
        <w:t xml:space="preserve"> amb tres variables</w:t>
      </w:r>
      <w:r w:rsidRPr="0043429B">
        <w:rPr>
          <w:lang w:val="ca-ES"/>
        </w:rPr>
        <w:t xml:space="preserve"> anomenada </w:t>
      </w:r>
      <w:proofErr w:type="spellStart"/>
      <w:r w:rsidRPr="0043429B">
        <w:rPr>
          <w:i/>
          <w:lang w:val="ca-ES"/>
        </w:rPr>
        <w:t>enviarDades</w:t>
      </w:r>
      <w:proofErr w:type="spellEnd"/>
      <w:r w:rsidR="0030718F" w:rsidRPr="0043429B">
        <w:rPr>
          <w:lang w:val="ca-ES"/>
        </w:rPr>
        <w:t xml:space="preserve">. El primer paràmetre de la funció és del tipus enter i serveix per indicar el motor al que es vol fer referència; 1, 2 o 3. Seguidament, un altre paràmetre de tipus enter </w:t>
      </w:r>
      <w:r w:rsidR="00DE3046" w:rsidRPr="0043429B">
        <w:rPr>
          <w:lang w:val="ca-ES"/>
        </w:rPr>
        <w:t>qu</w:t>
      </w:r>
      <w:r w:rsidR="0003571F" w:rsidRPr="0043429B">
        <w:rPr>
          <w:lang w:val="ca-ES"/>
        </w:rPr>
        <w:t xml:space="preserve">e espera </w:t>
      </w:r>
      <w:r w:rsidR="0030718F" w:rsidRPr="0043429B">
        <w:rPr>
          <w:lang w:val="ca-ES"/>
        </w:rPr>
        <w:t xml:space="preserve"> un valor entre 1 i 4, ambdós inclosos</w:t>
      </w:r>
      <w:r w:rsidR="00DE3046" w:rsidRPr="0043429B">
        <w:rPr>
          <w:lang w:val="ca-ES"/>
        </w:rPr>
        <w:t xml:space="preserve">. Per fer avançar o retrocedir el motor </w:t>
      </w:r>
      <w:proofErr w:type="spellStart"/>
      <w:r w:rsidR="00DE3046" w:rsidRPr="0043429B">
        <w:rPr>
          <w:lang w:val="ca-ES"/>
        </w:rPr>
        <w:t>s’utilizen</w:t>
      </w:r>
      <w:proofErr w:type="spellEnd"/>
      <w:r w:rsidR="00DE3046" w:rsidRPr="0043429B">
        <w:rPr>
          <w:lang w:val="ca-ES"/>
        </w:rPr>
        <w:t xml:space="preserve"> els valors 1 i 2. </w:t>
      </w:r>
      <w:commentRangeStart w:id="22"/>
      <w:r w:rsidR="00DE3046" w:rsidRPr="0043429B">
        <w:rPr>
          <w:lang w:val="ca-ES"/>
        </w:rPr>
        <w:t xml:space="preserve">I el 4 per </w:t>
      </w:r>
      <w:proofErr w:type="spellStart"/>
      <w:r w:rsidR="00DE3046" w:rsidRPr="0043429B">
        <w:rPr>
          <w:lang w:val="ca-ES"/>
        </w:rPr>
        <w:t>pausar</w:t>
      </w:r>
      <w:proofErr w:type="spellEnd"/>
      <w:r w:rsidR="00DE3046" w:rsidRPr="0043429B">
        <w:rPr>
          <w:lang w:val="ca-ES"/>
        </w:rPr>
        <w:t xml:space="preserve"> el moviment.</w:t>
      </w:r>
      <w:commentRangeEnd w:id="22"/>
      <w:r w:rsidR="00DE3046" w:rsidRPr="0043429B">
        <w:rPr>
          <w:rStyle w:val="Refdecomentario"/>
          <w:lang w:val="ca-ES"/>
        </w:rPr>
        <w:commentReference w:id="22"/>
      </w:r>
      <w:r w:rsidR="00DE3046" w:rsidRPr="0043429B">
        <w:rPr>
          <w:lang w:val="ca-ES"/>
        </w:rPr>
        <w:t xml:space="preserve"> Com a últim paràmetre s’utilitza una variable del tipus </w:t>
      </w:r>
      <w:commentRangeStart w:id="23"/>
      <w:r w:rsidR="00DE3046" w:rsidRPr="0043429B">
        <w:rPr>
          <w:lang w:val="ca-ES"/>
        </w:rPr>
        <w:t>double</w:t>
      </w:r>
      <w:commentRangeEnd w:id="23"/>
      <w:r w:rsidR="00DE3046" w:rsidRPr="0043429B">
        <w:rPr>
          <w:rStyle w:val="Refdecomentario"/>
          <w:lang w:val="ca-ES"/>
        </w:rPr>
        <w:commentReference w:id="23"/>
      </w:r>
      <w:r w:rsidR="00DE3046" w:rsidRPr="0043429B">
        <w:rPr>
          <w:lang w:val="ca-ES"/>
        </w:rPr>
        <w:t xml:space="preserve"> per determinar </w:t>
      </w:r>
      <w:r w:rsidR="004A54C2" w:rsidRPr="0043429B">
        <w:rPr>
          <w:lang w:val="ca-ES"/>
        </w:rPr>
        <w:t>la velocitat amb que ha de funcionar el motor</w:t>
      </w:r>
      <w:r w:rsidR="0003571F" w:rsidRPr="0043429B">
        <w:rPr>
          <w:lang w:val="ca-ES"/>
        </w:rPr>
        <w:t xml:space="preserve"> indicat anteriorment.</w:t>
      </w:r>
    </w:p>
    <w:p w14:paraId="7132CE2E" w14:textId="77777777" w:rsidR="006424A3" w:rsidRPr="0043429B" w:rsidRDefault="006424A3" w:rsidP="006424A3">
      <w:pPr>
        <w:shd w:val="clear" w:color="auto" w:fill="F2F2F2" w:themeFill="background1" w:themeFillShade="F2"/>
        <w:spacing w:before="0" w:line="285" w:lineRule="atLeast"/>
        <w:jc w:val="left"/>
        <w:rPr>
          <w:rFonts w:ascii="Consolas" w:hAnsi="Consolas"/>
          <w:color w:val="000000"/>
          <w:spacing w:val="0"/>
          <w:sz w:val="18"/>
          <w:szCs w:val="21"/>
          <w:lang w:val="ca-ES"/>
        </w:rPr>
      </w:pP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public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void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795E26"/>
          <w:spacing w:val="0"/>
          <w:sz w:val="18"/>
          <w:szCs w:val="21"/>
          <w:lang w:val="ca-ES"/>
        </w:rPr>
        <w:t>enviarDades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(</w:t>
      </w: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r w:rsidRPr="0043429B">
        <w:rPr>
          <w:rFonts w:ascii="Consolas" w:hAnsi="Consolas"/>
          <w:color w:val="001080"/>
          <w:spacing w:val="0"/>
          <w:sz w:val="18"/>
          <w:szCs w:val="21"/>
          <w:lang w:val="ca-ES"/>
        </w:rPr>
        <w:t>motor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r w:rsidRPr="0043429B">
        <w:rPr>
          <w:rFonts w:ascii="Consolas" w:hAnsi="Consolas"/>
          <w:color w:val="001080"/>
          <w:spacing w:val="0"/>
          <w:sz w:val="18"/>
          <w:szCs w:val="21"/>
          <w:lang w:val="ca-ES"/>
        </w:rPr>
        <w:t>moviment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, </w:t>
      </w:r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double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r w:rsidRPr="0043429B">
        <w:rPr>
          <w:rFonts w:ascii="Consolas" w:hAnsi="Consolas"/>
          <w:color w:val="001080"/>
          <w:spacing w:val="0"/>
          <w:sz w:val="18"/>
          <w:szCs w:val="21"/>
          <w:lang w:val="ca-ES"/>
        </w:rPr>
        <w:t>velocitat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)</w:t>
      </w:r>
    </w:p>
    <w:p w14:paraId="2E1886EA" w14:textId="7DFC7D92" w:rsidR="006424A3" w:rsidRPr="0043429B" w:rsidRDefault="00BA7D44" w:rsidP="00BA7D44">
      <w:pPr>
        <w:spacing w:before="0" w:line="240" w:lineRule="auto"/>
        <w:jc w:val="left"/>
        <w:rPr>
          <w:lang w:val="ca-ES"/>
        </w:rPr>
      </w:pPr>
      <w:r w:rsidRPr="0043429B">
        <w:rPr>
          <w:lang w:val="ca-ES"/>
        </w:rPr>
        <w:br w:type="page"/>
      </w:r>
    </w:p>
    <w:p w14:paraId="2F484BCA" w14:textId="29C2DC03" w:rsidR="00EA537D" w:rsidRPr="0043429B" w:rsidRDefault="0003571F" w:rsidP="00DF4925">
      <w:pPr>
        <w:rPr>
          <w:lang w:val="ca-ES"/>
        </w:rPr>
      </w:pPr>
      <w:r w:rsidRPr="0043429B">
        <w:rPr>
          <w:lang w:val="ca-ES"/>
        </w:rPr>
        <w:lastRenderedPageBreak/>
        <w:t xml:space="preserve">El tercer formulari de la </w:t>
      </w:r>
      <w:proofErr w:type="spellStart"/>
      <w:r w:rsidRPr="0043429B">
        <w:rPr>
          <w:lang w:val="ca-ES"/>
        </w:rPr>
        <w:t>intefície</w:t>
      </w:r>
      <w:proofErr w:type="spellEnd"/>
      <w:r w:rsidRPr="0043429B">
        <w:rPr>
          <w:lang w:val="ca-ES"/>
        </w:rPr>
        <w:t xml:space="preserve">, anomenat </w:t>
      </w:r>
      <w:commentRangeStart w:id="24"/>
      <w:r w:rsidRPr="0043429B">
        <w:rPr>
          <w:lang w:val="ca-ES"/>
        </w:rPr>
        <w:t>Disseny</w:t>
      </w:r>
      <w:commentRangeEnd w:id="24"/>
      <w:r w:rsidRPr="0043429B">
        <w:rPr>
          <w:rStyle w:val="Refdecomentario"/>
          <w:lang w:val="ca-ES"/>
        </w:rPr>
        <w:commentReference w:id="24"/>
      </w:r>
      <w:r w:rsidRPr="0043429B">
        <w:rPr>
          <w:lang w:val="ca-ES"/>
        </w:rPr>
        <w:t xml:space="preserve">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 xml:space="preserve">), </w:t>
      </w:r>
      <w:proofErr w:type="spellStart"/>
      <w:r w:rsidR="00BA7D44" w:rsidRPr="0043429B">
        <w:rPr>
          <w:lang w:val="ca-ES"/>
        </w:rPr>
        <w:t>s’utiltza</w:t>
      </w:r>
      <w:proofErr w:type="spellEnd"/>
      <w:r w:rsidR="00BA7D44" w:rsidRPr="0043429B">
        <w:rPr>
          <w:lang w:val="ca-ES"/>
        </w:rPr>
        <w:t xml:space="preserve"> únicament per a seleccionar quina de les figues ja programades es vol imprimir. Cada figura conté un número identificador que s’envia mitjançant la funció </w:t>
      </w:r>
      <w:proofErr w:type="spellStart"/>
      <w:r w:rsidR="00BA7D44" w:rsidRPr="0043429B">
        <w:rPr>
          <w:i/>
          <w:lang w:val="ca-ES"/>
        </w:rPr>
        <w:t>enviarDades</w:t>
      </w:r>
      <w:proofErr w:type="spellEnd"/>
      <w:r w:rsidR="00BA7D44" w:rsidRPr="0043429B">
        <w:rPr>
          <w:lang w:val="ca-ES"/>
        </w:rPr>
        <w:t>.</w:t>
      </w:r>
    </w:p>
    <w:p w14:paraId="337F1FAE" w14:textId="5A726092" w:rsidR="00BA7D44" w:rsidRPr="0043429B" w:rsidRDefault="00BA7D44" w:rsidP="00D4624A">
      <w:pPr>
        <w:shd w:val="clear" w:color="auto" w:fill="F2F2F2" w:themeFill="background1" w:themeFillShade="F2"/>
        <w:spacing w:before="0" w:line="285" w:lineRule="atLeast"/>
        <w:jc w:val="left"/>
        <w:rPr>
          <w:rFonts w:ascii="Consolas" w:hAnsi="Consolas"/>
          <w:color w:val="000000"/>
          <w:spacing w:val="0"/>
          <w:sz w:val="18"/>
          <w:szCs w:val="21"/>
          <w:lang w:val="ca-ES"/>
        </w:rPr>
      </w:pP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public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void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795E26"/>
          <w:spacing w:val="0"/>
          <w:sz w:val="18"/>
          <w:szCs w:val="21"/>
          <w:lang w:val="ca-ES"/>
        </w:rPr>
        <w:t>enviarDades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(</w:t>
      </w:r>
      <w:proofErr w:type="spellStart"/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int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r w:rsidRPr="0043429B">
        <w:rPr>
          <w:rFonts w:ascii="Consolas" w:hAnsi="Consolas"/>
          <w:color w:val="001080"/>
          <w:spacing w:val="0"/>
          <w:sz w:val="18"/>
          <w:szCs w:val="21"/>
          <w:lang w:val="ca-ES"/>
        </w:rPr>
        <w:t>figura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)</w:t>
      </w:r>
    </w:p>
    <w:p w14:paraId="2B9FF1BE" w14:textId="7F7DBCFB" w:rsidR="00CD0B9F" w:rsidRPr="0043429B" w:rsidRDefault="00BA7D44" w:rsidP="00DF4925">
      <w:pPr>
        <w:rPr>
          <w:highlight w:val="yellow"/>
          <w:lang w:val="ca-ES"/>
        </w:rPr>
      </w:pPr>
      <w:r w:rsidRPr="0043429B">
        <w:rPr>
          <w:highlight w:val="yellow"/>
          <w:lang w:val="ca-ES"/>
        </w:rPr>
        <w:t>Foto formulari Disseny</w:t>
      </w:r>
    </w:p>
    <w:p w14:paraId="0425C10B" w14:textId="340B7730" w:rsidR="00004FCA" w:rsidRPr="0043429B" w:rsidRDefault="00BA7D44" w:rsidP="00DF4925">
      <w:pPr>
        <w:rPr>
          <w:lang w:val="ca-ES"/>
        </w:rPr>
      </w:pPr>
      <w:r w:rsidRPr="0043429B">
        <w:rPr>
          <w:lang w:val="ca-ES"/>
        </w:rPr>
        <w:t xml:space="preserve">El quart i últim formulari, anomenat </w:t>
      </w:r>
      <w:commentRangeStart w:id="25"/>
      <w:r w:rsidRPr="0043429B">
        <w:rPr>
          <w:lang w:val="ca-ES"/>
        </w:rPr>
        <w:t>Building</w:t>
      </w:r>
      <w:commentRangeEnd w:id="25"/>
      <w:r w:rsidRPr="0043429B">
        <w:rPr>
          <w:rStyle w:val="Refdecomentario"/>
          <w:lang w:val="ca-ES"/>
        </w:rPr>
        <w:commentReference w:id="25"/>
      </w:r>
      <w:r w:rsidRPr="0043429B">
        <w:rPr>
          <w:lang w:val="ca-ES"/>
        </w:rPr>
        <w:t xml:space="preserve"> (</w:t>
      </w:r>
      <w:r w:rsidRPr="0043429B">
        <w:rPr>
          <w:i/>
          <w:highlight w:val="yellow"/>
          <w:lang w:val="ca-ES"/>
        </w:rPr>
        <w:t>Figura X.X</w:t>
      </w:r>
      <w:r w:rsidRPr="0043429B">
        <w:rPr>
          <w:lang w:val="ca-ES"/>
        </w:rPr>
        <w:t>)</w:t>
      </w:r>
      <w:r w:rsidR="00306928" w:rsidRPr="0043429B">
        <w:rPr>
          <w:lang w:val="ca-ES"/>
        </w:rPr>
        <w:t xml:space="preserve"> permet a l’usuari de la interfície utilitzar la llibreria </w:t>
      </w:r>
      <w:proofErr w:type="spellStart"/>
      <w:r w:rsidR="00306928" w:rsidRPr="0043429B">
        <w:rPr>
          <w:i/>
          <w:lang w:val="ca-ES"/>
        </w:rPr>
        <w:t>Graphics</w:t>
      </w:r>
      <w:proofErr w:type="spellEnd"/>
      <w:r w:rsidR="00306928" w:rsidRPr="0043429B">
        <w:rPr>
          <w:i/>
          <w:lang w:val="ca-ES"/>
        </w:rPr>
        <w:t xml:space="preserve"> de C# </w:t>
      </w:r>
      <w:r w:rsidR="00306928" w:rsidRPr="0043429B">
        <w:rPr>
          <w:lang w:val="ca-ES"/>
        </w:rPr>
        <w:t xml:space="preserve">per dibuixar figures sobre una quadrícula que simula la base d’impressió del robot. </w:t>
      </w:r>
      <w:r w:rsidR="00004FCA" w:rsidRPr="0043429B">
        <w:rPr>
          <w:rFonts w:asciiTheme="minorHAnsi" w:hAnsiTheme="minorHAnsi" w:cstheme="minorHAnsi"/>
          <w:lang w:val="ca-ES"/>
        </w:rPr>
        <w:t xml:space="preserve">Aquest formulari no utilitza les comunicacions via Port Sèrie, doncs la seva funció és crear un fitxer de text i escriure-hi les directrius que serveixen al robot per imitar les línies dibuixades. </w:t>
      </w:r>
    </w:p>
    <w:p w14:paraId="63155B18" w14:textId="36E8448E" w:rsidR="006A0A75" w:rsidRPr="0043429B" w:rsidRDefault="006A0A75" w:rsidP="00DF4925">
      <w:pPr>
        <w:rPr>
          <w:highlight w:val="yellow"/>
          <w:lang w:val="ca-ES"/>
        </w:rPr>
      </w:pPr>
      <w:r w:rsidRPr="0043429B">
        <w:rPr>
          <w:highlight w:val="yellow"/>
          <w:lang w:val="ca-ES"/>
        </w:rPr>
        <w:t>Foto Formulari Building</w:t>
      </w:r>
    </w:p>
    <w:p w14:paraId="38045C1E" w14:textId="77777777" w:rsidR="0029454F" w:rsidRPr="0043429B" w:rsidRDefault="00004FCA" w:rsidP="00DF4925">
      <w:pPr>
        <w:rPr>
          <w:lang w:val="ca-ES"/>
        </w:rPr>
      </w:pPr>
      <w:r w:rsidRPr="0043429B">
        <w:rPr>
          <w:lang w:val="ca-ES"/>
        </w:rPr>
        <w:t xml:space="preserve">Per al disseny de les figures s’utilitzen dos mètodes de la llibreria </w:t>
      </w:r>
      <w:proofErr w:type="spellStart"/>
      <w:r w:rsidRPr="0043429B">
        <w:rPr>
          <w:i/>
          <w:lang w:val="ca-ES"/>
        </w:rPr>
        <w:t>Graphics</w:t>
      </w:r>
      <w:proofErr w:type="spellEnd"/>
      <w:r w:rsidRPr="0043429B">
        <w:rPr>
          <w:lang w:val="ca-ES"/>
        </w:rPr>
        <w:t xml:space="preserve">, anomenats </w:t>
      </w:r>
      <w:proofErr w:type="spellStart"/>
      <w:r w:rsidRPr="0043429B">
        <w:rPr>
          <w:i/>
          <w:lang w:val="ca-ES"/>
        </w:rPr>
        <w:t>DrawLine</w:t>
      </w:r>
      <w:proofErr w:type="spellEnd"/>
      <w:r w:rsidRPr="0043429B">
        <w:rPr>
          <w:i/>
          <w:lang w:val="ca-ES"/>
        </w:rPr>
        <w:t xml:space="preserve"> </w:t>
      </w:r>
      <w:r w:rsidRPr="0043429B">
        <w:rPr>
          <w:lang w:val="ca-ES"/>
        </w:rPr>
        <w:t xml:space="preserve">i </w:t>
      </w:r>
      <w:proofErr w:type="spellStart"/>
      <w:r w:rsidRPr="0043429B">
        <w:rPr>
          <w:i/>
          <w:lang w:val="ca-ES"/>
        </w:rPr>
        <w:t>DrawArc</w:t>
      </w:r>
      <w:proofErr w:type="spellEnd"/>
      <w:r w:rsidRPr="0043429B">
        <w:rPr>
          <w:i/>
          <w:lang w:val="ca-ES"/>
        </w:rPr>
        <w:t xml:space="preserve">, </w:t>
      </w:r>
      <w:r w:rsidRPr="0043429B">
        <w:rPr>
          <w:lang w:val="ca-ES"/>
        </w:rPr>
        <w:t xml:space="preserve">que com el seu nom indica, permeten dibuixar línies i arcs en un formulari de </w:t>
      </w:r>
      <w:r w:rsidRPr="0043429B">
        <w:rPr>
          <w:i/>
          <w:lang w:val="ca-ES"/>
        </w:rPr>
        <w:t xml:space="preserve">Windows </w:t>
      </w:r>
      <w:proofErr w:type="spellStart"/>
      <w:r w:rsidRPr="0043429B">
        <w:rPr>
          <w:i/>
          <w:lang w:val="ca-ES"/>
        </w:rPr>
        <w:t>Forms</w:t>
      </w:r>
      <w:proofErr w:type="spellEnd"/>
      <w:r w:rsidRPr="0043429B">
        <w:rPr>
          <w:lang w:val="ca-ES"/>
        </w:rPr>
        <w:t>.</w:t>
      </w:r>
    </w:p>
    <w:p w14:paraId="079AC671" w14:textId="0346B240" w:rsidR="00004FCA" w:rsidRPr="0043429B" w:rsidRDefault="00004FCA" w:rsidP="00DF4925">
      <w:pPr>
        <w:rPr>
          <w:lang w:val="ca-ES"/>
        </w:rPr>
      </w:pPr>
      <w:r w:rsidRPr="0043429B">
        <w:rPr>
          <w:lang w:val="ca-ES"/>
        </w:rPr>
        <w:t xml:space="preserve"> </w:t>
      </w:r>
      <w:r w:rsidR="0029454F" w:rsidRPr="0043429B">
        <w:rPr>
          <w:lang w:val="ca-ES"/>
        </w:rPr>
        <w:t xml:space="preserve">La definició del primer mètode és una funció </w:t>
      </w:r>
      <w:proofErr w:type="spellStart"/>
      <w:r w:rsidR="0029454F" w:rsidRPr="0043429B">
        <w:rPr>
          <w:lang w:val="ca-ES"/>
        </w:rPr>
        <w:t>parametrizada</w:t>
      </w:r>
      <w:proofErr w:type="spellEnd"/>
      <w:r w:rsidR="0029454F" w:rsidRPr="0043429B">
        <w:rPr>
          <w:lang w:val="ca-ES"/>
        </w:rPr>
        <w:t xml:space="preserve"> amb el punt </w:t>
      </w:r>
      <w:proofErr w:type="spellStart"/>
      <w:r w:rsidR="0029454F" w:rsidRPr="0043429B">
        <w:rPr>
          <w:lang w:val="ca-ES"/>
        </w:rPr>
        <w:t>d’orígen</w:t>
      </w:r>
      <w:proofErr w:type="spellEnd"/>
      <w:r w:rsidR="0029454F" w:rsidRPr="0043429B">
        <w:rPr>
          <w:lang w:val="ca-ES"/>
        </w:rPr>
        <w:t>, el punt final i  l’estil gràfic de la línia.</w:t>
      </w:r>
    </w:p>
    <w:p w14:paraId="64D8A6FD" w14:textId="28303B88" w:rsidR="0029454F" w:rsidRPr="0043429B" w:rsidRDefault="0029454F" w:rsidP="0029454F">
      <w:pPr>
        <w:shd w:val="clear" w:color="auto" w:fill="F2F2F2" w:themeFill="background1" w:themeFillShade="F2"/>
        <w:spacing w:before="0" w:line="285" w:lineRule="atLeast"/>
        <w:jc w:val="left"/>
        <w:rPr>
          <w:rFonts w:ascii="Consolas" w:hAnsi="Consolas"/>
          <w:color w:val="000000"/>
          <w:spacing w:val="0"/>
          <w:sz w:val="21"/>
          <w:szCs w:val="21"/>
          <w:lang w:val="ca-ES"/>
        </w:rPr>
      </w:pPr>
      <w:proofErr w:type="spellStart"/>
      <w:r w:rsidRPr="0043429B">
        <w:rPr>
          <w:rFonts w:ascii="Consolas" w:hAnsi="Consolas"/>
          <w:color w:val="795E26"/>
          <w:spacing w:val="0"/>
          <w:sz w:val="18"/>
          <w:szCs w:val="21"/>
          <w:shd w:val="clear" w:color="auto" w:fill="F2F2F2" w:themeFill="background1" w:themeFillShade="F2"/>
          <w:lang w:val="ca-ES"/>
        </w:rPr>
        <w:t>DrawLine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shd w:val="clear" w:color="auto" w:fill="F2F2F2" w:themeFill="background1" w:themeFillShade="F2"/>
          <w:lang w:val="ca-ES"/>
        </w:rPr>
        <w:t>(</w:t>
      </w:r>
      <w:proofErr w:type="spellStart"/>
      <w:r w:rsidR="0040660B"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pen</w:t>
      </w:r>
      <w:r w:rsidR="00D02DCD"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Name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shd w:val="clear" w:color="auto" w:fill="F2F2F2" w:themeFill="background1" w:themeFillShade="F2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point</w:t>
      </w:r>
      <w:r w:rsidR="0040660B"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A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shd w:val="clear" w:color="auto" w:fill="F2F2F2" w:themeFill="background1" w:themeFillShade="F2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point</w:t>
      </w:r>
      <w:r w:rsidR="0040660B" w:rsidRPr="0043429B">
        <w:rPr>
          <w:rFonts w:ascii="Consolas" w:hAnsi="Consolas"/>
          <w:color w:val="001080"/>
          <w:spacing w:val="0"/>
          <w:sz w:val="18"/>
          <w:szCs w:val="21"/>
          <w:shd w:val="clear" w:color="auto" w:fill="F2F2F2" w:themeFill="background1" w:themeFillShade="F2"/>
          <w:lang w:val="ca-ES"/>
        </w:rPr>
        <w:t>B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shd w:val="clear" w:color="auto" w:fill="F2F2F2" w:themeFill="background1" w:themeFillShade="F2"/>
          <w:lang w:val="ca-ES"/>
        </w:rPr>
        <w:t>)</w:t>
      </w:r>
    </w:p>
    <w:p w14:paraId="7F3398B6" w14:textId="4DCD7E59" w:rsidR="00D02DCD" w:rsidRPr="0043429B" w:rsidRDefault="00D02DCD" w:rsidP="0040660B">
      <w:pPr>
        <w:rPr>
          <w:lang w:val="ca-ES"/>
        </w:rPr>
      </w:pPr>
      <w:r w:rsidRPr="0043429B">
        <w:rPr>
          <w:lang w:val="ca-ES"/>
        </w:rPr>
        <w:t xml:space="preserve">Aquests paràmetres de la funció necessiten ser declarats abans d’utilitzar el mètode. En primer lloc, cal definir l’estil de la línia especificant-ne el color i el </w:t>
      </w:r>
      <w:proofErr w:type="spellStart"/>
      <w:r w:rsidRPr="0043429B">
        <w:rPr>
          <w:lang w:val="ca-ES"/>
        </w:rPr>
        <w:t>tamany</w:t>
      </w:r>
      <w:proofErr w:type="spellEnd"/>
      <w:r w:rsidRPr="0043429B">
        <w:rPr>
          <w:lang w:val="ca-ES"/>
        </w:rPr>
        <w:t xml:space="preserve"> de la següent manera:</w:t>
      </w:r>
    </w:p>
    <w:p w14:paraId="099AA185" w14:textId="2A49C1C3" w:rsidR="00D02DCD" w:rsidRPr="0043429B" w:rsidRDefault="00D02DCD" w:rsidP="00D02DCD">
      <w:pPr>
        <w:shd w:val="clear" w:color="auto" w:fill="F2F2F2" w:themeFill="background1" w:themeFillShade="F2"/>
        <w:spacing w:before="0" w:line="285" w:lineRule="atLeast"/>
        <w:jc w:val="left"/>
        <w:rPr>
          <w:rFonts w:ascii="Consolas" w:hAnsi="Consolas"/>
          <w:color w:val="000000"/>
          <w:spacing w:val="0"/>
          <w:sz w:val="20"/>
          <w:szCs w:val="21"/>
          <w:lang w:val="ca-ES"/>
        </w:rPr>
      </w:pPr>
      <w:proofErr w:type="spellStart"/>
      <w:r w:rsidRPr="0043429B">
        <w:rPr>
          <w:rFonts w:ascii="Consolas" w:hAnsi="Consolas"/>
          <w:color w:val="267F99"/>
          <w:spacing w:val="0"/>
          <w:sz w:val="20"/>
          <w:szCs w:val="21"/>
          <w:lang w:val="ca-ES"/>
        </w:rPr>
        <w:t>Pen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penName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 = </w:t>
      </w:r>
      <w:r w:rsidRPr="0043429B">
        <w:rPr>
          <w:rFonts w:ascii="Consolas" w:hAnsi="Consolas"/>
          <w:color w:val="0000FF"/>
          <w:spacing w:val="0"/>
          <w:sz w:val="20"/>
          <w:szCs w:val="21"/>
          <w:lang w:val="ca-ES"/>
        </w:rPr>
        <w:t>new</w:t>
      </w:r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267F99"/>
          <w:spacing w:val="0"/>
          <w:sz w:val="20"/>
          <w:szCs w:val="21"/>
          <w:lang w:val="ca-ES"/>
        </w:rPr>
        <w:t>Pen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>(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Color</w:t>
      </w:r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>.</w:t>
      </w:r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color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9885A"/>
          <w:spacing w:val="0"/>
          <w:sz w:val="20"/>
          <w:szCs w:val="21"/>
          <w:lang w:val="ca-ES"/>
        </w:rPr>
        <w:t>width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>);</w:t>
      </w:r>
    </w:p>
    <w:p w14:paraId="6A9B1DC5" w14:textId="5BD1F6CA" w:rsidR="00D02DCD" w:rsidRPr="0043429B" w:rsidRDefault="00D02DCD" w:rsidP="00D02DCD">
      <w:pPr>
        <w:shd w:val="clear" w:color="auto" w:fill="FFFFFF" w:themeFill="background1"/>
        <w:spacing w:before="0" w:line="285" w:lineRule="atLeast"/>
        <w:jc w:val="left"/>
        <w:rPr>
          <w:rFonts w:ascii="Consolas" w:hAnsi="Consolas"/>
          <w:color w:val="000000"/>
          <w:spacing w:val="0"/>
          <w:sz w:val="20"/>
          <w:szCs w:val="21"/>
          <w:lang w:val="ca-ES"/>
        </w:rPr>
      </w:pPr>
    </w:p>
    <w:p w14:paraId="20F596A0" w14:textId="0B9A5C27" w:rsidR="00D02DCD" w:rsidRPr="0043429B" w:rsidRDefault="00D02DCD" w:rsidP="00D02DCD">
      <w:pPr>
        <w:shd w:val="clear" w:color="auto" w:fill="FFFFFF" w:themeFill="background1"/>
        <w:spacing w:before="0" w:line="285" w:lineRule="atLeast"/>
        <w:jc w:val="left"/>
        <w:rPr>
          <w:rFonts w:asciiTheme="minorHAnsi" w:hAnsiTheme="minorHAnsi" w:cstheme="minorHAnsi"/>
          <w:color w:val="000000"/>
          <w:spacing w:val="0"/>
          <w:szCs w:val="21"/>
          <w:lang w:val="ca-ES"/>
        </w:rPr>
      </w:pPr>
      <w:r w:rsidRPr="0043429B">
        <w:rPr>
          <w:rFonts w:asciiTheme="minorHAnsi" w:hAnsiTheme="minorHAnsi" w:cstheme="minorHAnsi"/>
          <w:color w:val="000000"/>
          <w:spacing w:val="0"/>
          <w:szCs w:val="21"/>
          <w:lang w:val="ca-ES"/>
        </w:rPr>
        <w:t xml:space="preserve">I seguidament fer el mateix amb les coordenades cartesianes de cada punt. </w:t>
      </w:r>
    </w:p>
    <w:p w14:paraId="451E6DB7" w14:textId="77777777" w:rsidR="00D02DCD" w:rsidRPr="0043429B" w:rsidRDefault="00D02DCD" w:rsidP="00D02DCD">
      <w:pPr>
        <w:shd w:val="clear" w:color="auto" w:fill="FFFFFF" w:themeFill="background1"/>
        <w:spacing w:before="0" w:line="285" w:lineRule="atLeast"/>
        <w:jc w:val="left"/>
        <w:rPr>
          <w:rFonts w:asciiTheme="minorHAnsi" w:hAnsiTheme="minorHAnsi" w:cstheme="minorHAnsi"/>
          <w:color w:val="000000"/>
          <w:spacing w:val="0"/>
          <w:szCs w:val="21"/>
          <w:lang w:val="ca-ES"/>
        </w:rPr>
      </w:pPr>
    </w:p>
    <w:p w14:paraId="6661A7F0" w14:textId="2959D4DE" w:rsidR="0040660B" w:rsidRPr="0043429B" w:rsidRDefault="0040660B" w:rsidP="0040660B">
      <w:pPr>
        <w:shd w:val="clear" w:color="auto" w:fill="F2F2F2" w:themeFill="background1" w:themeFillShade="F2"/>
        <w:spacing w:before="0" w:line="285" w:lineRule="atLeast"/>
        <w:jc w:val="left"/>
        <w:rPr>
          <w:rFonts w:ascii="Consolas" w:hAnsi="Consolas"/>
          <w:color w:val="000000"/>
          <w:spacing w:val="0"/>
          <w:sz w:val="18"/>
          <w:szCs w:val="21"/>
          <w:lang w:val="ca-ES"/>
        </w:rPr>
      </w:pPr>
      <w:proofErr w:type="spellStart"/>
      <w:r w:rsidRPr="0043429B">
        <w:rPr>
          <w:rFonts w:ascii="Consolas" w:hAnsi="Consolas"/>
          <w:color w:val="267F99"/>
          <w:spacing w:val="0"/>
          <w:sz w:val="18"/>
          <w:szCs w:val="21"/>
          <w:lang w:val="ca-ES"/>
        </w:rPr>
        <w:t>PointF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001080"/>
          <w:spacing w:val="0"/>
          <w:sz w:val="18"/>
          <w:szCs w:val="21"/>
          <w:lang w:val="ca-ES"/>
        </w:rPr>
        <w:t>pointA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= </w:t>
      </w:r>
      <w:r w:rsidRPr="0043429B">
        <w:rPr>
          <w:rFonts w:ascii="Consolas" w:hAnsi="Consolas"/>
          <w:color w:val="0000FF"/>
          <w:spacing w:val="0"/>
          <w:sz w:val="18"/>
          <w:szCs w:val="21"/>
          <w:lang w:val="ca-ES"/>
        </w:rPr>
        <w:t>new</w:t>
      </w:r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 </w:t>
      </w:r>
      <w:proofErr w:type="spellStart"/>
      <w:r w:rsidRPr="0043429B">
        <w:rPr>
          <w:rFonts w:ascii="Consolas" w:hAnsi="Consolas"/>
          <w:color w:val="267F99"/>
          <w:spacing w:val="0"/>
          <w:sz w:val="18"/>
          <w:szCs w:val="21"/>
          <w:lang w:val="ca-ES"/>
        </w:rPr>
        <w:t>PointF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(</w:t>
      </w:r>
      <w:proofErr w:type="spellStart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pointA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 xml:space="preserve">(X), </w:t>
      </w:r>
      <w:proofErr w:type="spellStart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pointA</w:t>
      </w:r>
      <w:proofErr w:type="spellEnd"/>
      <w:r w:rsidRPr="0043429B">
        <w:rPr>
          <w:rFonts w:ascii="Consolas" w:hAnsi="Consolas"/>
          <w:color w:val="000000"/>
          <w:spacing w:val="0"/>
          <w:sz w:val="18"/>
          <w:szCs w:val="21"/>
          <w:lang w:val="ca-ES"/>
        </w:rPr>
        <w:t>(Y));</w:t>
      </w:r>
    </w:p>
    <w:p w14:paraId="410FA9E0" w14:textId="74155776" w:rsidR="0040660B" w:rsidRPr="0043429B" w:rsidRDefault="00D437B6" w:rsidP="0040660B">
      <w:pPr>
        <w:rPr>
          <w:lang w:val="ca-ES"/>
        </w:rPr>
      </w:pPr>
      <w:r w:rsidRPr="0043429B">
        <w:rPr>
          <w:lang w:val="ca-ES"/>
        </w:rPr>
        <w:t>Per últim, e</w:t>
      </w:r>
      <w:r w:rsidR="00D02DCD" w:rsidRPr="0043429B">
        <w:rPr>
          <w:lang w:val="ca-ES"/>
        </w:rPr>
        <w:t xml:space="preserve">l </w:t>
      </w:r>
      <w:r w:rsidR="00F81CF6" w:rsidRPr="0043429B">
        <w:rPr>
          <w:lang w:val="ca-ES"/>
        </w:rPr>
        <w:t>segon mètode,</w:t>
      </w:r>
      <w:r w:rsidR="00D02DCD" w:rsidRPr="0043429B">
        <w:rPr>
          <w:lang w:val="ca-ES"/>
        </w:rPr>
        <w:t xml:space="preserve"> </w:t>
      </w:r>
      <w:proofErr w:type="spellStart"/>
      <w:r w:rsidR="00D02DCD" w:rsidRPr="0043429B">
        <w:rPr>
          <w:i/>
          <w:lang w:val="ca-ES"/>
        </w:rPr>
        <w:t>DrawArc</w:t>
      </w:r>
      <w:proofErr w:type="spellEnd"/>
      <w:r w:rsidR="00F81CF6" w:rsidRPr="0043429B">
        <w:rPr>
          <w:i/>
          <w:lang w:val="ca-ES"/>
        </w:rPr>
        <w:t xml:space="preserve">, </w:t>
      </w:r>
      <w:r w:rsidR="00D02DCD" w:rsidRPr="0043429B">
        <w:rPr>
          <w:lang w:val="ca-ES"/>
        </w:rPr>
        <w:t xml:space="preserve"> </w:t>
      </w:r>
      <w:r w:rsidR="00F81CF6" w:rsidRPr="0043429B">
        <w:rPr>
          <w:lang w:val="ca-ES"/>
        </w:rPr>
        <w:t>ve donat per set paràmetres:</w:t>
      </w:r>
    </w:p>
    <w:p w14:paraId="238FC2C0" w14:textId="2714BB53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proofErr w:type="spellStart"/>
      <w:r w:rsidRPr="0043429B">
        <w:rPr>
          <w:lang w:val="ca-ES"/>
        </w:rPr>
        <w:t>Pen</w:t>
      </w:r>
      <w:proofErr w:type="spellEnd"/>
      <w:r w:rsidRPr="0043429B">
        <w:rPr>
          <w:lang w:val="ca-ES"/>
        </w:rPr>
        <w:t>: Color i amplitud de l’arc.</w:t>
      </w:r>
    </w:p>
    <w:p w14:paraId="6163341F" w14:textId="449FE733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r w:rsidRPr="0043429B">
        <w:rPr>
          <w:lang w:val="ca-ES"/>
        </w:rPr>
        <w:t xml:space="preserve">X: Coordenada X de la cantonada superior-esquerra del rectangle que defineix </w:t>
      </w:r>
      <w:proofErr w:type="spellStart"/>
      <w:r w:rsidRPr="0043429B">
        <w:rPr>
          <w:lang w:val="ca-ES"/>
        </w:rPr>
        <w:t>l’elipse</w:t>
      </w:r>
      <w:proofErr w:type="spellEnd"/>
      <w:r w:rsidRPr="0043429B">
        <w:rPr>
          <w:lang w:val="ca-ES"/>
        </w:rPr>
        <w:t>.</w:t>
      </w:r>
    </w:p>
    <w:p w14:paraId="4575592F" w14:textId="44989B9E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r w:rsidRPr="0043429B">
        <w:rPr>
          <w:lang w:val="ca-ES"/>
        </w:rPr>
        <w:t xml:space="preserve">Y: Coordenada Y de la cantonada superior-esquerra del rectangle que defineix </w:t>
      </w:r>
      <w:proofErr w:type="spellStart"/>
      <w:r w:rsidRPr="0043429B">
        <w:rPr>
          <w:lang w:val="ca-ES"/>
        </w:rPr>
        <w:t>l’elipse</w:t>
      </w:r>
      <w:proofErr w:type="spellEnd"/>
      <w:r w:rsidRPr="0043429B">
        <w:rPr>
          <w:lang w:val="ca-ES"/>
        </w:rPr>
        <w:t>.</w:t>
      </w:r>
    </w:p>
    <w:p w14:paraId="2D96DC3C" w14:textId="33737F78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proofErr w:type="spellStart"/>
      <w:r w:rsidRPr="0043429B">
        <w:rPr>
          <w:lang w:val="ca-ES"/>
        </w:rPr>
        <w:t>Width</w:t>
      </w:r>
      <w:proofErr w:type="spellEnd"/>
      <w:r w:rsidRPr="0043429B">
        <w:rPr>
          <w:lang w:val="ca-ES"/>
        </w:rPr>
        <w:t xml:space="preserve">: Amplada del rectangle que defineix </w:t>
      </w:r>
      <w:proofErr w:type="spellStart"/>
      <w:r w:rsidRPr="0043429B">
        <w:rPr>
          <w:lang w:val="ca-ES"/>
        </w:rPr>
        <w:t>l’elipse</w:t>
      </w:r>
      <w:proofErr w:type="spellEnd"/>
      <w:r w:rsidRPr="0043429B">
        <w:rPr>
          <w:lang w:val="ca-ES"/>
        </w:rPr>
        <w:t>.</w:t>
      </w:r>
    </w:p>
    <w:p w14:paraId="70EDDEE1" w14:textId="038D22A1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proofErr w:type="spellStart"/>
      <w:r w:rsidRPr="0043429B">
        <w:rPr>
          <w:lang w:val="ca-ES"/>
        </w:rPr>
        <w:t>Height</w:t>
      </w:r>
      <w:proofErr w:type="spellEnd"/>
      <w:r w:rsidRPr="0043429B">
        <w:rPr>
          <w:lang w:val="ca-ES"/>
        </w:rPr>
        <w:t xml:space="preserve">: Alçada del rectangle que defineix </w:t>
      </w:r>
      <w:proofErr w:type="spellStart"/>
      <w:r w:rsidRPr="0043429B">
        <w:rPr>
          <w:lang w:val="ca-ES"/>
        </w:rPr>
        <w:t>l’elipse</w:t>
      </w:r>
      <w:proofErr w:type="spellEnd"/>
      <w:r w:rsidRPr="0043429B">
        <w:rPr>
          <w:lang w:val="ca-ES"/>
        </w:rPr>
        <w:t>.</w:t>
      </w:r>
    </w:p>
    <w:p w14:paraId="58761A2F" w14:textId="78C61374" w:rsidR="00F81CF6" w:rsidRPr="0043429B" w:rsidRDefault="00F81CF6" w:rsidP="00F81CF6">
      <w:pPr>
        <w:pStyle w:val="Prrafodelista"/>
        <w:numPr>
          <w:ilvl w:val="0"/>
          <w:numId w:val="36"/>
        </w:numPr>
        <w:rPr>
          <w:lang w:val="ca-ES"/>
        </w:rPr>
      </w:pPr>
      <w:proofErr w:type="spellStart"/>
      <w:r w:rsidRPr="0043429B">
        <w:rPr>
          <w:lang w:val="ca-ES"/>
        </w:rPr>
        <w:t>startAngle</w:t>
      </w:r>
      <w:proofErr w:type="spellEnd"/>
      <w:r w:rsidRPr="0043429B">
        <w:rPr>
          <w:lang w:val="ca-ES"/>
        </w:rPr>
        <w:t>: Angle en graus mesurat en sentit horari</w:t>
      </w:r>
      <w:r w:rsidR="00C038B4" w:rsidRPr="0043429B">
        <w:rPr>
          <w:lang w:val="ca-ES"/>
        </w:rPr>
        <w:t xml:space="preserve"> des de l’eix X fins al punt d’inici de l’arc.</w:t>
      </w:r>
    </w:p>
    <w:p w14:paraId="532503C8" w14:textId="77777777" w:rsidR="00C038B4" w:rsidRPr="0043429B" w:rsidRDefault="00C038B4" w:rsidP="00C038B4">
      <w:pPr>
        <w:pStyle w:val="Prrafodelista"/>
        <w:numPr>
          <w:ilvl w:val="0"/>
          <w:numId w:val="36"/>
        </w:numPr>
        <w:rPr>
          <w:lang w:val="ca-ES"/>
        </w:rPr>
      </w:pPr>
      <w:proofErr w:type="spellStart"/>
      <w:r w:rsidRPr="0043429B">
        <w:rPr>
          <w:lang w:val="ca-ES"/>
        </w:rPr>
        <w:t>sweepAngle</w:t>
      </w:r>
      <w:proofErr w:type="spellEnd"/>
      <w:r w:rsidRPr="0043429B">
        <w:rPr>
          <w:lang w:val="ca-ES"/>
        </w:rPr>
        <w:t>: Angle en graus mesurat en sentit horari des de l’angle d’inici fins al punt final de l’arc.</w:t>
      </w:r>
    </w:p>
    <w:p w14:paraId="14E5739F" w14:textId="3FDF1719" w:rsidR="00C038B4" w:rsidRPr="0043429B" w:rsidRDefault="00C038B4" w:rsidP="00C038B4">
      <w:pPr>
        <w:shd w:val="clear" w:color="auto" w:fill="F2F2F2" w:themeFill="background1" w:themeFillShade="F2"/>
        <w:rPr>
          <w:sz w:val="20"/>
          <w:lang w:val="ca-ES"/>
        </w:rPr>
      </w:pPr>
      <w:proofErr w:type="spellStart"/>
      <w:r w:rsidRPr="0043429B">
        <w:rPr>
          <w:rFonts w:ascii="Consolas" w:hAnsi="Consolas"/>
          <w:color w:val="795E26"/>
          <w:spacing w:val="0"/>
          <w:sz w:val="20"/>
          <w:szCs w:val="21"/>
          <w:lang w:val="ca-ES"/>
        </w:rPr>
        <w:lastRenderedPageBreak/>
        <w:t>DrawArc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>(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Pen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X</w:t>
      </w:r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Y</w:t>
      </w:r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Width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Height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startAngle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 xml:space="preserve">, </w:t>
      </w:r>
      <w:proofErr w:type="spellStart"/>
      <w:r w:rsidRPr="0043429B">
        <w:rPr>
          <w:rFonts w:ascii="Consolas" w:hAnsi="Consolas"/>
          <w:color w:val="001080"/>
          <w:spacing w:val="0"/>
          <w:sz w:val="20"/>
          <w:szCs w:val="21"/>
          <w:lang w:val="ca-ES"/>
        </w:rPr>
        <w:t>sweepAngle</w:t>
      </w:r>
      <w:proofErr w:type="spellEnd"/>
      <w:r w:rsidRPr="0043429B">
        <w:rPr>
          <w:rFonts w:ascii="Consolas" w:hAnsi="Consolas"/>
          <w:color w:val="000000"/>
          <w:spacing w:val="0"/>
          <w:sz w:val="20"/>
          <w:szCs w:val="21"/>
          <w:lang w:val="ca-ES"/>
        </w:rPr>
        <w:t>);</w:t>
      </w:r>
    </w:p>
    <w:p w14:paraId="423CC467" w14:textId="76AA378D" w:rsidR="00AF2D37" w:rsidRPr="0043429B" w:rsidRDefault="00F9659B">
      <w:pPr>
        <w:spacing w:before="0" w:line="240" w:lineRule="auto"/>
        <w:jc w:val="left"/>
        <w:rPr>
          <w:lang w:val="ca-ES"/>
        </w:rPr>
      </w:pPr>
      <w:r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5C0921D4" wp14:editId="7F6848A7">
                <wp:simplePos x="0" y="0"/>
                <wp:positionH relativeFrom="column">
                  <wp:posOffset>1169832</wp:posOffset>
                </wp:positionH>
                <wp:positionV relativeFrom="paragraph">
                  <wp:posOffset>151470</wp:posOffset>
                </wp:positionV>
                <wp:extent cx="2796362" cy="3147237"/>
                <wp:effectExtent l="190500" t="25400" r="48895" b="40640"/>
                <wp:wrapNone/>
                <wp:docPr id="33" name="Grupo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796362" cy="3147237"/>
                          <a:chOff x="0" y="0"/>
                          <a:chExt cx="1892596" cy="2307265"/>
                        </a:xfrm>
                      </wpg:grpSpPr>
                      <wps:wsp>
                        <wps:cNvPr id="31" name="Rectángulo 31"/>
                        <wps:cNvSpPr/>
                        <wps:spPr>
                          <a:xfrm>
                            <a:off x="0" y="446568"/>
                            <a:ext cx="1892596" cy="1371600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2"/>
                          </a:lnRef>
                          <a:fillRef idx="1">
                            <a:schemeClr val="lt1"/>
                          </a:fillRef>
                          <a:effectRef idx="0">
                            <a:schemeClr val="accent2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Elipse 32"/>
                        <wps:cNvSpPr/>
                        <wps:spPr>
                          <a:xfrm>
                            <a:off x="0" y="446568"/>
                            <a:ext cx="1892020" cy="1371600"/>
                          </a:xfrm>
                          <a:prstGeom prst="ellipse">
                            <a:avLst/>
                          </a:prstGeom>
                        </wps:spPr>
                        <wps:style>
                          <a:lnRef idx="2">
                            <a:schemeClr val="accent1"/>
                          </a:lnRef>
                          <a:fillRef idx="1">
                            <a:schemeClr val="l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0" name="Grupo 30"/>
                        <wpg:cNvGrpSpPr/>
                        <wpg:grpSpPr>
                          <a:xfrm>
                            <a:off x="956930" y="0"/>
                            <a:ext cx="0" cy="2307265"/>
                            <a:chOff x="0" y="0"/>
                            <a:chExt cx="0" cy="2307265"/>
                          </a:xfrm>
                        </wpg:grpSpPr>
                        <wps:wsp>
                          <wps:cNvPr id="26" name="Conector recto de flecha 26"/>
                          <wps:cNvCnPr/>
                          <wps:spPr>
                            <a:xfrm>
                              <a:off x="0" y="0"/>
                              <a:ext cx="0" cy="2307265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prstDash val="lgDashDotDot"/>
                              <a:headEnd type="triangle"/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29" name="Conector recto de flecha 29"/>
                          <wps:cNvCnPr/>
                          <wps:spPr>
                            <a:xfrm>
                              <a:off x="0" y="0"/>
                              <a:ext cx="0" cy="2307265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prstDash val="lgDashDotDot"/>
                              <a:headEnd type="triangle"/>
                              <a:tailEnd type="triangle"/>
                            </a:ln>
                            <a:scene3d>
                              <a:camera prst="orthographicFront">
                                <a:rot lat="0" lon="0" rev="5400000"/>
                              </a:camera>
                              <a:lightRig rig="threePt" dir="t"/>
                            </a:scene3d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28EE240" id="Grupo 33" o:spid="_x0000_s1026" style="position:absolute;margin-left:92.1pt;margin-top:11.95pt;width:220.2pt;height:247.8pt;z-index:251662336;mso-width-relative:margin;mso-height-relative:margin" coordsize="18925,2307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">
                <v:rect id="Rectángulo 31" o:spid="_x0000_s1027" style="position:absolute;top:4465;width:18925;height:1371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" fillcolor="white [3201]" strokecolor="#ed7d31 [3205]" strokeweight="1pt"/>
                <v:oval id="Elipse 32" o:spid="_x0000_s1028" style="position:absolute;top:4465;width:18920;height:13716;visibility:visible;mso-wrap-style:square;v-text-anchor:middl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" fillcolor="white [3201]" strokecolor="#5b9bd5 [3204]" strokeweight="1pt">
                  <v:stroke joinstyle="miter"/>
                </v:oval>
                <v:group id="Grupo 30" o:spid="_x0000_s1029" style="position:absolute;left:9569;width:0;height:23072" coordsize="0,23072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"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Conector recto de flecha 26" o:spid="_x0000_s1030" type="#_x0000_t32" style="position:absolute;width:0;height:23072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" strokecolor="black [3213]" strokeweight=".5pt">
                    <v:stroke dashstyle="longDashDotDot" startarrow="block" endarrow="block" joinstyle="miter"/>
                  </v:shape>
                  <v:shape id="Conector recto de flecha 29" o:spid="_x0000_s1031" type="#_x0000_t32" style="position:absolute;width:0;height:23072;visibility:visible;mso-wrap-style:square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" strokecolor="black [3213]" strokeweight=".5pt">
                    <v:stroke dashstyle="longDashDotDot" startarrow="block" endarrow="block" joinstyle="miter"/>
                  </v:shape>
                </v:group>
              </v:group>
            </w:pict>
          </mc:Fallback>
        </mc:AlternateContent>
      </w:r>
    </w:p>
    <w:p w14:paraId="461DE3CF" w14:textId="57102D94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  <w:r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4290C3B" wp14:editId="5ED8C9FB">
                <wp:simplePos x="0" y="0"/>
                <wp:positionH relativeFrom="column">
                  <wp:posOffset>3116801</wp:posOffset>
                </wp:positionH>
                <wp:positionV relativeFrom="paragraph">
                  <wp:posOffset>1136650</wp:posOffset>
                </wp:positionV>
                <wp:extent cx="850604" cy="393242"/>
                <wp:effectExtent l="0" t="0" r="0" b="0"/>
                <wp:wrapNone/>
                <wp:docPr id="45" name="Cuadro de texto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50604" cy="393242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1956A26" w14:textId="1D6394C4" w:rsidR="00722E3E" w:rsidRPr="00D3382D" w:rsidRDefault="00722E3E" w:rsidP="00F9659B">
                            <w:pPr>
                              <w:rPr>
                                <w:color w:val="FFFFFF" w:themeColor="background1"/>
                                <w:sz w:val="13"/>
                                <w14:textFill>
                                  <w14:noFill/>
                                </w14:textFill>
                              </w:rPr>
                            </w:pPr>
                            <w:proofErr w:type="spellStart"/>
                            <w:r w:rsidRPr="00D3382D">
                              <w:rPr>
                                <w:sz w:val="18"/>
                              </w:rPr>
                              <w:t>Start</w:t>
                            </w:r>
                            <w:proofErr w:type="spellEnd"/>
                            <w:r w:rsidRPr="00D3382D">
                              <w:rPr>
                                <w:sz w:val="18"/>
                              </w:rPr>
                              <w:t xml:space="preserve"> </w:t>
                            </w:r>
                            <w:proofErr w:type="spellStart"/>
                            <w:r w:rsidRPr="00D3382D">
                              <w:rPr>
                                <w:sz w:val="18"/>
                              </w:rPr>
                              <w:t>Angle</w:t>
                            </w:r>
                            <w:proofErr w:type="spellEnd"/>
                            <w:r w:rsidRPr="00D3382D">
                              <w:rPr>
                                <w:sz w:val="18"/>
                              </w:rPr>
                              <w:t>: 0º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4290C3B" id="_x0000_t202" coordsize="21600,21600" o:spt="202" path="m,l,21600r21600,l21600,xe">
                <v:stroke joinstyle="miter"/>
                <v:path gradientshapeok="t" o:connecttype="rect"/>
              </v:shapetype>
              <v:shape id="Cuadro de texto 45" o:spid="_x0000_s1026" type="#_x0000_t202" style="position:absolute;margin-left:245.4pt;margin-top:89.5pt;width:67pt;height:30.9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" fillcolor="white [3201]" stroked="f" strokeweight=".5pt">
                <v:fill opacity="0"/>
                <v:textbox>
                  <w:txbxContent>
                    <w:p w14:paraId="61956A26" w14:textId="1D6394C4" w:rsidR="00722E3E" w:rsidRPr="00D3382D" w:rsidRDefault="00722E3E" w:rsidP="00F9659B">
                      <w:pPr>
                        <w:rPr>
                          <w:color w:val="FFFFFF" w:themeColor="background1"/>
                          <w:sz w:val="13"/>
                          <w14:textFill>
                            <w14:noFill/>
                          </w14:textFill>
                        </w:rPr>
                      </w:pPr>
                      <w:proofErr w:type="spellStart"/>
                      <w:r w:rsidRPr="00D3382D">
                        <w:rPr>
                          <w:sz w:val="18"/>
                        </w:rPr>
                        <w:t>Start</w:t>
                      </w:r>
                      <w:proofErr w:type="spellEnd"/>
                      <w:r w:rsidRPr="00D3382D">
                        <w:rPr>
                          <w:sz w:val="18"/>
                        </w:rPr>
                        <w:t xml:space="preserve"> </w:t>
                      </w:r>
                      <w:proofErr w:type="spellStart"/>
                      <w:r w:rsidRPr="00D3382D">
                        <w:rPr>
                          <w:sz w:val="18"/>
                        </w:rPr>
                        <w:t>Angle</w:t>
                      </w:r>
                      <w:proofErr w:type="spellEnd"/>
                      <w:r w:rsidRPr="00D3382D">
                        <w:rPr>
                          <w:sz w:val="18"/>
                        </w:rPr>
                        <w:t>: 0º</w:t>
                      </w:r>
                    </w:p>
                  </w:txbxContent>
                </v:textbox>
              </v:shape>
            </w:pict>
          </mc:Fallback>
        </mc:AlternateContent>
      </w:r>
      <w:r w:rsidR="00847D6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41BB531" wp14:editId="1161D8A5">
                <wp:simplePos x="0" y="0"/>
                <wp:positionH relativeFrom="column">
                  <wp:posOffset>2583180</wp:posOffset>
                </wp:positionH>
                <wp:positionV relativeFrom="paragraph">
                  <wp:posOffset>1553048</wp:posOffset>
                </wp:positionV>
                <wp:extent cx="957402" cy="638293"/>
                <wp:effectExtent l="0" t="0" r="33655" b="34925"/>
                <wp:wrapNone/>
                <wp:docPr id="47" name="Conector recto de flecha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957402" cy="638293"/>
                        </a:xfrm>
                        <a:prstGeom prst="straightConnector1">
                          <a:avLst/>
                        </a:prstGeom>
                        <a:ln>
                          <a:solidFill>
                            <a:schemeClr val="tx1"/>
                          </a:solidFill>
                          <a:prstDash val="dashDot"/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F11DB48" id="Conector recto de flecha 47" o:spid="_x0000_s1026" type="#_x0000_t32" style="position:absolute;margin-left:203.4pt;margin-top:122.3pt;width:75.4pt;height:50.2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" strokecolor="black [3213]" strokeweight=".5pt">
                <v:stroke dashstyle="dashDot" endarrow="block" joinstyle="miter"/>
              </v:shape>
            </w:pict>
          </mc:Fallback>
        </mc:AlternateContent>
      </w:r>
      <w:r w:rsidR="00847D6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6D593D2" wp14:editId="472F977C">
                <wp:simplePos x="0" y="0"/>
                <wp:positionH relativeFrom="column">
                  <wp:posOffset>2716258</wp:posOffset>
                </wp:positionH>
                <wp:positionV relativeFrom="paragraph">
                  <wp:posOffset>1319605</wp:posOffset>
                </wp:positionV>
                <wp:extent cx="574159" cy="425642"/>
                <wp:effectExtent l="0" t="0" r="8255" b="8255"/>
                <wp:wrapNone/>
                <wp:docPr id="46" name="Arco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5686375">
                          <a:off x="0" y="0"/>
                          <a:ext cx="574159" cy="425642"/>
                        </a:xfrm>
                        <a:prstGeom prst="arc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7CE26F1" id="Arco 46" o:spid="_x0000_s1026" style="position:absolute;margin-left:213.9pt;margin-top:103.9pt;width:45.2pt;height:33.5pt;rotation:6211038fd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coordsize="574159,425642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" path="m287079,nsc445629,,574159,95283,574159,212821r-287079,c287080,141881,287079,70940,287079,xem287079,nfc445629,,574159,95283,574159,212821e" filled="f" strokecolor="black [3213]" strokeweight=".5pt">
                <v:stroke joinstyle="miter"/>
                <v:path arrowok="t" o:connecttype="custom" o:connectlocs="287079,0;574159,212821" o:connectangles="0,0"/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53117" behindDoc="0" locked="0" layoutInCell="1" allowOverlap="1" wp14:anchorId="197B4550" wp14:editId="0E687009">
                <wp:simplePos x="0" y="0"/>
                <wp:positionH relativeFrom="column">
                  <wp:posOffset>3859140</wp:posOffset>
                </wp:positionH>
                <wp:positionV relativeFrom="paragraph">
                  <wp:posOffset>731918</wp:posOffset>
                </wp:positionV>
                <wp:extent cx="574158" cy="531628"/>
                <wp:effectExtent l="0" t="4128" r="6033" b="6032"/>
                <wp:wrapNone/>
                <wp:docPr id="44" name="Cuadro de texto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574158" cy="5316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47F5627" w14:textId="684D35C0" w:rsidR="00722E3E" w:rsidRPr="00F9659B" w:rsidRDefault="00722E3E" w:rsidP="00F9659B">
                            <w:pPr>
                              <w:rPr>
                                <w:color w:val="FFFFFF" w:themeColor="background1"/>
                                <w14:textFill>
                                  <w14:noFill/>
                                </w14:textFill>
                              </w:rPr>
                            </w:pPr>
                            <w:proofErr w:type="spellStart"/>
                            <w:r>
                              <w:t>Height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7B4550" id="Cuadro de texto 44" o:spid="_x0000_s1027" type="#_x0000_t202" style="position:absolute;margin-left:303.85pt;margin-top:57.65pt;width:45.2pt;height:41.85pt;rotation:-90;z-index:25165311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" fillcolor="white [3201]" stroked="f" strokeweight=".5pt">
                <v:textbox>
                  <w:txbxContent>
                    <w:p w14:paraId="247F5627" w14:textId="684D35C0" w:rsidR="00722E3E" w:rsidRPr="00F9659B" w:rsidRDefault="00722E3E" w:rsidP="00F9659B">
                      <w:pPr>
                        <w:rPr>
                          <w:color w:val="FFFFFF" w:themeColor="background1"/>
                          <w14:textFill>
                            <w14:noFill/>
                          </w14:textFill>
                        </w:rPr>
                      </w:pPr>
                      <w:proofErr w:type="spellStart"/>
                      <w:r>
                        <w:t>Height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6C48D3B8" wp14:editId="2BF32511">
                <wp:simplePos x="0" y="0"/>
                <wp:positionH relativeFrom="column">
                  <wp:posOffset>4327998</wp:posOffset>
                </wp:positionH>
                <wp:positionV relativeFrom="paragraph">
                  <wp:posOffset>589280</wp:posOffset>
                </wp:positionV>
                <wp:extent cx="0" cy="1870833"/>
                <wp:effectExtent l="63500" t="25400" r="50800" b="34290"/>
                <wp:wrapNone/>
                <wp:docPr id="42" name="Conector recto de flecha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870833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 type="triangle"/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3BE36845" id="Conector recto de flecha 42" o:spid="_x0000_s1026" type="#_x0000_t32" style="position:absolute;margin-left:340.8pt;margin-top:46.4pt;width:0;height:147.3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" strokecolor="black [3213]" strokeweight="1.5pt">
                <v:stroke startarrow="block" endarrow="block" joinstyle="miter"/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54142" behindDoc="0" locked="0" layoutInCell="1" allowOverlap="1" wp14:anchorId="2C9E133B" wp14:editId="70CDD47D">
                <wp:simplePos x="0" y="0"/>
                <wp:positionH relativeFrom="column">
                  <wp:posOffset>3285608</wp:posOffset>
                </wp:positionH>
                <wp:positionV relativeFrom="paragraph">
                  <wp:posOffset>2350932</wp:posOffset>
                </wp:positionV>
                <wp:extent cx="574158" cy="531628"/>
                <wp:effectExtent l="0" t="0" r="0" b="1905"/>
                <wp:wrapNone/>
                <wp:docPr id="39" name="Cuadro de texto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4158" cy="5316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87A1C12" w14:textId="1C541A2D" w:rsidR="00722E3E" w:rsidRPr="00F9659B" w:rsidRDefault="00722E3E" w:rsidP="00F9659B">
                            <w:pPr>
                              <w:rPr>
                                <w:color w:val="FFFFFF" w:themeColor="background1"/>
                                <w14:textFill>
                                  <w14:noFill/>
                                </w14:textFill>
                              </w:rPr>
                            </w:pPr>
                            <w:proofErr w:type="spellStart"/>
                            <w:r>
                              <w:t>Width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9E133B" id="Cuadro de texto 39" o:spid="_x0000_s1028" type="#_x0000_t202" style="position:absolute;margin-left:258.7pt;margin-top:185.1pt;width:45.2pt;height:41.85pt;z-index:25165414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" fillcolor="white [3201]" stroked="f" strokeweight=".5pt">
                <v:textbox>
                  <w:txbxContent>
                    <w:p w14:paraId="487A1C12" w14:textId="1C541A2D" w:rsidR="00722E3E" w:rsidRPr="00F9659B" w:rsidRDefault="00722E3E" w:rsidP="00F9659B">
                      <w:pPr>
                        <w:rPr>
                          <w:color w:val="FFFFFF" w:themeColor="background1"/>
                          <w14:textFill>
                            <w14:noFill/>
                          </w14:textFill>
                        </w:rPr>
                      </w:pPr>
                      <w:proofErr w:type="spellStart"/>
                      <w:r>
                        <w:t>Width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6603268" wp14:editId="6226B99C">
                <wp:simplePos x="0" y="0"/>
                <wp:positionH relativeFrom="column">
                  <wp:posOffset>1169670</wp:posOffset>
                </wp:positionH>
                <wp:positionV relativeFrom="paragraph">
                  <wp:posOffset>2788758</wp:posOffset>
                </wp:positionV>
                <wp:extent cx="2795054" cy="0"/>
                <wp:effectExtent l="0" t="63500" r="0" b="63500"/>
                <wp:wrapNone/>
                <wp:docPr id="38" name="Conector recto de flecha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795054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headEnd type="triangle"/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4676DDD7" id="Conector recto de flecha 38" o:spid="_x0000_s1026" type="#_x0000_t32" style="position:absolute;margin-left:92.1pt;margin-top:219.6pt;width:220.1pt;height:0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" strokecolor="black [3213]" strokeweight="1.5pt">
                <v:stroke startarrow="block" endarrow="block" joinstyle="miter"/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55167" behindDoc="0" locked="0" layoutInCell="1" allowOverlap="1" wp14:anchorId="7396E677" wp14:editId="79EFC60B">
                <wp:simplePos x="0" y="0"/>
                <wp:positionH relativeFrom="column">
                  <wp:posOffset>935355</wp:posOffset>
                </wp:positionH>
                <wp:positionV relativeFrom="paragraph">
                  <wp:posOffset>98898</wp:posOffset>
                </wp:positionV>
                <wp:extent cx="691116" cy="531628"/>
                <wp:effectExtent l="0" t="0" r="0" b="1905"/>
                <wp:wrapNone/>
                <wp:docPr id="37" name="Cuadro de texto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91116" cy="5316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8E13A1A" w14:textId="7BF70AF2" w:rsidR="00722E3E" w:rsidRPr="00F9659B" w:rsidRDefault="00722E3E">
                            <w:pPr>
                              <w:rPr>
                                <w:color w:val="FFFFFF" w:themeColor="background1"/>
                                <w14:textFill>
                                  <w14:noFill/>
                                </w14:textFill>
                              </w:rPr>
                            </w:pPr>
                            <w:r>
                              <w:t>(X,Y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96E677" id="Cuadro de texto 37" o:spid="_x0000_s1029" type="#_x0000_t202" style="position:absolute;margin-left:73.65pt;margin-top:7.8pt;width:54.4pt;height:41.85pt;z-index:251655167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" fillcolor="white [3201]" stroked="f" strokeweight=".5pt">
                <v:textbox>
                  <w:txbxContent>
                    <w:p w14:paraId="08E13A1A" w14:textId="7BF70AF2" w:rsidR="00722E3E" w:rsidRPr="00F9659B" w:rsidRDefault="00722E3E">
                      <w:pPr>
                        <w:rPr>
                          <w:color w:val="FFFFFF" w:themeColor="background1"/>
                          <w14:textFill>
                            <w14:noFill/>
                          </w14:textFill>
                        </w:rPr>
                      </w:pPr>
                      <w:r>
                        <w:t>(X,Y)</w:t>
                      </w:r>
                    </w:p>
                  </w:txbxContent>
                </v:textbox>
              </v:shape>
            </w:pict>
          </mc:Fallback>
        </mc:AlternateContent>
      </w:r>
      <w:r w:rsidR="00F9659B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84F2CFF" wp14:editId="7E8D97DE">
                <wp:simplePos x="0" y="0"/>
                <wp:positionH relativeFrom="column">
                  <wp:posOffset>1063551</wp:posOffset>
                </wp:positionH>
                <wp:positionV relativeFrom="paragraph">
                  <wp:posOffset>493908</wp:posOffset>
                </wp:positionV>
                <wp:extent cx="212651" cy="212651"/>
                <wp:effectExtent l="0" t="0" r="16510" b="16510"/>
                <wp:wrapNone/>
                <wp:docPr id="36" name="Anillo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12651" cy="212651"/>
                        </a:xfrm>
                        <a:prstGeom prst="donut">
                          <a:avLst>
                            <a:gd name="adj" fmla="val 9212"/>
                          </a:avLst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1974442" id="_x0000_t23" coordsize="21600,21600" o:spt="23" adj="5400" path="m,10800qy10800,,21600,10800,10800,21600,,10800xm@0,10800qy10800@2@1,10800,10800@0@0,10800xe">
                <v:formulas>
                  <v:f eqn="val #0"/>
                  <v:f eqn="sum width 0 #0"/>
                  <v:f eqn="sum height 0 #0"/>
                  <v:f eqn="prod @0 2929 10000"/>
                  <v:f eqn="sum width 0 @3"/>
                  <v:f eqn="sum height 0 @3"/>
                </v:formulas>
                <v:path o:connecttype="custom" o:connectlocs="10800,0;3163,3163;0,10800;3163,18437;10800,21600;18437,18437;21600,10800;18437,3163" textboxrect="3163,3163,18437,18437"/>
                <v:handles>
                  <v:h position="#0,center" xrange="0,10800"/>
                </v:handles>
              </v:shapetype>
              <v:shape id="Anillo 36" o:spid="_x0000_s1026" type="#_x0000_t23" style="position:absolute;margin-left:83.75pt;margin-top:38.9pt;width:16.75pt;height:16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" adj="1990" fillcolor="white [3201]" strokecolor="black [3200]" strokeweight="1pt">
                <v:stroke joinstyle="miter"/>
              </v:shape>
            </w:pict>
          </mc:Fallback>
        </mc:AlternateContent>
      </w:r>
      <w:r w:rsidR="00AF2D37"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61154077" wp14:editId="7DCD388B">
                <wp:simplePos x="0" y="0"/>
                <wp:positionH relativeFrom="column">
                  <wp:posOffset>2467078</wp:posOffset>
                </wp:positionH>
                <wp:positionV relativeFrom="paragraph">
                  <wp:posOffset>44567</wp:posOffset>
                </wp:positionV>
                <wp:extent cx="0" cy="2306955"/>
                <wp:effectExtent l="0" t="0" r="0" b="0"/>
                <wp:wrapNone/>
                <wp:docPr id="28" name="Conector recto de flecha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306955"/>
                        </a:xfrm>
                        <a:prstGeom prst="straightConnector1">
                          <a:avLst/>
                        </a:prstGeom>
                        <a:ln>
                          <a:headEnd type="triangle"/>
                          <a:tailEnd type="triangle"/>
                        </a:ln>
                        <a:scene3d>
                          <a:camera prst="orthographicFront">
                            <a:rot lat="0" lon="5400000" rev="0"/>
                          </a:camera>
                          <a:lightRig rig="threePt" dir="t"/>
                        </a:scene3d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 w14:anchorId="165E8107" id="Conector recto de flecha 28" o:spid="_x0000_s1026" type="#_x0000_t32" style="position:absolute;margin-left:194.25pt;margin-top:3.5pt;width:0;height:181.65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" strokecolor="#5b9bd5 [3204]" strokeweight=".5pt">
                <v:stroke startarrow="block" endarrow="block" joinstyle="miter"/>
              </v:shape>
            </w:pict>
          </mc:Fallback>
        </mc:AlternateContent>
      </w:r>
    </w:p>
    <w:p w14:paraId="7AC1714C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136A68EA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7ADF0072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0589BFB4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6A7A1019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146A127A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5776A448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1843B4A0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3F6784A6" w14:textId="22B15F7C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  <w:r w:rsidRPr="0043429B">
        <w:rPr>
          <w:rFonts w:ascii="Consolas" w:hAnsi="Consolas"/>
          <w:noProof/>
          <w:color w:val="795E26"/>
          <w:spacing w:val="0"/>
          <w:sz w:val="20"/>
          <w:szCs w:val="21"/>
          <w:lang w:val="ca-ES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6FEB0D79" wp14:editId="05042700">
                <wp:simplePos x="0" y="0"/>
                <wp:positionH relativeFrom="column">
                  <wp:posOffset>3062606</wp:posOffset>
                </wp:positionH>
                <wp:positionV relativeFrom="paragraph">
                  <wp:posOffset>14324</wp:posOffset>
                </wp:positionV>
                <wp:extent cx="765544" cy="425303"/>
                <wp:effectExtent l="0" t="0" r="0" b="0"/>
                <wp:wrapNone/>
                <wp:docPr id="48" name="Cuadro de texto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65544" cy="425303"/>
                        </a:xfrm>
                        <a:prstGeom prst="rect">
                          <a:avLst/>
                        </a:prstGeom>
                        <a:solidFill>
                          <a:schemeClr val="lt1">
                            <a:alpha val="0"/>
                          </a:schemeClr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55632144" w14:textId="2227A905" w:rsidR="00722E3E" w:rsidRPr="00D3382D" w:rsidRDefault="00722E3E" w:rsidP="00847D6B">
                            <w:pPr>
                              <w:rPr>
                                <w:color w:val="FFFFFF" w:themeColor="background1"/>
                                <w:sz w:val="13"/>
                                <w14:textFill>
                                  <w14:noFill/>
                                </w14:textFill>
                              </w:rPr>
                            </w:pPr>
                            <w:proofErr w:type="spellStart"/>
                            <w:r w:rsidRPr="00D3382D">
                              <w:rPr>
                                <w:sz w:val="18"/>
                              </w:rPr>
                              <w:t>Sweep</w:t>
                            </w:r>
                            <w:proofErr w:type="spellEnd"/>
                            <w:r w:rsidRPr="00D3382D">
                              <w:rPr>
                                <w:sz w:val="18"/>
                              </w:rPr>
                              <w:t xml:space="preserve"> </w:t>
                            </w:r>
                            <w:proofErr w:type="spellStart"/>
                            <w:r w:rsidRPr="00D3382D">
                              <w:rPr>
                                <w:sz w:val="18"/>
                              </w:rPr>
                              <w:t>Angle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FEB0D79" id="Cuadro de texto 48" o:spid="_x0000_s1030" type="#_x0000_t202" style="position:absolute;margin-left:241.15pt;margin-top:1.15pt;width:60.3pt;height:33.5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" fillcolor="white [3201]" stroked="f" strokeweight=".5pt">
                <v:fill opacity="0"/>
                <v:textbox>
                  <w:txbxContent>
                    <w:p w14:paraId="55632144" w14:textId="2227A905" w:rsidR="00722E3E" w:rsidRPr="00D3382D" w:rsidRDefault="00722E3E" w:rsidP="00847D6B">
                      <w:pPr>
                        <w:rPr>
                          <w:color w:val="FFFFFF" w:themeColor="background1"/>
                          <w:sz w:val="13"/>
                          <w14:textFill>
                            <w14:noFill/>
                          </w14:textFill>
                        </w:rPr>
                      </w:pPr>
                      <w:proofErr w:type="spellStart"/>
                      <w:r w:rsidRPr="00D3382D">
                        <w:rPr>
                          <w:sz w:val="18"/>
                        </w:rPr>
                        <w:t>Sweep</w:t>
                      </w:r>
                      <w:proofErr w:type="spellEnd"/>
                      <w:r w:rsidRPr="00D3382D">
                        <w:rPr>
                          <w:sz w:val="18"/>
                        </w:rPr>
                        <w:t xml:space="preserve"> </w:t>
                      </w:r>
                      <w:proofErr w:type="spellStart"/>
                      <w:r w:rsidRPr="00D3382D">
                        <w:rPr>
                          <w:sz w:val="18"/>
                        </w:rPr>
                        <w:t>Angle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14:paraId="445C7940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7D133E56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7677E7D1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6DD3B1AA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41D69F2F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2A8694EC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4EC4C7D1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1FB59DE1" w14:textId="77777777" w:rsidR="00D3382D" w:rsidRPr="0043429B" w:rsidRDefault="00D3382D" w:rsidP="00D3382D">
      <w:pPr>
        <w:spacing w:before="0" w:line="240" w:lineRule="auto"/>
        <w:jc w:val="left"/>
        <w:rPr>
          <w:highlight w:val="yellow"/>
          <w:lang w:val="ca-ES"/>
        </w:rPr>
      </w:pPr>
    </w:p>
    <w:p w14:paraId="36CEE545" w14:textId="77777777" w:rsidR="00D3382D" w:rsidRPr="0043429B" w:rsidRDefault="00D3382D" w:rsidP="00D3382D">
      <w:pPr>
        <w:jc w:val="center"/>
        <w:rPr>
          <w:i/>
          <w:lang w:val="ca-ES"/>
        </w:rPr>
      </w:pPr>
      <w:r w:rsidRPr="0043429B">
        <w:rPr>
          <w:i/>
          <w:highlight w:val="yellow"/>
          <w:lang w:val="ca-ES"/>
        </w:rPr>
        <w:t>Figura X.X:</w:t>
      </w:r>
      <w:r w:rsidRPr="0043429B">
        <w:rPr>
          <w:i/>
          <w:lang w:val="ca-ES"/>
        </w:rPr>
        <w:t xml:space="preserve"> </w:t>
      </w:r>
    </w:p>
    <w:p w14:paraId="577F985B" w14:textId="772DE59E" w:rsidR="00BD51BD" w:rsidRPr="0043429B" w:rsidRDefault="00BD51BD" w:rsidP="00D3382D">
      <w:pPr>
        <w:jc w:val="left"/>
        <w:rPr>
          <w:i/>
          <w:lang w:val="ca-ES"/>
        </w:rPr>
      </w:pPr>
      <w:r w:rsidRPr="0043429B">
        <w:rPr>
          <w:b/>
          <w:lang w:val="ca-ES"/>
        </w:rPr>
        <w:t>Algoritme</w:t>
      </w:r>
    </w:p>
    <w:p w14:paraId="35B146C0" w14:textId="77777777" w:rsidR="00CF6F2E" w:rsidRPr="0043429B" w:rsidRDefault="00CF6F2E" w:rsidP="00CF6F2E">
      <w:pPr>
        <w:spacing w:line="360" w:lineRule="auto"/>
        <w:rPr>
          <w:lang w:val="ca-ES"/>
        </w:rPr>
      </w:pPr>
      <w:r w:rsidRPr="0043429B">
        <w:rPr>
          <w:lang w:val="ca-ES"/>
        </w:rPr>
        <w:t xml:space="preserve">El primer pas a seguir per dissenyar una nova figura és concretar les coordenades X i Y del punt inicial a partir d’on el robot començarà la impressió. Les coordenades d’aquest punt seran </w:t>
      </w:r>
      <w:proofErr w:type="spellStart"/>
      <w:r w:rsidRPr="0043429B">
        <w:rPr>
          <w:lang w:val="ca-ES"/>
        </w:rPr>
        <w:t>introduides</w:t>
      </w:r>
      <w:proofErr w:type="spellEnd"/>
      <w:r w:rsidRPr="0043429B">
        <w:rPr>
          <w:lang w:val="ca-ES"/>
        </w:rPr>
        <w:t xml:space="preserve"> en la primera posició de dues llistes del tipus </w:t>
      </w:r>
      <w:r w:rsidRPr="0043429B">
        <w:rPr>
          <w:i/>
          <w:lang w:val="ca-ES"/>
        </w:rPr>
        <w:t xml:space="preserve">double </w:t>
      </w:r>
      <w:r w:rsidRPr="0043429B">
        <w:rPr>
          <w:lang w:val="ca-ES"/>
        </w:rPr>
        <w:t xml:space="preserve">i s’incrementarà un </w:t>
      </w:r>
      <w:proofErr w:type="spellStart"/>
      <w:r w:rsidRPr="0043429B">
        <w:rPr>
          <w:lang w:val="ca-ES"/>
        </w:rPr>
        <w:t>contador</w:t>
      </w:r>
      <w:proofErr w:type="spellEnd"/>
      <w:r w:rsidRPr="0043429B">
        <w:rPr>
          <w:lang w:val="ca-ES"/>
        </w:rPr>
        <w:t xml:space="preserve"> anomenat </w:t>
      </w:r>
      <w:proofErr w:type="spellStart"/>
      <w:r w:rsidRPr="0043429B">
        <w:rPr>
          <w:i/>
          <w:lang w:val="ca-ES"/>
        </w:rPr>
        <w:t>contadorPunts</w:t>
      </w:r>
      <w:proofErr w:type="spellEnd"/>
      <w:r w:rsidRPr="0043429B">
        <w:rPr>
          <w:lang w:val="ca-ES"/>
        </w:rPr>
        <w:t xml:space="preserve"> de valor inicial igual a zero utilitzat com a índex de la llista.</w:t>
      </w:r>
    </w:p>
    <w:p w14:paraId="6CF3FE00" w14:textId="77777777" w:rsidR="00CF6F2E" w:rsidRPr="0043429B" w:rsidRDefault="00CF6F2E" w:rsidP="00CF6F2E">
      <w:pPr>
        <w:shd w:val="clear" w:color="auto" w:fill="F2F2F2" w:themeFill="background1" w:themeFillShade="F2"/>
        <w:spacing w:before="0" w:line="270" w:lineRule="atLeast"/>
        <w:jc w:val="left"/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</w:pP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List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lt;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double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 xml:space="preserve">&gt; puntX = 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new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 xml:space="preserve"> 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List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lt;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double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gt;();</w:t>
      </w:r>
    </w:p>
    <w:p w14:paraId="1BF23393" w14:textId="77F0FC52" w:rsidR="00CF6F2E" w:rsidRPr="0043429B" w:rsidRDefault="00CF6F2E" w:rsidP="00A47DA7">
      <w:pPr>
        <w:shd w:val="clear" w:color="auto" w:fill="F2F2F2" w:themeFill="background1" w:themeFillShade="F2"/>
        <w:spacing w:before="0" w:line="270" w:lineRule="atLeast"/>
        <w:jc w:val="left"/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</w:pP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List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lt;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double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 xml:space="preserve">&gt; puntY = 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new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 xml:space="preserve"> 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List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lt;</w:t>
      </w:r>
      <w:r w:rsidRPr="0043429B">
        <w:rPr>
          <w:rFonts w:ascii="Menlo" w:hAnsi="Menlo" w:cs="Menlo"/>
          <w:color w:val="0000FF"/>
          <w:spacing w:val="0"/>
          <w:sz w:val="18"/>
          <w:szCs w:val="18"/>
          <w:lang w:val="ca-ES" w:eastAsia="es-ES_tradnl"/>
        </w:rPr>
        <w:t>double</w:t>
      </w:r>
      <w:r w:rsidRPr="0043429B">
        <w:rPr>
          <w:rFonts w:ascii="Menlo" w:hAnsi="Menlo" w:cs="Menlo"/>
          <w:color w:val="000000"/>
          <w:spacing w:val="0"/>
          <w:sz w:val="18"/>
          <w:szCs w:val="18"/>
          <w:lang w:val="ca-ES" w:eastAsia="es-ES_tradnl"/>
        </w:rPr>
        <w:t>&gt;();</w:t>
      </w:r>
    </w:p>
    <w:p w14:paraId="0F1C7F26" w14:textId="399D5CEC" w:rsidR="003C6866" w:rsidRPr="0043429B" w:rsidRDefault="00CF6F2E" w:rsidP="0040660B">
      <w:pPr>
        <w:rPr>
          <w:b/>
          <w:lang w:val="ca-ES"/>
        </w:rPr>
      </w:pPr>
      <w:commentRangeStart w:id="26"/>
      <w:r w:rsidRPr="0043429B">
        <w:rPr>
          <w:b/>
          <w:lang w:val="ca-ES"/>
        </w:rPr>
        <w:t>Línies simples</w:t>
      </w:r>
      <w:commentRangeEnd w:id="26"/>
      <w:r w:rsidRPr="0043429B">
        <w:rPr>
          <w:rStyle w:val="Refdecomentario"/>
          <w:lang w:val="ca-ES"/>
        </w:rPr>
        <w:commentReference w:id="26"/>
      </w:r>
    </w:p>
    <w:p w14:paraId="2B56154D" w14:textId="25496F22" w:rsidR="00D00C9D" w:rsidRPr="0043429B" w:rsidRDefault="00CF6F2E" w:rsidP="00D00C9D">
      <w:p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Amb el punt de partida ja definit, cal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introduïr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la distància de la línia que es vol dibuixar en el corresponent </w:t>
      </w:r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Text Box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polsar un </w:t>
      </w:r>
      <w:r w:rsidRPr="0043429B">
        <w:rPr>
          <w:rFonts w:asciiTheme="minorHAnsi" w:hAnsiTheme="minorHAnsi" w:cs="Menlo"/>
          <w:spacing w:val="0"/>
          <w:szCs w:val="18"/>
          <w:lang w:val="ca-ES" w:eastAsia="es-ES_tradnl"/>
        </w:rPr>
        <w:t xml:space="preserve">dels botons: Amunt, Avall, Esquerra 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o Dreta.</w:t>
      </w:r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Com s’ha explicat anteriorment, el mètode </w:t>
      </w:r>
      <w:proofErr w:type="spellStart"/>
      <w:r w:rsidR="00620666"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DrawLine</w:t>
      </w:r>
      <w:proofErr w:type="spellEnd"/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necessita les coordenades X i Y del punt </w:t>
      </w:r>
      <w:proofErr w:type="spellStart"/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del punt final. En aquest cas, el programa </w:t>
      </w:r>
      <w:r w:rsidR="001F6028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agafa</w:t>
      </w:r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per al punt </w:t>
      </w:r>
      <w:proofErr w:type="spellStart"/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les coordenades que es troben en la posició </w:t>
      </w:r>
      <w:r w:rsidR="00620666"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contadorPunts</w:t>
      </w:r>
      <w:r w:rsidR="00620666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-1 de les llistes </w:t>
      </w:r>
      <w:r w:rsidR="00620666"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puntX i puntY</w:t>
      </w:r>
      <w:r w:rsidR="001F6028"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 xml:space="preserve"> </w:t>
      </w:r>
      <w:r w:rsidR="001F6028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i calcula el punt final en funció del botó polsat:</w:t>
      </w:r>
    </w:p>
    <w:p w14:paraId="0D393E3A" w14:textId="2022C71D" w:rsidR="001F6028" w:rsidRPr="0043429B" w:rsidRDefault="001F6028" w:rsidP="001F6028">
      <w:pPr>
        <w:pStyle w:val="Prrafodelista"/>
        <w:numPr>
          <w:ilvl w:val="0"/>
          <w:numId w:val="37"/>
        </w:num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Amunt: La coordenada X del punt final es manté igual a la del punt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es calcula la Y mitjançant la següent operació: </w:t>
      </w:r>
      <m:oMath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puntY</m:t>
        </m:r>
        <m:d>
          <m:dPr>
            <m:begChr m:val="["/>
            <m:endChr m:val="]"/>
            <m:ctrlPr>
              <w:rPr>
                <w:rFonts w:ascii="Cambria Math" w:hAnsi="Cambria Math" w:cs="Menlo"/>
                <w:i/>
                <w:color w:val="000000"/>
                <w:spacing w:val="0"/>
                <w:szCs w:val="18"/>
                <w:lang w:val="ca-ES" w:eastAsia="es-ES_tradnl"/>
              </w:rPr>
            </m:ctrlPr>
          </m:dPr>
          <m:e>
            <m:r>
              <w:rPr>
                <w:rFonts w:ascii="Cambria Math" w:hAnsi="Cambria Math" w:cs="Menlo"/>
                <w:color w:val="000000"/>
                <w:spacing w:val="0"/>
                <w:szCs w:val="18"/>
                <w:lang w:val="ca-ES" w:eastAsia="es-ES_tradnl"/>
              </w:rPr>
              <m:t>contadorPunts-1</m:t>
            </m:r>
          </m:e>
        </m:d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-distancia</m:t>
        </m:r>
      </m:oMath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.</w:t>
      </w:r>
    </w:p>
    <w:p w14:paraId="713D6984" w14:textId="5342A1B3" w:rsidR="001F6028" w:rsidRPr="0043429B" w:rsidRDefault="001F6028" w:rsidP="001F6028">
      <w:pPr>
        <w:pStyle w:val="Prrafodelista"/>
        <w:numPr>
          <w:ilvl w:val="0"/>
          <w:numId w:val="37"/>
        </w:num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Avall: La coordenada X del punt final es manté igual a la del punt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es calcula la Y mitjançant la següent operació: </w:t>
      </w:r>
      <m:oMath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puntY</m:t>
        </m:r>
        <m:d>
          <m:dPr>
            <m:begChr m:val="["/>
            <m:endChr m:val="]"/>
            <m:ctrlPr>
              <w:rPr>
                <w:rFonts w:ascii="Cambria Math" w:hAnsi="Cambria Math" w:cs="Menlo"/>
                <w:i/>
                <w:color w:val="000000"/>
                <w:spacing w:val="0"/>
                <w:szCs w:val="18"/>
                <w:lang w:val="ca-ES" w:eastAsia="es-ES_tradnl"/>
              </w:rPr>
            </m:ctrlPr>
          </m:dPr>
          <m:e>
            <m:r>
              <w:rPr>
                <w:rFonts w:ascii="Cambria Math" w:hAnsi="Cambria Math" w:cs="Menlo"/>
                <w:color w:val="000000"/>
                <w:spacing w:val="0"/>
                <w:szCs w:val="18"/>
                <w:lang w:val="ca-ES" w:eastAsia="es-ES_tradnl"/>
              </w:rPr>
              <m:t>contadorPunts-1</m:t>
            </m:r>
          </m:e>
        </m:d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+distancia</m:t>
        </m:r>
      </m:oMath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.</w:t>
      </w:r>
    </w:p>
    <w:p w14:paraId="3E424045" w14:textId="7EEF9273" w:rsidR="001F6028" w:rsidRPr="0043429B" w:rsidRDefault="001F6028" w:rsidP="001F6028">
      <w:pPr>
        <w:pStyle w:val="Prrafodelista"/>
        <w:numPr>
          <w:ilvl w:val="0"/>
          <w:numId w:val="37"/>
        </w:num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lastRenderedPageBreak/>
        <w:t xml:space="preserve">Esquerra: La coordenada Y del punt final es manté igual a la del punt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es calcula la X mitjançant la següent operació: </w:t>
      </w:r>
      <m:oMath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puntX</m:t>
        </m:r>
        <m:d>
          <m:dPr>
            <m:begChr m:val="["/>
            <m:endChr m:val="]"/>
            <m:ctrlPr>
              <w:rPr>
                <w:rFonts w:ascii="Cambria Math" w:hAnsi="Cambria Math" w:cs="Menlo"/>
                <w:i/>
                <w:color w:val="000000"/>
                <w:spacing w:val="0"/>
                <w:szCs w:val="18"/>
                <w:lang w:val="ca-ES" w:eastAsia="es-ES_tradnl"/>
              </w:rPr>
            </m:ctrlPr>
          </m:dPr>
          <m:e>
            <m:r>
              <w:rPr>
                <w:rFonts w:ascii="Cambria Math" w:hAnsi="Cambria Math" w:cs="Menlo"/>
                <w:color w:val="000000"/>
                <w:spacing w:val="0"/>
                <w:szCs w:val="18"/>
                <w:lang w:val="ca-ES" w:eastAsia="es-ES_tradnl"/>
              </w:rPr>
              <m:t>contadorPunts-1</m:t>
            </m:r>
          </m:e>
        </m:d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-distancia</m:t>
        </m:r>
      </m:oMath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.</w:t>
      </w:r>
    </w:p>
    <w:p w14:paraId="47D24B00" w14:textId="1A10219B" w:rsidR="001F6028" w:rsidRPr="0043429B" w:rsidRDefault="001F6028" w:rsidP="001F6028">
      <w:pPr>
        <w:pStyle w:val="Prrafodelista"/>
        <w:numPr>
          <w:ilvl w:val="0"/>
          <w:numId w:val="37"/>
        </w:num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Dreta: La coordenada Y del punt final es manté igual a la del punt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d’orígen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es calcula la X mitjançant la següent operació: </w:t>
      </w:r>
      <m:oMath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puntX</m:t>
        </m:r>
        <m:d>
          <m:dPr>
            <m:begChr m:val="["/>
            <m:endChr m:val="]"/>
            <m:ctrlPr>
              <w:rPr>
                <w:rFonts w:ascii="Cambria Math" w:hAnsi="Cambria Math" w:cs="Menlo"/>
                <w:i/>
                <w:color w:val="000000"/>
                <w:spacing w:val="0"/>
                <w:szCs w:val="18"/>
                <w:lang w:val="ca-ES" w:eastAsia="es-ES_tradnl"/>
              </w:rPr>
            </m:ctrlPr>
          </m:dPr>
          <m:e>
            <m:r>
              <w:rPr>
                <w:rFonts w:ascii="Cambria Math" w:hAnsi="Cambria Math" w:cs="Menlo"/>
                <w:color w:val="000000"/>
                <w:spacing w:val="0"/>
                <w:szCs w:val="18"/>
                <w:lang w:val="ca-ES" w:eastAsia="es-ES_tradnl"/>
              </w:rPr>
              <m:t>contadorPunts-1</m:t>
            </m:r>
          </m:e>
        </m:d>
        <m:r>
          <w:rPr>
            <w:rFonts w:ascii="Cambria Math" w:hAnsi="Cambria Math" w:cs="Menlo"/>
            <w:color w:val="000000"/>
            <w:spacing w:val="0"/>
            <w:szCs w:val="18"/>
            <w:lang w:val="ca-ES" w:eastAsia="es-ES_tradnl"/>
          </w:rPr>
          <m:t>+distancia</m:t>
        </m:r>
      </m:oMath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.</w:t>
      </w:r>
    </w:p>
    <w:p w14:paraId="77E5FC3D" w14:textId="5CFB3F17" w:rsidR="000A2881" w:rsidRPr="0043429B" w:rsidRDefault="000A2881" w:rsidP="000A2881">
      <w:p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Un cop calculades les coordenades del punt final, aquestes s’introdueixen a les llistes </w:t>
      </w:r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puntX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i </w:t>
      </w:r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 xml:space="preserve">puntY 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en la posició equivalent al valor </w:t>
      </w:r>
      <w:proofErr w:type="spellStart"/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contadorPunts</w:t>
      </w:r>
      <w:proofErr w:type="spellEnd"/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.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Finalment, s’executa el mètode </w:t>
      </w:r>
      <w:proofErr w:type="spellStart"/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>DrawLine</w:t>
      </w:r>
      <w:proofErr w:type="spellEnd"/>
      <w:r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 xml:space="preserve"> 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i s’incrementa el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contador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.</w:t>
      </w:r>
    </w:p>
    <w:p w14:paraId="754AF1A8" w14:textId="700AEA8C" w:rsidR="000A2881" w:rsidRPr="0043429B" w:rsidRDefault="000A2881" w:rsidP="000A2881">
      <w:p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</w:p>
    <w:p w14:paraId="6DD4E8AE" w14:textId="08DE886B" w:rsidR="000A2881" w:rsidRPr="0043429B" w:rsidRDefault="000A2881" w:rsidP="000A2881">
      <w:pPr>
        <w:shd w:val="clear" w:color="auto" w:fill="FFFFFF" w:themeFill="background1"/>
        <w:spacing w:before="0" w:line="360" w:lineRule="auto"/>
        <w:rPr>
          <w:rFonts w:asciiTheme="minorHAnsi" w:hAnsiTheme="minorHAnsi" w:cs="Menlo"/>
          <w:b/>
          <w:color w:val="000000"/>
          <w:spacing w:val="0"/>
          <w:szCs w:val="18"/>
          <w:lang w:val="ca-ES" w:eastAsia="es-ES_tradnl"/>
        </w:rPr>
      </w:pPr>
      <w:commentRangeStart w:id="27"/>
      <w:r w:rsidRPr="0043429B">
        <w:rPr>
          <w:rFonts w:asciiTheme="minorHAnsi" w:hAnsiTheme="minorHAnsi" w:cs="Menlo"/>
          <w:b/>
          <w:color w:val="000000"/>
          <w:spacing w:val="0"/>
          <w:szCs w:val="18"/>
          <w:lang w:val="ca-ES" w:eastAsia="es-ES_tradnl"/>
        </w:rPr>
        <w:t>Línies diagonals</w:t>
      </w:r>
      <w:commentRangeEnd w:id="27"/>
      <w:r w:rsidRPr="0043429B">
        <w:rPr>
          <w:rStyle w:val="Refdecomentario"/>
          <w:lang w:val="ca-ES"/>
        </w:rPr>
        <w:commentReference w:id="27"/>
      </w:r>
    </w:p>
    <w:p w14:paraId="5C242672" w14:textId="179B86E1" w:rsidR="000A2881" w:rsidRPr="0043429B" w:rsidRDefault="00395F96" w:rsidP="00395F96">
      <w:pPr>
        <w:rPr>
          <w:lang w:val="ca-ES"/>
        </w:rPr>
      </w:pP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En el cas de voler dibuixar una línia amb un cert angle d’inclinació </w:t>
      </w:r>
      <w:r w:rsidRPr="0043429B">
        <w:rPr>
          <w:rFonts w:cs="Calibri"/>
          <w:lang w:val="ca-ES"/>
        </w:rPr>
        <w:t>α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respecte els eixos de coordenades, cal </w:t>
      </w:r>
      <w:proofErr w:type="spellStart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introduïr-ne</w:t>
      </w:r>
      <w:proofErr w:type="spellEnd"/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la distància de X i Y </w:t>
      </w:r>
      <w:r w:rsidR="00C14FC8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als respectius </w:t>
      </w:r>
      <w:r w:rsidR="00C14FC8" w:rsidRPr="0043429B">
        <w:rPr>
          <w:rFonts w:asciiTheme="minorHAnsi" w:hAnsiTheme="minorHAnsi" w:cs="Menlo"/>
          <w:i/>
          <w:color w:val="000000"/>
          <w:spacing w:val="0"/>
          <w:szCs w:val="18"/>
          <w:lang w:val="ca-ES" w:eastAsia="es-ES_tradnl"/>
        </w:rPr>
        <w:t xml:space="preserve">Text Box </w:t>
      </w:r>
      <w:r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>indicant el sentit amb el signe.</w:t>
      </w:r>
      <w:r w:rsidR="00C14FC8" w:rsidRPr="0043429B"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  <w:t xml:space="preserve"> </w:t>
      </w:r>
    </w:p>
    <w:p w14:paraId="0AA29D5A" w14:textId="44921D09" w:rsidR="00395F96" w:rsidRPr="0043429B" w:rsidRDefault="00D3382D" w:rsidP="00395F96">
      <w:pPr>
        <w:shd w:val="clear" w:color="auto" w:fill="FFFFFF" w:themeFill="background1"/>
        <w:spacing w:before="0" w:line="360" w:lineRule="auto"/>
        <w:rPr>
          <w:rFonts w:asciiTheme="minorHAnsi" w:hAnsiTheme="minorHAnsi" w:cs="Menlo"/>
          <w:color w:val="000000"/>
          <w:spacing w:val="0"/>
          <w:szCs w:val="18"/>
          <w:lang w:val="ca-ES" w:eastAsia="es-ES_tradnl"/>
        </w:rPr>
      </w:pPr>
      <w:r w:rsidRPr="0043429B">
        <w:rPr>
          <w:rFonts w:asciiTheme="minorHAnsi" w:hAnsiTheme="minorHAnsi" w:cs="Menlo"/>
          <w:noProof/>
          <w:color w:val="000000"/>
          <w:spacing w:val="0"/>
          <w:szCs w:val="18"/>
          <w:lang w:val="ca-ES" w:eastAsia="es-ES_tradnl"/>
        </w:rPr>
        <mc:AlternateContent>
          <mc:Choice Requires="wpg">
            <w:drawing>
              <wp:anchor distT="0" distB="0" distL="114300" distR="114300" simplePos="0" relativeHeight="251656192" behindDoc="0" locked="0" layoutInCell="1" allowOverlap="1" wp14:anchorId="1C7BFBC9" wp14:editId="23858704">
                <wp:simplePos x="0" y="0"/>
                <wp:positionH relativeFrom="margin">
                  <wp:posOffset>1717040</wp:posOffset>
                </wp:positionH>
                <wp:positionV relativeFrom="paragraph">
                  <wp:posOffset>125730</wp:posOffset>
                </wp:positionV>
                <wp:extent cx="2360930" cy="1099185"/>
                <wp:effectExtent l="12700" t="0" r="1270" b="5715"/>
                <wp:wrapSquare wrapText="bothSides"/>
                <wp:docPr id="23" name="Group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60930" cy="1099185"/>
                          <a:chOff x="0" y="0"/>
                          <a:chExt cx="2126744" cy="811106"/>
                        </a:xfrm>
                      </wpg:grpSpPr>
                      <wps:wsp>
                        <wps:cNvPr id="2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591671" y="235003"/>
                            <a:ext cx="268605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0CC91EF" w14:textId="7E720CF0" w:rsidR="00722E3E" w:rsidRPr="00395F96" w:rsidRDefault="00722E3E" w:rsidP="00395F96">
                              <w:pPr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rFonts w:cs="Calibri"/>
                                </w:rPr>
                                <w:t>α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858139" y="0"/>
                            <a:ext cx="268605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570EC01" w14:textId="730C59B6" w:rsidR="00722E3E" w:rsidRPr="00395F96" w:rsidRDefault="00722E3E" w:rsidP="00395F96">
                              <w:pPr>
                                <w:rPr>
                                  <w:lang w:val="en-US"/>
                                </w:rPr>
                              </w:pPr>
                              <w:r>
                                <w:t>Y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75282" y="411056"/>
                            <a:ext cx="268605" cy="400050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0F1D53C" w14:textId="73C6B5D6" w:rsidR="00722E3E" w:rsidRPr="00395F96" w:rsidRDefault="00722E3E">
                              <w:pPr>
                                <w:rPr>
                                  <w:lang w:val="en-US"/>
                                </w:rPr>
                              </w:pPr>
                              <w:r>
                                <w:t>X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3" name="Straight Connector 3"/>
                        <wps:cNvCnPr/>
                        <wps:spPr>
                          <a:xfrm flipV="1">
                            <a:off x="0" y="29340"/>
                            <a:ext cx="1901228" cy="552261"/>
                          </a:xfrm>
                          <a:prstGeom prst="line">
                            <a:avLst/>
                          </a:prstGeom>
                          <a:ln w="25400"/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" name="Straight Connector 5"/>
                        <wps:cNvCnPr/>
                        <wps:spPr>
                          <a:xfrm flipV="1">
                            <a:off x="19560" y="557442"/>
                            <a:ext cx="1883083" cy="26714"/>
                          </a:xfrm>
                          <a:prstGeom prst="line">
                            <a:avLst/>
                          </a:prstGeom>
                          <a:ln cap="flat">
                            <a:solidFill>
                              <a:schemeClr val="tx1"/>
                            </a:solidFill>
                            <a:prstDash val="lgDashDotDot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2" name="Straight Connector 12"/>
                        <wps:cNvCnPr/>
                        <wps:spPr>
                          <a:xfrm flipV="1">
                            <a:off x="1902148" y="29340"/>
                            <a:ext cx="2768" cy="522514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prstDash val="lgDashDotDot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Arc 21"/>
                        <wps:cNvSpPr/>
                        <wps:spPr>
                          <a:xfrm>
                            <a:off x="562332" y="420527"/>
                            <a:ext cx="45719" cy="317839"/>
                          </a:xfrm>
                          <a:prstGeom prst="arc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C7BFBC9" id="Group 23" o:spid="_x0000_s1031" style="position:absolute;left:0;text-align:left;margin-left:135.2pt;margin-top:9.9pt;width:185.9pt;height:86.55pt;z-index:251656192;mso-position-horizontal-relative:margin" coordsize="21267,8111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">
                <v:shape id="Text Box 2" o:spid="_x0000_s1032" type="#_x0000_t202" style="position:absolute;left:5916;top:2350;width:2686;height:400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" stroked="f">
                  <v:textbox>
                    <w:txbxContent>
                      <w:p w14:paraId="30CC91EF" w14:textId="7E720CF0" w:rsidR="00722E3E" w:rsidRPr="00395F96" w:rsidRDefault="00722E3E" w:rsidP="00395F96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rFonts w:cs="Calibri"/>
                          </w:rPr>
                          <w:t>α</w:t>
                        </w:r>
                      </w:p>
                    </w:txbxContent>
                  </v:textbox>
                </v:shape>
                <v:shape id="Text Box 2" o:spid="_x0000_s1033" type="#_x0000_t202" style="position:absolute;left:18581;width:2686;height:400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" stroked="f">
                  <v:textbox>
                    <w:txbxContent>
                      <w:p w14:paraId="7570EC01" w14:textId="730C59B6" w:rsidR="00722E3E" w:rsidRPr="00395F96" w:rsidRDefault="00722E3E" w:rsidP="00395F96">
                        <w:pPr>
                          <w:rPr>
                            <w:lang w:val="en-US"/>
                          </w:rPr>
                        </w:pPr>
                        <w:r>
                          <w:t>Y</w:t>
                        </w:r>
                      </w:p>
                    </w:txbxContent>
                  </v:textbox>
                </v:shape>
                <v:shape id="Text Box 2" o:spid="_x0000_s1034" type="#_x0000_t202" style="position:absolute;left:8752;top:4110;width:2686;height:400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" stroked="f">
                  <v:textbox>
                    <w:txbxContent>
                      <w:p w14:paraId="00F1D53C" w14:textId="73C6B5D6" w:rsidR="00722E3E" w:rsidRPr="00395F96" w:rsidRDefault="00722E3E">
                        <w:pPr>
                          <w:rPr>
                            <w:lang w:val="en-US"/>
                          </w:rPr>
                        </w:pPr>
                        <w:r>
                          <w:t>X</w:t>
                        </w:r>
                      </w:p>
                    </w:txbxContent>
                  </v:textbox>
                </v:shape>
                <v:line id="Straight Connector 3" o:spid="_x0000_s1035" style="position:absolute;flip:y;visibility:visible;mso-wrap-style:square" from="0,293" to="19012,5816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" strokecolor="#5b9bd5 [3204]" strokeweight="2pt">
                  <v:stroke joinstyle="miter"/>
                </v:line>
                <v:line id="Straight Connector 5" o:spid="_x0000_s1036" style="position:absolute;flip:y;visibility:visible;mso-wrap-style:square" from="195,5574" to="19026,5841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" strokecolor="black [3213]" strokeweight=".5pt">
                  <v:stroke dashstyle="longDashDotDot" joinstyle="miter"/>
                </v:line>
                <v:line id="Straight Connector 12" o:spid="_x0000_s1037" style="position:absolute;flip:y;visibility:visible;mso-wrap-style:square" from="19021,293" to="19049,5518" o:connectortype="straight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" strokecolor="black [3213]" strokeweight=".5pt">
                  <v:stroke dashstyle="longDashDotDot" joinstyle="miter"/>
                </v:line>
                <v:shape id="Arc 21" o:spid="_x0000_s1038" style="position:absolute;left:5623;top:4205;width:457;height:3178;visibility:visible;mso-wrap-style:square;v-text-anchor:middle" coordsize="45719,317839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" path="m22859,nsc35484,,45719,71151,45719,158920r-22859,c22860,105947,22859,52973,22859,xem22859,nfc35484,,45719,71151,45719,158920e" filled="f" strokecolor="black [3213]" strokeweight=".5pt">
                  <v:stroke joinstyle="miter"/>
                  <v:path arrowok="t" o:connecttype="custom" o:connectlocs="22859,0;45719,158920" o:connectangles="0,0"/>
                </v:shape>
                <w10:wrap type="square" anchorx="margin"/>
              </v:group>
            </w:pict>
          </mc:Fallback>
        </mc:AlternateContent>
      </w:r>
    </w:p>
    <w:p w14:paraId="0E3A4A5A" w14:textId="703A4D60" w:rsidR="00D3382D" w:rsidRPr="0043429B" w:rsidRDefault="00D3382D" w:rsidP="00D3382D">
      <w:pPr>
        <w:jc w:val="center"/>
        <w:rPr>
          <w:rFonts w:asciiTheme="minorHAnsi" w:hAnsiTheme="minorHAnsi" w:cs="Menlo"/>
          <w:szCs w:val="18"/>
          <w:lang w:val="ca-ES" w:eastAsia="es-ES_tradnl"/>
        </w:rPr>
      </w:pPr>
    </w:p>
    <w:p w14:paraId="53BDF6E1" w14:textId="77777777" w:rsidR="00D3382D" w:rsidRPr="0043429B" w:rsidRDefault="00D3382D" w:rsidP="00D3382D">
      <w:pPr>
        <w:jc w:val="center"/>
        <w:rPr>
          <w:rFonts w:asciiTheme="minorHAnsi" w:hAnsiTheme="minorHAnsi" w:cs="Menlo"/>
          <w:szCs w:val="18"/>
          <w:highlight w:val="yellow"/>
          <w:lang w:val="ca-ES" w:eastAsia="es-ES_tradnl"/>
        </w:rPr>
      </w:pPr>
    </w:p>
    <w:p w14:paraId="6C43DEDA" w14:textId="77777777" w:rsidR="00D3382D" w:rsidRPr="0043429B" w:rsidRDefault="00D3382D" w:rsidP="00D3382D">
      <w:pPr>
        <w:jc w:val="center"/>
        <w:rPr>
          <w:rFonts w:asciiTheme="minorHAnsi" w:hAnsiTheme="minorHAnsi" w:cs="Menlo"/>
          <w:szCs w:val="18"/>
          <w:highlight w:val="yellow"/>
          <w:lang w:val="ca-ES" w:eastAsia="es-ES_tradnl"/>
        </w:rPr>
      </w:pPr>
    </w:p>
    <w:p w14:paraId="25395B89" w14:textId="39B4E863" w:rsidR="00395F96" w:rsidRPr="0043429B" w:rsidRDefault="00395F96" w:rsidP="00D3382D">
      <w:pPr>
        <w:jc w:val="center"/>
        <w:rPr>
          <w:rFonts w:asciiTheme="minorHAnsi" w:hAnsiTheme="minorHAnsi" w:cs="Menlo"/>
          <w:szCs w:val="18"/>
          <w:lang w:val="ca-ES" w:eastAsia="es-ES_tradnl"/>
        </w:rPr>
      </w:pPr>
      <w:r w:rsidRPr="0043429B">
        <w:rPr>
          <w:rFonts w:asciiTheme="minorHAnsi" w:hAnsiTheme="minorHAnsi" w:cs="Menlo"/>
          <w:szCs w:val="18"/>
          <w:highlight w:val="yellow"/>
          <w:lang w:val="ca-ES" w:eastAsia="es-ES_tradnl"/>
        </w:rPr>
        <w:t>Figura X.X.:</w:t>
      </w:r>
    </w:p>
    <w:p w14:paraId="7C05780F" w14:textId="77777777" w:rsidR="00A47DA7" w:rsidRPr="0043429B" w:rsidRDefault="00A47DA7" w:rsidP="00395F96">
      <w:pPr>
        <w:rPr>
          <w:rFonts w:asciiTheme="minorHAnsi" w:hAnsiTheme="minorHAnsi" w:cs="Menlo"/>
          <w:szCs w:val="18"/>
          <w:lang w:val="ca-ES" w:eastAsia="es-ES_tradnl"/>
        </w:rPr>
      </w:pPr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El programa, igual que en el cas anterior, utilitzarà les coordenades de la posició </w:t>
      </w:r>
      <w:r w:rsidRPr="0043429B">
        <w:rPr>
          <w:rFonts w:asciiTheme="minorHAnsi" w:hAnsiTheme="minorHAnsi" w:cs="Menlo"/>
          <w:i/>
          <w:szCs w:val="18"/>
          <w:lang w:val="ca-ES" w:eastAsia="es-ES_tradnl"/>
        </w:rPr>
        <w:t>contadorPunts-1</w:t>
      </w:r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 de les llistes </w:t>
      </w:r>
      <w:r w:rsidRPr="0043429B">
        <w:rPr>
          <w:rFonts w:asciiTheme="minorHAnsi" w:hAnsiTheme="minorHAnsi" w:cs="Menlo"/>
          <w:i/>
          <w:szCs w:val="18"/>
          <w:lang w:val="ca-ES" w:eastAsia="es-ES_tradnl"/>
        </w:rPr>
        <w:t>puntX i puntY</w:t>
      </w:r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 per determinar el punt </w:t>
      </w:r>
      <w:proofErr w:type="spellStart"/>
      <w:r w:rsidRPr="0043429B">
        <w:rPr>
          <w:rFonts w:asciiTheme="minorHAnsi" w:hAnsiTheme="minorHAnsi" w:cs="Menlo"/>
          <w:szCs w:val="18"/>
          <w:lang w:val="ca-ES" w:eastAsia="es-ES_tradnl"/>
        </w:rPr>
        <w:t>d’orígen</w:t>
      </w:r>
      <w:proofErr w:type="spellEnd"/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 i calcularà les coordenades del punt final de la </w:t>
      </w:r>
      <w:proofErr w:type="spellStart"/>
      <w:r w:rsidRPr="0043429B">
        <w:rPr>
          <w:rFonts w:asciiTheme="minorHAnsi" w:hAnsiTheme="minorHAnsi" w:cs="Menlo"/>
          <w:szCs w:val="18"/>
          <w:lang w:val="ca-ES" w:eastAsia="es-ES_tradnl"/>
        </w:rPr>
        <w:t>linia</w:t>
      </w:r>
      <w:proofErr w:type="spellEnd"/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 de la següent manera:</w:t>
      </w:r>
    </w:p>
    <w:p w14:paraId="6E9133D3" w14:textId="247438D9" w:rsidR="00395F96" w:rsidRPr="0043429B" w:rsidRDefault="00A47DA7" w:rsidP="00A47DA7">
      <w:pPr>
        <w:jc w:val="center"/>
        <w:rPr>
          <w:rFonts w:asciiTheme="minorHAnsi" w:hAnsiTheme="minorHAnsi" w:cs="Menlo"/>
          <w:szCs w:val="18"/>
          <w:lang w:val="ca-ES" w:eastAsia="es-ES_tradnl"/>
        </w:rPr>
      </w:pPr>
      <m:oMathPara>
        <m:oMath>
          <m:r>
            <w:rPr>
              <w:rFonts w:ascii="Cambria Math" w:hAnsi="Cambria Math" w:cs="Menlo"/>
              <w:szCs w:val="18"/>
              <w:lang w:val="ca-ES" w:eastAsia="es-ES_tradnl"/>
            </w:rPr>
            <m:t>puntX</m:t>
          </m:r>
          <m:d>
            <m:dPr>
              <m:begChr m:val="["/>
              <m:endChr m:val="]"/>
              <m:ctrlPr>
                <w:rPr>
                  <w:rFonts w:ascii="Cambria Math" w:hAnsi="Cambria Math" w:cs="Menlo"/>
                  <w:i/>
                  <w:szCs w:val="18"/>
                  <w:lang w:val="ca-ES" w:eastAsia="es-ES_tradnl"/>
                </w:rPr>
              </m:ctrlPr>
            </m:dPr>
            <m:e>
              <m:r>
                <w:rPr>
                  <w:rFonts w:ascii="Cambria Math" w:hAnsi="Cambria Math" w:cs="Menlo"/>
                  <w:szCs w:val="18"/>
                  <w:lang w:val="ca-ES" w:eastAsia="es-ES_tradnl"/>
                </w:rPr>
                <m:t>contadorPunts</m:t>
              </m:r>
            </m:e>
          </m:d>
          <m:r>
            <w:rPr>
              <w:rFonts w:ascii="Cambria Math" w:hAnsi="Cambria Math" w:cs="Menlo"/>
              <w:szCs w:val="18"/>
              <w:lang w:val="ca-ES" w:eastAsia="es-ES_tradnl"/>
            </w:rPr>
            <m:t>=puntX</m:t>
          </m:r>
          <m:d>
            <m:dPr>
              <m:begChr m:val="["/>
              <m:endChr m:val="]"/>
              <m:ctrlPr>
                <w:rPr>
                  <w:rFonts w:ascii="Cambria Math" w:hAnsi="Cambria Math" w:cs="Menlo"/>
                  <w:i/>
                  <w:szCs w:val="18"/>
                  <w:lang w:val="ca-ES" w:eastAsia="es-ES_tradnl"/>
                </w:rPr>
              </m:ctrlPr>
            </m:dPr>
            <m:e>
              <m:r>
                <w:rPr>
                  <w:rFonts w:ascii="Cambria Math" w:hAnsi="Cambria Math" w:cs="Menlo"/>
                  <w:szCs w:val="18"/>
                  <w:lang w:val="ca-ES" w:eastAsia="es-ES_tradnl"/>
                </w:rPr>
                <m:t>contadorPunts-1</m:t>
              </m:r>
            </m:e>
          </m:d>
          <m:r>
            <w:rPr>
              <w:rFonts w:ascii="Cambria Math" w:hAnsi="Cambria Math" w:cs="Menlo"/>
              <w:szCs w:val="18"/>
              <w:lang w:val="ca-ES" w:eastAsia="es-ES_tradnl"/>
            </w:rPr>
            <m:t>+distanciaX</m:t>
          </m:r>
        </m:oMath>
      </m:oMathPara>
    </w:p>
    <w:p w14:paraId="19B5AA89" w14:textId="159B41B9" w:rsidR="00A47DA7" w:rsidRPr="0043429B" w:rsidRDefault="00A47DA7" w:rsidP="00A47DA7">
      <w:pPr>
        <w:jc w:val="center"/>
        <w:rPr>
          <w:rFonts w:asciiTheme="minorHAnsi" w:hAnsiTheme="minorHAnsi" w:cs="Menlo"/>
          <w:szCs w:val="18"/>
          <w:lang w:val="ca-ES" w:eastAsia="es-ES_tradnl"/>
        </w:rPr>
      </w:pPr>
      <m:oMathPara>
        <m:oMath>
          <m:r>
            <w:rPr>
              <w:rFonts w:ascii="Cambria Math" w:hAnsi="Cambria Math" w:cs="Menlo"/>
              <w:szCs w:val="18"/>
              <w:lang w:val="ca-ES" w:eastAsia="es-ES_tradnl"/>
            </w:rPr>
            <m:t>puntY</m:t>
          </m:r>
          <m:d>
            <m:dPr>
              <m:begChr m:val="["/>
              <m:endChr m:val="]"/>
              <m:ctrlPr>
                <w:rPr>
                  <w:rFonts w:ascii="Cambria Math" w:hAnsi="Cambria Math" w:cs="Menlo"/>
                  <w:i/>
                  <w:szCs w:val="18"/>
                  <w:lang w:val="ca-ES" w:eastAsia="es-ES_tradnl"/>
                </w:rPr>
              </m:ctrlPr>
            </m:dPr>
            <m:e>
              <m:r>
                <w:rPr>
                  <w:rFonts w:ascii="Cambria Math" w:hAnsi="Cambria Math" w:cs="Menlo"/>
                  <w:szCs w:val="18"/>
                  <w:lang w:val="ca-ES" w:eastAsia="es-ES_tradnl"/>
                </w:rPr>
                <m:t>contadorPunts</m:t>
              </m:r>
            </m:e>
          </m:d>
          <m:r>
            <w:rPr>
              <w:rFonts w:ascii="Cambria Math" w:hAnsi="Cambria Math" w:cs="Menlo"/>
              <w:szCs w:val="18"/>
              <w:lang w:val="ca-ES" w:eastAsia="es-ES_tradnl"/>
            </w:rPr>
            <m:t>=puntY</m:t>
          </m:r>
          <m:d>
            <m:dPr>
              <m:begChr m:val="["/>
              <m:endChr m:val="]"/>
              <m:ctrlPr>
                <w:rPr>
                  <w:rFonts w:ascii="Cambria Math" w:hAnsi="Cambria Math" w:cs="Menlo"/>
                  <w:i/>
                  <w:szCs w:val="18"/>
                  <w:lang w:val="ca-ES" w:eastAsia="es-ES_tradnl"/>
                </w:rPr>
              </m:ctrlPr>
            </m:dPr>
            <m:e>
              <m:r>
                <w:rPr>
                  <w:rFonts w:ascii="Cambria Math" w:hAnsi="Cambria Math" w:cs="Menlo"/>
                  <w:szCs w:val="18"/>
                  <w:lang w:val="ca-ES" w:eastAsia="es-ES_tradnl"/>
                </w:rPr>
                <m:t>contadorPunts-1</m:t>
              </m:r>
            </m:e>
          </m:d>
          <m:r>
            <w:rPr>
              <w:rFonts w:ascii="Cambria Math" w:hAnsi="Cambria Math" w:cs="Menlo"/>
              <w:szCs w:val="18"/>
              <w:lang w:val="ca-ES" w:eastAsia="es-ES_tradnl"/>
            </w:rPr>
            <m:t>+distanciaY</m:t>
          </m:r>
        </m:oMath>
      </m:oMathPara>
    </w:p>
    <w:p w14:paraId="00350843" w14:textId="29A28EFA" w:rsidR="00D3382D" w:rsidRPr="0043429B" w:rsidRDefault="00A47DA7" w:rsidP="00A47DA7">
      <w:pPr>
        <w:rPr>
          <w:rFonts w:asciiTheme="minorHAnsi" w:hAnsiTheme="minorHAnsi" w:cs="Menlo"/>
          <w:szCs w:val="18"/>
          <w:lang w:val="ca-ES" w:eastAsia="es-ES_tradnl"/>
        </w:rPr>
      </w:pPr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Tot seguit insereix les coordenades calculades a les llistes i incrementa el </w:t>
      </w:r>
      <w:proofErr w:type="spellStart"/>
      <w:r w:rsidRPr="0043429B">
        <w:rPr>
          <w:rFonts w:asciiTheme="minorHAnsi" w:hAnsiTheme="minorHAnsi" w:cs="Menlo"/>
          <w:szCs w:val="18"/>
          <w:lang w:val="ca-ES" w:eastAsia="es-ES_tradnl"/>
        </w:rPr>
        <w:t>contador</w:t>
      </w:r>
      <w:proofErr w:type="spellEnd"/>
      <w:r w:rsidRPr="0043429B">
        <w:rPr>
          <w:rFonts w:asciiTheme="minorHAnsi" w:hAnsiTheme="minorHAnsi" w:cs="Menlo"/>
          <w:szCs w:val="18"/>
          <w:lang w:val="ca-ES" w:eastAsia="es-ES_tradnl"/>
        </w:rPr>
        <w:t>.</w:t>
      </w:r>
    </w:p>
    <w:p w14:paraId="5C53DAF8" w14:textId="77777777" w:rsidR="00D3382D" w:rsidRPr="0043429B" w:rsidRDefault="00D3382D">
      <w:pPr>
        <w:spacing w:before="0" w:line="240" w:lineRule="auto"/>
        <w:jc w:val="left"/>
        <w:rPr>
          <w:rFonts w:asciiTheme="minorHAnsi" w:hAnsiTheme="minorHAnsi" w:cs="Menlo"/>
          <w:szCs w:val="18"/>
          <w:lang w:val="ca-ES" w:eastAsia="es-ES_tradnl"/>
        </w:rPr>
      </w:pPr>
      <w:r w:rsidRPr="0043429B">
        <w:rPr>
          <w:rFonts w:asciiTheme="minorHAnsi" w:hAnsiTheme="minorHAnsi" w:cs="Menlo"/>
          <w:szCs w:val="18"/>
          <w:lang w:val="ca-ES" w:eastAsia="es-ES_tradnl"/>
        </w:rPr>
        <w:br w:type="page"/>
      </w:r>
    </w:p>
    <w:p w14:paraId="7C3F7619" w14:textId="77777777" w:rsidR="00A47DA7" w:rsidRPr="0043429B" w:rsidRDefault="00A47DA7" w:rsidP="00A47DA7">
      <w:pPr>
        <w:rPr>
          <w:rFonts w:asciiTheme="minorHAnsi" w:hAnsiTheme="minorHAnsi" w:cs="Menlo"/>
          <w:szCs w:val="18"/>
          <w:lang w:val="ca-ES" w:eastAsia="es-ES_tradnl"/>
        </w:rPr>
      </w:pPr>
    </w:p>
    <w:p w14:paraId="2F6CB1E2" w14:textId="79253735" w:rsidR="00A47DA7" w:rsidRPr="0043429B" w:rsidRDefault="00A47DA7" w:rsidP="00A47DA7">
      <w:pPr>
        <w:rPr>
          <w:rFonts w:asciiTheme="minorHAnsi" w:hAnsiTheme="minorHAnsi" w:cs="Menlo"/>
          <w:b/>
          <w:szCs w:val="18"/>
          <w:lang w:val="ca-ES" w:eastAsia="es-ES_tradnl"/>
        </w:rPr>
      </w:pPr>
      <w:commentRangeStart w:id="28"/>
      <w:r w:rsidRPr="0043429B">
        <w:rPr>
          <w:rFonts w:asciiTheme="minorHAnsi" w:hAnsiTheme="minorHAnsi" w:cs="Menlo"/>
          <w:b/>
          <w:szCs w:val="18"/>
          <w:lang w:val="ca-ES" w:eastAsia="es-ES_tradnl"/>
        </w:rPr>
        <w:t>Arcs i circumferències</w:t>
      </w:r>
      <w:commentRangeEnd w:id="28"/>
      <w:r w:rsidRPr="0043429B">
        <w:rPr>
          <w:rStyle w:val="Refdecomentario"/>
          <w:lang w:val="ca-ES"/>
        </w:rPr>
        <w:commentReference w:id="28"/>
      </w:r>
    </w:p>
    <w:p w14:paraId="71560C7C" w14:textId="555763CB" w:rsidR="004E4F41" w:rsidRPr="0043429B" w:rsidRDefault="005A342B" w:rsidP="00015B5E">
      <w:pPr>
        <w:spacing w:line="360" w:lineRule="auto"/>
        <w:rPr>
          <w:rFonts w:asciiTheme="minorHAnsi" w:hAnsiTheme="minorHAnsi" w:cs="Menlo"/>
          <w:szCs w:val="18"/>
          <w:lang w:val="ca-ES" w:eastAsia="es-ES_tradnl"/>
        </w:rPr>
      </w:pPr>
      <w:r w:rsidRPr="0043429B">
        <w:rPr>
          <w:rFonts w:asciiTheme="minorHAnsi" w:hAnsiTheme="minorHAnsi" w:cs="Menlo"/>
          <w:szCs w:val="18"/>
          <w:lang w:val="ca-ES" w:eastAsia="es-ES_tradnl"/>
        </w:rPr>
        <w:t xml:space="preserve">Per dibuixar arcs i circumferències el programa utilitza el mètode </w:t>
      </w:r>
      <w:proofErr w:type="spellStart"/>
      <w:r w:rsidRPr="0043429B">
        <w:rPr>
          <w:rFonts w:asciiTheme="minorHAnsi" w:hAnsiTheme="minorHAnsi" w:cs="Menlo"/>
          <w:i/>
          <w:szCs w:val="18"/>
          <w:lang w:val="ca-ES" w:eastAsia="es-ES_tradnl"/>
        </w:rPr>
        <w:t>DrawArc</w:t>
      </w:r>
      <w:proofErr w:type="spellEnd"/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. </w:t>
      </w:r>
      <w:r w:rsidR="00A54FC8" w:rsidRPr="0043429B">
        <w:rPr>
          <w:rFonts w:asciiTheme="minorHAnsi" w:hAnsiTheme="minorHAnsi" w:cs="Menlo"/>
          <w:szCs w:val="18"/>
          <w:lang w:val="ca-ES" w:eastAsia="es-ES_tradnl"/>
        </w:rPr>
        <w:t>Que t</w:t>
      </w:r>
      <w:r w:rsidRPr="0043429B">
        <w:rPr>
          <w:rFonts w:asciiTheme="minorHAnsi" w:hAnsiTheme="minorHAnsi" w:cs="Menlo"/>
          <w:szCs w:val="18"/>
          <w:lang w:val="ca-ES" w:eastAsia="es-ES_tradnl"/>
        </w:rPr>
        <w:t>al i com ha estat explicat anteriorment, requereix set paràmetres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. </w:t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L’algoritme defineix </w:t>
      </w:r>
      <w:r w:rsidR="003A54FD" w:rsidRPr="0043429B">
        <w:rPr>
          <w:rFonts w:asciiTheme="minorHAnsi" w:hAnsiTheme="minorHAnsi" w:cs="Menlo"/>
          <w:szCs w:val="18"/>
          <w:lang w:val="ca-ES" w:eastAsia="es-ES_tradnl"/>
        </w:rPr>
        <w:t xml:space="preserve">les variables </w:t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>alçada (</w:t>
      </w:r>
      <w:proofErr w:type="spellStart"/>
      <w:r w:rsidR="00015B5E" w:rsidRPr="0043429B">
        <w:rPr>
          <w:rFonts w:asciiTheme="minorHAnsi" w:hAnsiTheme="minorHAnsi" w:cs="Menlo"/>
          <w:i/>
          <w:szCs w:val="18"/>
          <w:lang w:val="ca-ES" w:eastAsia="es-ES_tradnl"/>
        </w:rPr>
        <w:t>height</w:t>
      </w:r>
      <w:proofErr w:type="spellEnd"/>
      <w:r w:rsidR="00015B5E" w:rsidRPr="0043429B">
        <w:rPr>
          <w:rFonts w:asciiTheme="minorHAnsi" w:hAnsiTheme="minorHAnsi" w:cs="Menlo"/>
          <w:szCs w:val="18"/>
          <w:lang w:val="ca-ES" w:eastAsia="es-ES_tradnl"/>
        </w:rPr>
        <w:t>) i amplada (</w:t>
      </w:r>
      <w:proofErr w:type="spellStart"/>
      <w:r w:rsidR="00015B5E" w:rsidRPr="0043429B">
        <w:rPr>
          <w:rFonts w:asciiTheme="minorHAnsi" w:hAnsiTheme="minorHAnsi" w:cs="Menlo"/>
          <w:i/>
          <w:szCs w:val="18"/>
          <w:lang w:val="ca-ES" w:eastAsia="es-ES_tradnl"/>
        </w:rPr>
        <w:t>width</w:t>
      </w:r>
      <w:proofErr w:type="spellEnd"/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) del quadrilàter que </w:t>
      </w:r>
      <w:r w:rsidR="003A54FD" w:rsidRPr="0043429B">
        <w:rPr>
          <w:rFonts w:asciiTheme="minorHAnsi" w:hAnsiTheme="minorHAnsi" w:cs="Menlo"/>
          <w:szCs w:val="18"/>
          <w:lang w:val="ca-ES" w:eastAsia="es-ES_tradnl"/>
        </w:rPr>
        <w:t>conté</w:t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 la circumferència</w:t>
      </w:r>
      <w:r w:rsidR="003A54FD" w:rsidRPr="0043429B">
        <w:rPr>
          <w:rFonts w:asciiTheme="minorHAnsi" w:hAnsiTheme="minorHAnsi" w:cs="Menlo"/>
          <w:szCs w:val="18"/>
          <w:lang w:val="ca-ES" w:eastAsia="es-ES_tradnl"/>
        </w:rPr>
        <w:t>,</w:t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 amb el valor del radi introduït en el </w:t>
      </w:r>
      <w:commentRangeStart w:id="29"/>
      <w:proofErr w:type="spellStart"/>
      <w:r w:rsidR="00015B5E" w:rsidRPr="0043429B">
        <w:rPr>
          <w:rFonts w:asciiTheme="minorHAnsi" w:hAnsiTheme="minorHAnsi" w:cs="Menlo"/>
          <w:i/>
          <w:szCs w:val="18"/>
          <w:lang w:val="ca-ES" w:eastAsia="es-ES_tradnl"/>
        </w:rPr>
        <w:t>TextBox</w:t>
      </w:r>
      <w:proofErr w:type="spellEnd"/>
      <w:r w:rsidR="00015B5E" w:rsidRPr="0043429B">
        <w:rPr>
          <w:rFonts w:asciiTheme="minorHAnsi" w:hAnsiTheme="minorHAnsi" w:cs="Menlo"/>
          <w:i/>
          <w:szCs w:val="18"/>
          <w:lang w:val="ca-ES" w:eastAsia="es-ES_tradnl"/>
        </w:rPr>
        <w:t>.</w:t>
      </w:r>
      <w:commentRangeEnd w:id="29"/>
      <w:r w:rsidR="00722E3E" w:rsidRPr="0043429B">
        <w:rPr>
          <w:rStyle w:val="Refdecomentario"/>
          <w:lang w:val="ca-ES"/>
        </w:rPr>
        <w:commentReference w:id="29"/>
      </w:r>
      <w:r w:rsidR="00015B5E" w:rsidRPr="0043429B">
        <w:rPr>
          <w:rFonts w:asciiTheme="minorHAnsi" w:hAnsiTheme="minorHAnsi" w:cs="Menlo"/>
          <w:i/>
          <w:szCs w:val="18"/>
          <w:lang w:val="ca-ES" w:eastAsia="es-ES_tradnl"/>
        </w:rPr>
        <w:t xml:space="preserve"> </w:t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Llavors 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calcula les coordenades X i Y del vèrtex superior esquerre del </w:t>
      </w:r>
      <w:commentRangeStart w:id="30"/>
      <w:r w:rsidR="00015B5E" w:rsidRPr="0043429B">
        <w:rPr>
          <w:rFonts w:asciiTheme="minorHAnsi" w:hAnsiTheme="minorHAnsi" w:cs="Menlo"/>
          <w:szCs w:val="18"/>
          <w:lang w:val="ca-ES" w:eastAsia="es-ES_tradnl"/>
        </w:rPr>
        <w:t>quadrat</w:t>
      </w:r>
      <w:commentRangeEnd w:id="30"/>
      <w:r w:rsidR="00015B5E" w:rsidRPr="0043429B">
        <w:rPr>
          <w:rStyle w:val="Refdecomentario"/>
          <w:lang w:val="ca-ES"/>
        </w:rPr>
        <w:commentReference w:id="30"/>
      </w:r>
      <w:r w:rsidR="00015B5E" w:rsidRPr="0043429B">
        <w:rPr>
          <w:rFonts w:asciiTheme="minorHAnsi" w:hAnsiTheme="minorHAnsi" w:cs="Menlo"/>
          <w:szCs w:val="18"/>
          <w:lang w:val="ca-ES" w:eastAsia="es-ES_tradnl"/>
        </w:rPr>
        <w:t xml:space="preserve"> 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a partir de les que es troben en la posició </w:t>
      </w:r>
      <w:proofErr w:type="spellStart"/>
      <w:r w:rsidR="004E4F41" w:rsidRPr="0043429B">
        <w:rPr>
          <w:rFonts w:asciiTheme="minorHAnsi" w:hAnsiTheme="minorHAnsi" w:cs="Menlo"/>
          <w:i/>
          <w:szCs w:val="18"/>
          <w:lang w:val="ca-ES" w:eastAsia="es-ES_tradnl"/>
        </w:rPr>
        <w:t>contadorPunts</w:t>
      </w:r>
      <w:proofErr w:type="spellEnd"/>
      <w:r w:rsidR="004E4F41" w:rsidRPr="0043429B">
        <w:rPr>
          <w:rFonts w:asciiTheme="minorHAnsi" w:hAnsiTheme="minorHAnsi" w:cs="Menlo"/>
          <w:i/>
          <w:szCs w:val="18"/>
          <w:lang w:val="ca-ES" w:eastAsia="es-ES_tradnl"/>
        </w:rPr>
        <w:t xml:space="preserve"> – 1 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de les llistes </w:t>
      </w:r>
      <w:r w:rsidR="004E4F41" w:rsidRPr="0043429B">
        <w:rPr>
          <w:rFonts w:asciiTheme="minorHAnsi" w:hAnsiTheme="minorHAnsi" w:cs="Menlo"/>
          <w:i/>
          <w:szCs w:val="18"/>
          <w:lang w:val="ca-ES" w:eastAsia="es-ES_tradnl"/>
        </w:rPr>
        <w:t xml:space="preserve">puntX 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>i</w:t>
      </w:r>
      <w:r w:rsidR="004E4F41" w:rsidRPr="0043429B">
        <w:rPr>
          <w:rFonts w:asciiTheme="minorHAnsi" w:hAnsiTheme="minorHAnsi" w:cs="Menlo"/>
          <w:i/>
          <w:szCs w:val="18"/>
          <w:lang w:val="ca-ES" w:eastAsia="es-ES_tradnl"/>
        </w:rPr>
        <w:t xml:space="preserve"> puntY.</w:t>
      </w:r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 Aquests càlculs varien en funció de l’angle </w:t>
      </w:r>
      <w:proofErr w:type="spellStart"/>
      <w:r w:rsidR="004E4F41" w:rsidRPr="0043429B">
        <w:rPr>
          <w:rFonts w:asciiTheme="minorHAnsi" w:hAnsiTheme="minorHAnsi" w:cs="Menlo"/>
          <w:szCs w:val="18"/>
          <w:lang w:val="ca-ES" w:eastAsia="es-ES_tradnl"/>
        </w:rPr>
        <w:t>incial</w:t>
      </w:r>
      <w:proofErr w:type="spellEnd"/>
      <w:r w:rsidR="004E4F41" w:rsidRPr="0043429B">
        <w:rPr>
          <w:rFonts w:asciiTheme="minorHAnsi" w:hAnsiTheme="minorHAnsi" w:cs="Menlo"/>
          <w:szCs w:val="18"/>
          <w:lang w:val="ca-ES" w:eastAsia="es-ES_tradnl"/>
        </w:rPr>
        <w:t xml:space="preserve"> escollit</w:t>
      </w:r>
      <w:r w:rsidR="00A76073" w:rsidRPr="0043429B">
        <w:rPr>
          <w:rFonts w:asciiTheme="minorHAnsi" w:hAnsiTheme="minorHAnsi" w:cs="Menlo"/>
          <w:szCs w:val="18"/>
          <w:lang w:val="ca-ES" w:eastAsia="es-ES_tradnl"/>
        </w:rPr>
        <w:t xml:space="preserve"> i les mides del rectangle:</w:t>
      </w:r>
    </w:p>
    <w:p w14:paraId="75AA83FF" w14:textId="32F6CA31" w:rsidR="00A47DA7" w:rsidRPr="0043429B" w:rsidRDefault="00A47DA7" w:rsidP="00A76073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lang w:val="ca-ES" w:eastAsia="es-ES_tradnl"/>
        </w:rPr>
      </w:pP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5670"/>
      </w:tblGrid>
      <w:tr w:rsidR="00015B5E" w:rsidRPr="0043429B" w14:paraId="43862B12" w14:textId="77777777" w:rsidTr="0043429B">
        <w:trPr>
          <w:jc w:val="center"/>
        </w:trPr>
        <w:tc>
          <w:tcPr>
            <w:tcW w:w="1134" w:type="dxa"/>
            <w:vAlign w:val="center"/>
          </w:tcPr>
          <w:p w14:paraId="3EDD1056" w14:textId="0853ADA4" w:rsidR="00015B5E" w:rsidRPr="0043429B" w:rsidRDefault="00015B5E" w:rsidP="00015B5E">
            <w:pPr>
              <w:spacing w:before="0" w:line="270" w:lineRule="atLeast"/>
              <w:jc w:val="center"/>
              <w:rPr>
                <w:rFonts w:asciiTheme="minorHAnsi" w:hAnsiTheme="minorHAnsi" w:cs="Menlo"/>
                <w:b/>
                <w:szCs w:val="18"/>
                <w:lang w:val="ca-ES" w:eastAsia="es-ES_tradnl"/>
              </w:rPr>
            </w:pPr>
            <w:r w:rsidRPr="0043429B">
              <w:rPr>
                <w:rFonts w:asciiTheme="minorHAnsi" w:hAnsiTheme="minorHAnsi" w:cs="Menlo"/>
                <w:b/>
                <w:szCs w:val="18"/>
                <w:lang w:val="ca-ES" w:eastAsia="es-ES_tradnl"/>
              </w:rPr>
              <w:t xml:space="preserve">Angle </w:t>
            </w:r>
            <w:proofErr w:type="spellStart"/>
            <w:r w:rsidRPr="0043429B">
              <w:rPr>
                <w:rFonts w:asciiTheme="minorHAnsi" w:hAnsiTheme="minorHAnsi" w:cs="Menlo"/>
                <w:b/>
                <w:szCs w:val="18"/>
                <w:lang w:val="ca-ES" w:eastAsia="es-ES_tradnl"/>
              </w:rPr>
              <w:t>incial</w:t>
            </w:r>
            <w:proofErr w:type="spellEnd"/>
          </w:p>
        </w:tc>
        <w:tc>
          <w:tcPr>
            <w:tcW w:w="5670" w:type="dxa"/>
            <w:vAlign w:val="center"/>
          </w:tcPr>
          <w:p w14:paraId="41C87D92" w14:textId="13390085" w:rsidR="00015B5E" w:rsidRPr="0043429B" w:rsidRDefault="00015B5E" w:rsidP="00015B5E">
            <w:pPr>
              <w:shd w:val="clear" w:color="auto" w:fill="FFFFFF"/>
              <w:spacing w:before="0" w:line="270" w:lineRule="atLeast"/>
              <w:jc w:val="center"/>
              <w:rPr>
                <w:rFonts w:ascii="Menlo" w:hAnsi="Menlo" w:cs="Menlo"/>
                <w:b/>
                <w:color w:val="000000"/>
                <w:sz w:val="18"/>
                <w:szCs w:val="18"/>
                <w:lang w:val="ca-ES"/>
              </w:rPr>
            </w:pPr>
            <w:r w:rsidRPr="0043429B">
              <w:rPr>
                <w:rFonts w:ascii="Menlo" w:hAnsi="Menlo" w:cs="Menlo"/>
                <w:b/>
                <w:color w:val="000000"/>
                <w:sz w:val="18"/>
                <w:szCs w:val="18"/>
                <w:lang w:val="ca-ES"/>
              </w:rPr>
              <w:t>Equació</w:t>
            </w:r>
          </w:p>
        </w:tc>
      </w:tr>
      <w:tr w:rsidR="00A76073" w:rsidRPr="0043429B" w14:paraId="72E36653" w14:textId="77777777" w:rsidTr="0043429B">
        <w:trPr>
          <w:jc w:val="center"/>
        </w:trPr>
        <w:tc>
          <w:tcPr>
            <w:tcW w:w="1134" w:type="dxa"/>
            <w:vMerge w:val="restart"/>
            <w:vAlign w:val="center"/>
          </w:tcPr>
          <w:p w14:paraId="045FDF18" w14:textId="3D5893B7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  <w:r w:rsidRPr="0043429B"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  <w:t>0 º</w:t>
            </w:r>
          </w:p>
        </w:tc>
        <w:tc>
          <w:tcPr>
            <w:tcW w:w="5670" w:type="dxa"/>
            <w:vAlign w:val="center"/>
          </w:tcPr>
          <w:p w14:paraId="49E1B0A4" w14:textId="76537619" w:rsidR="00A76073" w:rsidRPr="0043429B" w:rsidRDefault="00A7607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x = puntX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width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6CFE4D2B" w14:textId="741AD9C6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5862A751" w14:textId="77777777" w:rsidTr="0043429B">
        <w:trPr>
          <w:jc w:val="center"/>
        </w:trPr>
        <w:tc>
          <w:tcPr>
            <w:tcW w:w="1134" w:type="dxa"/>
            <w:vMerge/>
            <w:vAlign w:val="center"/>
          </w:tcPr>
          <w:p w14:paraId="18D97A29" w14:textId="77777777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  <w:tc>
          <w:tcPr>
            <w:tcW w:w="5670" w:type="dxa"/>
            <w:vAlign w:val="center"/>
          </w:tcPr>
          <w:p w14:paraId="7301E051" w14:textId="5F4F3012" w:rsidR="00A76073" w:rsidRPr="0043429B" w:rsidRDefault="00A7607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y = puntY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height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/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2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6A30420C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449CF7DC" w14:textId="77777777" w:rsidTr="0043429B">
        <w:trPr>
          <w:jc w:val="center"/>
        </w:trPr>
        <w:tc>
          <w:tcPr>
            <w:tcW w:w="1134" w:type="dxa"/>
            <w:vMerge w:val="restart"/>
            <w:vAlign w:val="center"/>
          </w:tcPr>
          <w:p w14:paraId="5BB9A9E9" w14:textId="40077769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  <w:r w:rsidRPr="0043429B"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  <w:t>90 º</w:t>
            </w:r>
          </w:p>
        </w:tc>
        <w:tc>
          <w:tcPr>
            <w:tcW w:w="5670" w:type="dxa"/>
            <w:vAlign w:val="center"/>
          </w:tcPr>
          <w:p w14:paraId="680F6736" w14:textId="4C73F46B" w:rsidR="00A76073" w:rsidRPr="0043429B" w:rsidRDefault="00005E2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x</w:t>
            </w:r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= puntX[</w:t>
            </w:r>
            <w:proofErr w:type="spellStart"/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="00A76073"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width</w:t>
            </w:r>
            <w:proofErr w:type="spellEnd"/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/ </w:t>
            </w:r>
            <w:r w:rsidR="00A76073"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2</w:t>
            </w:r>
            <w:r w:rsidR="00A76073"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7CB84787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6916D5CA" w14:textId="77777777" w:rsidTr="0043429B">
        <w:trPr>
          <w:jc w:val="center"/>
        </w:trPr>
        <w:tc>
          <w:tcPr>
            <w:tcW w:w="1134" w:type="dxa"/>
            <w:vMerge/>
            <w:vAlign w:val="center"/>
          </w:tcPr>
          <w:p w14:paraId="54DD8977" w14:textId="77777777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  <w:tc>
          <w:tcPr>
            <w:tcW w:w="5670" w:type="dxa"/>
            <w:vAlign w:val="center"/>
          </w:tcPr>
          <w:p w14:paraId="0BA587AE" w14:textId="6E8EA203" w:rsidR="00A76073" w:rsidRPr="0043429B" w:rsidRDefault="00A7607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y = puntY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height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51EF6C34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5FCCF9A6" w14:textId="77777777" w:rsidTr="0043429B">
        <w:trPr>
          <w:jc w:val="center"/>
        </w:trPr>
        <w:tc>
          <w:tcPr>
            <w:tcW w:w="1134" w:type="dxa"/>
            <w:vMerge w:val="restart"/>
            <w:vAlign w:val="center"/>
          </w:tcPr>
          <w:p w14:paraId="2C148A7D" w14:textId="1BCF2F7A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  <w:r w:rsidRPr="0043429B"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  <w:t>180 º</w:t>
            </w:r>
          </w:p>
        </w:tc>
        <w:tc>
          <w:tcPr>
            <w:tcW w:w="5670" w:type="dxa"/>
            <w:vAlign w:val="center"/>
          </w:tcPr>
          <w:p w14:paraId="07B09F18" w14:textId="20EC028E" w:rsidR="00A76073" w:rsidRPr="0043429B" w:rsidRDefault="00A7607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x = puntX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];</w:t>
            </w:r>
          </w:p>
          <w:p w14:paraId="2B11AAAA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2A921E73" w14:textId="77777777" w:rsidTr="0043429B">
        <w:trPr>
          <w:jc w:val="center"/>
        </w:trPr>
        <w:tc>
          <w:tcPr>
            <w:tcW w:w="1134" w:type="dxa"/>
            <w:vMerge/>
            <w:vAlign w:val="center"/>
          </w:tcPr>
          <w:p w14:paraId="73120477" w14:textId="77777777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  <w:tc>
          <w:tcPr>
            <w:tcW w:w="5670" w:type="dxa"/>
            <w:vAlign w:val="center"/>
          </w:tcPr>
          <w:p w14:paraId="4CE3BF75" w14:textId="7917FFAD" w:rsidR="00A76073" w:rsidRPr="0043429B" w:rsidRDefault="00A76073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y = puntY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height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/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2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1542465D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101B23A5" w14:textId="77777777" w:rsidTr="0043429B">
        <w:trPr>
          <w:jc w:val="center"/>
        </w:trPr>
        <w:tc>
          <w:tcPr>
            <w:tcW w:w="1134" w:type="dxa"/>
            <w:vMerge w:val="restart"/>
            <w:vAlign w:val="center"/>
          </w:tcPr>
          <w:p w14:paraId="6B340D98" w14:textId="417F1656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  <w:r w:rsidRPr="0043429B"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  <w:t>270 º</w:t>
            </w:r>
          </w:p>
        </w:tc>
        <w:tc>
          <w:tcPr>
            <w:tcW w:w="5670" w:type="dxa"/>
            <w:vAlign w:val="center"/>
          </w:tcPr>
          <w:p w14:paraId="3C0E3B4C" w14:textId="46974B84" w:rsidR="00015B5E" w:rsidRPr="0043429B" w:rsidRDefault="00015B5E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x = puntX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] - 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width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/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2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;</w:t>
            </w:r>
          </w:p>
          <w:p w14:paraId="46FA6C57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  <w:tr w:rsidR="00A76073" w:rsidRPr="0043429B" w14:paraId="47B0D632" w14:textId="77777777" w:rsidTr="0043429B">
        <w:trPr>
          <w:jc w:val="center"/>
        </w:trPr>
        <w:tc>
          <w:tcPr>
            <w:tcW w:w="1134" w:type="dxa"/>
            <w:vMerge/>
            <w:vAlign w:val="center"/>
          </w:tcPr>
          <w:p w14:paraId="52ED7441" w14:textId="77777777" w:rsidR="00A76073" w:rsidRPr="0043429B" w:rsidRDefault="00A76073" w:rsidP="00A76073">
            <w:pPr>
              <w:spacing w:before="0" w:line="270" w:lineRule="atLeast"/>
              <w:jc w:val="center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  <w:tc>
          <w:tcPr>
            <w:tcW w:w="5670" w:type="dxa"/>
            <w:vAlign w:val="center"/>
          </w:tcPr>
          <w:p w14:paraId="15427A03" w14:textId="2378C44E" w:rsidR="00015B5E" w:rsidRPr="0043429B" w:rsidRDefault="00015B5E" w:rsidP="00015B5E">
            <w:pPr>
              <w:shd w:val="clear" w:color="auto" w:fill="FFFFFF"/>
              <w:spacing w:before="0" w:line="270" w:lineRule="atLeast"/>
              <w:jc w:val="left"/>
              <w:rPr>
                <w:rFonts w:ascii="Menlo" w:hAnsi="Menlo" w:cs="Menlo"/>
                <w:color w:val="000000"/>
                <w:spacing w:val="0"/>
                <w:sz w:val="16"/>
                <w:szCs w:val="18"/>
                <w:lang w:val="ca-ES"/>
              </w:rPr>
            </w:pP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y = puntY[</w:t>
            </w:r>
            <w:proofErr w:type="spellStart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contadorPunts</w:t>
            </w:r>
            <w:proofErr w:type="spellEnd"/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 xml:space="preserve"> - </w:t>
            </w:r>
            <w:r w:rsidRPr="0043429B">
              <w:rPr>
                <w:rFonts w:ascii="Menlo" w:hAnsi="Menlo" w:cs="Menlo"/>
                <w:color w:val="09885A"/>
                <w:sz w:val="16"/>
                <w:szCs w:val="18"/>
                <w:lang w:val="ca-ES"/>
              </w:rPr>
              <w:t>1</w:t>
            </w:r>
            <w:r w:rsidRPr="0043429B">
              <w:rPr>
                <w:rFonts w:ascii="Menlo" w:hAnsi="Menlo" w:cs="Menlo"/>
                <w:color w:val="000000"/>
                <w:sz w:val="16"/>
                <w:szCs w:val="18"/>
                <w:lang w:val="ca-ES"/>
              </w:rPr>
              <w:t>];</w:t>
            </w:r>
          </w:p>
          <w:p w14:paraId="7A91D54D" w14:textId="77777777" w:rsidR="00A76073" w:rsidRPr="0043429B" w:rsidRDefault="00A76073" w:rsidP="00015B5E">
            <w:pPr>
              <w:spacing w:before="0" w:line="270" w:lineRule="atLeast"/>
              <w:jc w:val="left"/>
              <w:rPr>
                <w:rFonts w:asciiTheme="minorHAnsi" w:hAnsiTheme="minorHAnsi" w:cs="Menlo"/>
                <w:sz w:val="16"/>
                <w:szCs w:val="18"/>
                <w:lang w:val="ca-ES" w:eastAsia="es-ES_tradnl"/>
              </w:rPr>
            </w:pPr>
          </w:p>
        </w:tc>
      </w:tr>
    </w:tbl>
    <w:p w14:paraId="40B7936A" w14:textId="00E8CDA1" w:rsidR="00A76073" w:rsidRPr="0043429B" w:rsidRDefault="00A76073" w:rsidP="00A76073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highlight w:val="yellow"/>
          <w:lang w:val="ca-ES" w:eastAsia="es-ES_tradnl"/>
        </w:rPr>
      </w:pPr>
      <w:r w:rsidRPr="0043429B">
        <w:rPr>
          <w:rFonts w:asciiTheme="minorHAnsi" w:hAnsiTheme="minorHAnsi" w:cs="Menlo"/>
          <w:szCs w:val="18"/>
          <w:highlight w:val="yellow"/>
          <w:lang w:val="ca-ES" w:eastAsia="es-ES_tradnl"/>
        </w:rPr>
        <w:t>Taula X.X</w:t>
      </w:r>
    </w:p>
    <w:p w14:paraId="7E254265" w14:textId="46CF7AD1" w:rsidR="00722E3E" w:rsidRDefault="00722E3E" w:rsidP="00A76073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lang w:val="ca-ES" w:eastAsia="es-ES_tradnl"/>
        </w:rPr>
      </w:pPr>
    </w:p>
    <w:p w14:paraId="20A78256" w14:textId="596EA15E" w:rsidR="0043429B" w:rsidRDefault="0043429B" w:rsidP="00A76073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lang w:val="ca-ES" w:eastAsia="es-ES_tradnl"/>
        </w:rPr>
      </w:pPr>
      <w:commentRangeStart w:id="31"/>
      <w:r>
        <w:rPr>
          <w:rFonts w:asciiTheme="minorHAnsi" w:hAnsiTheme="minorHAnsi" w:cs="Menlo"/>
          <w:szCs w:val="18"/>
          <w:lang w:val="ca-ES" w:eastAsia="es-ES_tradnl"/>
        </w:rPr>
        <w:t xml:space="preserve">Els càlculs de les coordenades X i Y </w:t>
      </w:r>
      <w:commentRangeEnd w:id="31"/>
      <w:r>
        <w:rPr>
          <w:rStyle w:val="Refdecomentario"/>
        </w:rPr>
        <w:commentReference w:id="31"/>
      </w:r>
    </w:p>
    <w:p w14:paraId="45EE2191" w14:textId="77777777" w:rsidR="003A15EF" w:rsidRDefault="003A15EF">
      <w:pPr>
        <w:spacing w:before="0" w:line="240" w:lineRule="auto"/>
        <w:jc w:val="left"/>
        <w:rPr>
          <w:rFonts w:asciiTheme="minorHAnsi" w:hAnsiTheme="minorHAnsi" w:cs="Menlo"/>
          <w:szCs w:val="18"/>
          <w:lang w:val="ca-ES" w:eastAsia="es-ES_tradnl"/>
        </w:rPr>
      </w:pPr>
    </w:p>
    <w:p w14:paraId="1C797CF8" w14:textId="77777777" w:rsidR="00D90C4B" w:rsidRDefault="00D90C4B">
      <w:pPr>
        <w:spacing w:before="0" w:line="240" w:lineRule="auto"/>
        <w:jc w:val="left"/>
        <w:rPr>
          <w:rFonts w:asciiTheme="minorHAnsi" w:hAnsiTheme="minorHAnsi" w:cs="Menlo"/>
          <w:b/>
          <w:szCs w:val="18"/>
          <w:lang w:val="ca-ES" w:eastAsia="es-ES_tradnl"/>
        </w:rPr>
      </w:pPr>
      <w:r>
        <w:rPr>
          <w:rFonts w:asciiTheme="minorHAnsi" w:hAnsiTheme="minorHAnsi" w:cs="Menlo"/>
          <w:b/>
          <w:szCs w:val="18"/>
          <w:lang w:val="ca-ES" w:eastAsia="es-ES_tradnl"/>
        </w:rPr>
        <w:br w:type="page"/>
      </w:r>
    </w:p>
    <w:p w14:paraId="06789A46" w14:textId="3EC4BC52" w:rsidR="003A15EF" w:rsidRDefault="003A15EF" w:rsidP="00D90C4B">
      <w:pPr>
        <w:spacing w:before="0" w:line="360" w:lineRule="auto"/>
        <w:rPr>
          <w:rFonts w:asciiTheme="minorHAnsi" w:hAnsiTheme="minorHAnsi" w:cs="Menlo"/>
          <w:b/>
          <w:szCs w:val="18"/>
          <w:lang w:val="ca-ES" w:eastAsia="es-ES_tradnl"/>
        </w:rPr>
      </w:pPr>
      <w:proofErr w:type="spellStart"/>
      <w:r>
        <w:rPr>
          <w:rFonts w:asciiTheme="minorHAnsi" w:hAnsiTheme="minorHAnsi" w:cs="Menlo"/>
          <w:b/>
          <w:szCs w:val="18"/>
          <w:lang w:val="ca-ES" w:eastAsia="es-ES_tradnl"/>
        </w:rPr>
        <w:lastRenderedPageBreak/>
        <w:t>Export</w:t>
      </w:r>
      <w:proofErr w:type="spellEnd"/>
    </w:p>
    <w:p w14:paraId="043165F3" w14:textId="7BBBEE23" w:rsidR="003A15EF" w:rsidRDefault="00FB6AB1" w:rsidP="00D90C4B">
      <w:pPr>
        <w:spacing w:before="0" w:line="360" w:lineRule="auto"/>
        <w:rPr>
          <w:rFonts w:asciiTheme="minorHAnsi" w:hAnsiTheme="minorHAnsi" w:cs="Menlo"/>
          <w:i/>
          <w:szCs w:val="18"/>
          <w:lang w:val="ca-ES" w:eastAsia="es-ES_tradnl"/>
        </w:rPr>
      </w:pPr>
      <w:r>
        <w:rPr>
          <w:rFonts w:asciiTheme="minorHAnsi" w:hAnsiTheme="minorHAnsi" w:cs="Menlo"/>
          <w:szCs w:val="18"/>
          <w:lang w:val="ca-ES" w:eastAsia="es-ES_tradnl"/>
        </w:rPr>
        <w:t xml:space="preserve">Com s’ha mencionat anteriorment, la funció principal d’aquest formulari és traduir la figura dibuixada a moviments del robot i exportar-ho en un fitxer de text. Per això cal introduir un </w:t>
      </w:r>
      <w:r w:rsidR="00D90C4B">
        <w:rPr>
          <w:rFonts w:asciiTheme="minorHAnsi" w:hAnsiTheme="minorHAnsi" w:cs="Menlo"/>
          <w:szCs w:val="18"/>
          <w:lang w:val="ca-ES" w:eastAsia="es-ES_tradnl"/>
        </w:rPr>
        <w:t xml:space="preserve">nom dins del </w:t>
      </w:r>
      <w:proofErr w:type="spellStart"/>
      <w:r w:rsidR="00D90C4B">
        <w:rPr>
          <w:rFonts w:asciiTheme="minorHAnsi" w:hAnsiTheme="minorHAnsi" w:cs="Menlo"/>
          <w:i/>
          <w:szCs w:val="18"/>
          <w:lang w:val="ca-ES" w:eastAsia="es-ES_tradnl"/>
        </w:rPr>
        <w:t>TextBox</w:t>
      </w:r>
      <w:proofErr w:type="spellEnd"/>
      <w:r w:rsidR="00D90C4B">
        <w:rPr>
          <w:rFonts w:asciiTheme="minorHAnsi" w:hAnsiTheme="minorHAnsi" w:cs="Menlo"/>
          <w:i/>
          <w:szCs w:val="18"/>
          <w:lang w:val="ca-ES" w:eastAsia="es-ES_tradnl"/>
        </w:rPr>
        <w:t xml:space="preserve"> </w:t>
      </w:r>
      <w:commentRangeStart w:id="32"/>
      <w:proofErr w:type="spellStart"/>
      <w:r w:rsidR="00D90C4B">
        <w:rPr>
          <w:rFonts w:asciiTheme="minorHAnsi" w:hAnsiTheme="minorHAnsi" w:cs="Menlo"/>
          <w:szCs w:val="18"/>
          <w:lang w:val="ca-ES" w:eastAsia="es-ES_tradnl"/>
        </w:rPr>
        <w:t>name</w:t>
      </w:r>
      <w:commentRangeEnd w:id="32"/>
      <w:proofErr w:type="spellEnd"/>
      <w:r w:rsidR="00D90C4B">
        <w:rPr>
          <w:rStyle w:val="Refdecomentario"/>
        </w:rPr>
        <w:commentReference w:id="32"/>
      </w:r>
      <w:r w:rsidR="00D90C4B">
        <w:rPr>
          <w:rFonts w:asciiTheme="minorHAnsi" w:hAnsiTheme="minorHAnsi" w:cs="Menlo"/>
          <w:szCs w:val="18"/>
          <w:lang w:val="ca-ES" w:eastAsia="es-ES_tradnl"/>
        </w:rPr>
        <w:t xml:space="preserve"> i seguidament escollir la ruta on es guardarà l’arxiu. Per acabar, s’especifiquen el nombre de capes que es volen imprimir i </w:t>
      </w:r>
      <w:commentRangeStart w:id="33"/>
      <w:r w:rsidR="00D90C4B">
        <w:rPr>
          <w:rFonts w:asciiTheme="minorHAnsi" w:hAnsiTheme="minorHAnsi" w:cs="Menlo"/>
          <w:szCs w:val="18"/>
          <w:lang w:val="ca-ES" w:eastAsia="es-ES_tradnl"/>
        </w:rPr>
        <w:t>fill</w:t>
      </w:r>
      <w:commentRangeEnd w:id="33"/>
      <w:r w:rsidR="00D90C4B">
        <w:rPr>
          <w:rStyle w:val="Refdecomentario"/>
        </w:rPr>
        <w:commentReference w:id="33"/>
      </w:r>
      <w:r w:rsidR="00D90C4B">
        <w:rPr>
          <w:rFonts w:asciiTheme="minorHAnsi" w:hAnsiTheme="minorHAnsi" w:cs="Menlo"/>
          <w:szCs w:val="18"/>
          <w:lang w:val="ca-ES" w:eastAsia="es-ES_tradnl"/>
        </w:rPr>
        <w:t xml:space="preserve"> i es fa </w:t>
      </w:r>
      <w:proofErr w:type="spellStart"/>
      <w:r w:rsidR="00D90C4B">
        <w:rPr>
          <w:rFonts w:asciiTheme="minorHAnsi" w:hAnsiTheme="minorHAnsi" w:cs="Menlo"/>
          <w:szCs w:val="18"/>
          <w:lang w:val="ca-ES" w:eastAsia="es-ES_tradnl"/>
        </w:rPr>
        <w:t>click</w:t>
      </w:r>
      <w:proofErr w:type="spellEnd"/>
      <w:r w:rsidR="00D90C4B">
        <w:rPr>
          <w:rFonts w:asciiTheme="minorHAnsi" w:hAnsiTheme="minorHAnsi" w:cs="Menlo"/>
          <w:szCs w:val="18"/>
          <w:lang w:val="ca-ES" w:eastAsia="es-ES_tradnl"/>
        </w:rPr>
        <w:t xml:space="preserve"> en el botó </w:t>
      </w:r>
      <w:proofErr w:type="spellStart"/>
      <w:r w:rsidR="00D90C4B">
        <w:rPr>
          <w:rFonts w:asciiTheme="minorHAnsi" w:hAnsiTheme="minorHAnsi" w:cs="Menlo"/>
          <w:i/>
          <w:szCs w:val="18"/>
          <w:lang w:val="ca-ES" w:eastAsia="es-ES_tradnl"/>
        </w:rPr>
        <w:t>Send</w:t>
      </w:r>
      <w:proofErr w:type="spellEnd"/>
      <w:r w:rsidR="00D90C4B">
        <w:rPr>
          <w:rFonts w:asciiTheme="minorHAnsi" w:hAnsiTheme="minorHAnsi" w:cs="Menlo"/>
          <w:i/>
          <w:szCs w:val="18"/>
          <w:lang w:val="ca-ES" w:eastAsia="es-ES_tradnl"/>
        </w:rPr>
        <w:t xml:space="preserve">. </w:t>
      </w:r>
    </w:p>
    <w:p w14:paraId="6D4DEB89" w14:textId="3D88D59A" w:rsidR="00D90C4B" w:rsidRPr="00D90C4B" w:rsidRDefault="00D90C4B" w:rsidP="00D90C4B">
      <w:pPr>
        <w:shd w:val="clear" w:color="auto" w:fill="FFFFFF"/>
        <w:spacing w:before="0" w:line="360" w:lineRule="auto"/>
        <w:rPr>
          <w:rFonts w:asciiTheme="minorHAnsi" w:hAnsiTheme="minorHAnsi" w:cs="Menlo"/>
          <w:szCs w:val="18"/>
          <w:lang w:val="ca-ES" w:eastAsia="es-ES_tradnl"/>
        </w:rPr>
      </w:pPr>
      <w:r>
        <w:rPr>
          <w:rFonts w:asciiTheme="minorHAnsi" w:hAnsiTheme="minorHAnsi" w:cs="Menlo"/>
          <w:szCs w:val="18"/>
          <w:lang w:val="ca-ES" w:eastAsia="es-ES_tradnl"/>
        </w:rPr>
        <w:t xml:space="preserve">Aquest algoritme utilitza el mètode </w:t>
      </w:r>
      <w:proofErr w:type="spellStart"/>
      <w:r>
        <w:rPr>
          <w:rFonts w:asciiTheme="minorHAnsi" w:hAnsiTheme="minorHAnsi" w:cs="Menlo"/>
          <w:i/>
          <w:szCs w:val="18"/>
          <w:lang w:val="ca-ES" w:eastAsia="es-ES_tradnl"/>
        </w:rPr>
        <w:t>System.IO.StreamWriter</w:t>
      </w:r>
      <w:proofErr w:type="spellEnd"/>
      <w:r>
        <w:rPr>
          <w:rFonts w:asciiTheme="minorHAnsi" w:hAnsiTheme="minorHAnsi" w:cs="Menlo"/>
          <w:szCs w:val="18"/>
          <w:lang w:val="ca-ES" w:eastAsia="es-ES_tradnl"/>
        </w:rPr>
        <w:t xml:space="preserve"> que permet escriure </w:t>
      </w:r>
      <w:proofErr w:type="spellStart"/>
      <w:r>
        <w:rPr>
          <w:rFonts w:asciiTheme="minorHAnsi" w:hAnsiTheme="minorHAnsi" w:cs="Menlo"/>
          <w:i/>
          <w:szCs w:val="18"/>
          <w:lang w:val="ca-ES" w:eastAsia="es-ES_tradnl"/>
        </w:rPr>
        <w:t>strings</w:t>
      </w:r>
      <w:proofErr w:type="spellEnd"/>
      <w:r>
        <w:rPr>
          <w:rFonts w:asciiTheme="minorHAnsi" w:hAnsiTheme="minorHAnsi" w:cs="Menlo"/>
          <w:szCs w:val="18"/>
          <w:lang w:val="ca-ES" w:eastAsia="es-ES_tradnl"/>
        </w:rPr>
        <w:t xml:space="preserve"> en un fitxer que es trobi en una ruta prèviament especificada.</w:t>
      </w:r>
      <w:r w:rsidR="004744EA">
        <w:rPr>
          <w:rFonts w:asciiTheme="minorHAnsi" w:hAnsiTheme="minorHAnsi" w:cs="Menlo"/>
          <w:szCs w:val="18"/>
          <w:lang w:val="ca-ES" w:eastAsia="es-ES_tradnl"/>
        </w:rPr>
        <w:t xml:space="preserve"> Primer de tot, </w:t>
      </w:r>
      <w:bookmarkStart w:id="34" w:name="_GoBack"/>
      <w:bookmarkEnd w:id="34"/>
    </w:p>
    <w:p w14:paraId="78970324" w14:textId="77777777" w:rsidR="00D90C4B" w:rsidRDefault="00D90C4B" w:rsidP="00D90C4B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lang w:val="ca-ES" w:eastAsia="es-ES_tradnl"/>
        </w:rPr>
      </w:pPr>
    </w:p>
    <w:p w14:paraId="3DD30AF2" w14:textId="16D9CFFA" w:rsidR="00D90C4B" w:rsidRPr="00D90C4B" w:rsidRDefault="00D90C4B" w:rsidP="00D90C4B">
      <w:pPr>
        <w:shd w:val="clear" w:color="auto" w:fill="FFFFFF"/>
        <w:spacing w:before="0" w:line="270" w:lineRule="atLeast"/>
        <w:jc w:val="left"/>
        <w:rPr>
          <w:rFonts w:ascii="Menlo" w:hAnsi="Menlo" w:cs="Menlo"/>
          <w:color w:val="000000"/>
          <w:spacing w:val="0"/>
          <w:sz w:val="18"/>
          <w:szCs w:val="18"/>
          <w:lang w:val="en-US" w:eastAsia="es-ES_tradnl"/>
        </w:rPr>
      </w:pPr>
    </w:p>
    <w:p w14:paraId="73ABAFD2" w14:textId="44DA1E63" w:rsidR="00D90C4B" w:rsidRPr="00D90C4B" w:rsidRDefault="00D90C4B" w:rsidP="00D90C4B">
      <w:pPr>
        <w:spacing w:before="0" w:line="360" w:lineRule="auto"/>
        <w:rPr>
          <w:rFonts w:asciiTheme="minorHAnsi" w:hAnsiTheme="minorHAnsi" w:cs="Menlo"/>
          <w:szCs w:val="18"/>
          <w:lang w:val="ca-ES" w:eastAsia="es-ES_tradnl"/>
        </w:rPr>
      </w:pPr>
    </w:p>
    <w:p w14:paraId="11006186" w14:textId="77777777" w:rsidR="003A15EF" w:rsidRPr="0043429B" w:rsidRDefault="003A15EF" w:rsidP="00A76073">
      <w:pPr>
        <w:shd w:val="clear" w:color="auto" w:fill="FFFFFF"/>
        <w:spacing w:before="0" w:line="270" w:lineRule="atLeast"/>
        <w:jc w:val="left"/>
        <w:rPr>
          <w:rFonts w:asciiTheme="minorHAnsi" w:hAnsiTheme="minorHAnsi" w:cs="Menlo"/>
          <w:szCs w:val="18"/>
          <w:lang w:val="ca-ES" w:eastAsia="es-ES_tradnl"/>
        </w:rPr>
      </w:pPr>
    </w:p>
    <w:bookmarkStart w:id="35" w:name="_Toc2855097" w:displacedByCustomXml="next"/>
    <w:sdt>
      <w:sdtPr>
        <w:rPr>
          <w:rFonts w:cs="Times New Roman"/>
          <w:b/>
          <w:kern w:val="0"/>
          <w:szCs w:val="20"/>
          <w:lang w:val="ca-ES"/>
        </w:rPr>
        <w:id w:val="401571095"/>
        <w:docPartObj>
          <w:docPartGallery w:val="Bibliographies"/>
          <w:docPartUnique/>
        </w:docPartObj>
      </w:sdtPr>
      <w:sdtEndPr>
        <w:rPr>
          <w:b w:val="0"/>
        </w:rPr>
      </w:sdtEndPr>
      <w:sdtContent>
        <w:p w14:paraId="69D17B4F" w14:textId="77777777" w:rsidR="00B5562C" w:rsidRPr="0043429B" w:rsidRDefault="00B5562C" w:rsidP="0021198D">
          <w:pPr>
            <w:pStyle w:val="Ttulo1"/>
            <w:numPr>
              <w:ilvl w:val="0"/>
              <w:numId w:val="2"/>
            </w:numPr>
            <w:rPr>
              <w:lang w:val="ca-ES"/>
            </w:rPr>
          </w:pPr>
          <w:proofErr w:type="spellStart"/>
          <w:r w:rsidRPr="0043429B">
            <w:rPr>
              <w:lang w:val="ca-ES"/>
            </w:rPr>
            <w:t>Bibliografía</w:t>
          </w:r>
          <w:bookmarkEnd w:id="35"/>
          <w:proofErr w:type="spellEnd"/>
        </w:p>
        <w:p w14:paraId="24746798" w14:textId="3B893545" w:rsidR="00D6760E" w:rsidRPr="0043429B" w:rsidRDefault="00D6760E" w:rsidP="001A4770">
          <w:pPr>
            <w:tabs>
              <w:tab w:val="left" w:pos="1711"/>
            </w:tabs>
            <w:rPr>
              <w:lang w:val="ca-ES"/>
            </w:rPr>
          </w:pPr>
        </w:p>
        <w:p w14:paraId="20B704F1" w14:textId="3341CBF3" w:rsidR="00B5562C" w:rsidRPr="0043429B" w:rsidRDefault="00722E3E">
          <w:pPr>
            <w:rPr>
              <w:lang w:val="ca-ES"/>
            </w:rPr>
          </w:pPr>
        </w:p>
      </w:sdtContent>
    </w:sdt>
    <w:p w14:paraId="28455969" w14:textId="77777777" w:rsidR="00B5562C" w:rsidRPr="0043429B" w:rsidRDefault="00B5562C" w:rsidP="00B5562C">
      <w:pPr>
        <w:rPr>
          <w:lang w:val="ca-ES"/>
        </w:rPr>
      </w:pPr>
    </w:p>
    <w:p w14:paraId="0783CC0B" w14:textId="77777777" w:rsidR="00E94EF5" w:rsidRPr="0043429B" w:rsidRDefault="00E94EF5" w:rsidP="00E94EF5">
      <w:pPr>
        <w:rPr>
          <w:lang w:val="ca-ES"/>
        </w:rPr>
      </w:pPr>
      <w:r w:rsidRPr="0043429B">
        <w:rPr>
          <w:lang w:val="ca-ES"/>
        </w:rPr>
        <w:t>La bibliografia és la llista de documents consultats durant la preparació del TFG i s’ha d’incloure al final del cos del treball. S’ha de fer referència a aquesta llista en els llocs adequats en el text</w:t>
      </w:r>
      <w:r w:rsidR="004658AA" w:rsidRPr="0043429B">
        <w:rPr>
          <w:lang w:val="ca-ES"/>
        </w:rPr>
        <w:t xml:space="preserve"> (</w:t>
      </w:r>
      <w:hyperlink r:id="rId42" w:history="1">
        <w:r w:rsidR="004658AA" w:rsidRPr="0043429B">
          <w:rPr>
            <w:rStyle w:val="Hipervnculo"/>
            <w:lang w:val="ca-ES"/>
          </w:rPr>
          <w:t>citacions dins el text</w:t>
        </w:r>
      </w:hyperlink>
      <w:r w:rsidR="004658AA" w:rsidRPr="0043429B">
        <w:rPr>
          <w:lang w:val="ca-ES"/>
        </w:rPr>
        <w:t>)</w:t>
      </w:r>
    </w:p>
    <w:p w14:paraId="66376CA1" w14:textId="77777777" w:rsidR="00E94EF5" w:rsidRPr="0043429B" w:rsidRDefault="00E94EF5" w:rsidP="00E94EF5">
      <w:pPr>
        <w:rPr>
          <w:lang w:val="ca-ES"/>
        </w:rPr>
      </w:pPr>
      <w:r w:rsidRPr="0043429B">
        <w:rPr>
          <w:lang w:val="ca-ES"/>
        </w:rPr>
        <w:t>És molt recomanable anar confeccionant la bibliografia a mesura que es va elaborant la documentació del TFG i es van realitzant les cites a aquestes referències.</w:t>
      </w:r>
    </w:p>
    <w:p w14:paraId="774F43E3" w14:textId="77777777" w:rsidR="00E94EF5" w:rsidRPr="0043429B" w:rsidRDefault="00E94EF5" w:rsidP="00E94EF5">
      <w:pPr>
        <w:rPr>
          <w:lang w:val="ca-ES"/>
        </w:rPr>
      </w:pPr>
      <w:r w:rsidRPr="0043429B">
        <w:rPr>
          <w:lang w:val="ca-ES"/>
        </w:rPr>
        <w:t xml:space="preserve">L’estil de citació que es </w:t>
      </w:r>
      <w:r w:rsidR="001042EE" w:rsidRPr="0043429B">
        <w:rPr>
          <w:lang w:val="ca-ES"/>
        </w:rPr>
        <w:t>recomana seguir</w:t>
      </w:r>
      <w:r w:rsidRPr="0043429B">
        <w:rPr>
          <w:lang w:val="ca-ES"/>
        </w:rPr>
        <w:t xml:space="preserve"> és Chicago Manual of </w:t>
      </w:r>
      <w:proofErr w:type="spellStart"/>
      <w:r w:rsidRPr="0043429B">
        <w:rPr>
          <w:lang w:val="ca-ES"/>
        </w:rPr>
        <w:t>Style</w:t>
      </w:r>
      <w:proofErr w:type="spellEnd"/>
      <w:r w:rsidRPr="0043429B">
        <w:rPr>
          <w:lang w:val="ca-ES"/>
        </w:rPr>
        <w:t xml:space="preserve"> o ISO 690 en català o castellà.</w:t>
      </w:r>
    </w:p>
    <w:p w14:paraId="36EC4EC8" w14:textId="77777777" w:rsidR="00E94EF5" w:rsidRPr="0043429B" w:rsidRDefault="00E94EF5" w:rsidP="00421D11">
      <w:pPr>
        <w:pStyle w:val="Prrafodelista"/>
        <w:numPr>
          <w:ilvl w:val="0"/>
          <w:numId w:val="9"/>
        </w:numPr>
        <w:spacing w:before="120"/>
        <w:rPr>
          <w:rStyle w:val="Hipervnculo"/>
          <w:lang w:val="ca-ES"/>
        </w:rPr>
      </w:pPr>
      <w:r w:rsidRPr="0043429B">
        <w:rPr>
          <w:rStyle w:val="Hipervnculo"/>
          <w:lang w:val="ca-ES"/>
        </w:rPr>
        <w:t>Com es presenta una bibliografia i se cita un text</w:t>
      </w:r>
    </w:p>
    <w:p w14:paraId="2297171D" w14:textId="77777777" w:rsidR="00E94EF5" w:rsidRPr="0043429B" w:rsidRDefault="00E94EF5" w:rsidP="00421D11">
      <w:pPr>
        <w:spacing w:before="0"/>
        <w:ind w:firstLine="720"/>
        <w:rPr>
          <w:rStyle w:val="Hipervnculo"/>
          <w:lang w:val="ca-ES"/>
        </w:rPr>
      </w:pPr>
      <w:r w:rsidRPr="0043429B">
        <w:rPr>
          <w:rStyle w:val="Hipervnculo"/>
          <w:lang w:val="ca-ES"/>
        </w:rPr>
        <w:t>http://publica.upc.edu/ca/estil/bibliografies</w:t>
      </w:r>
    </w:p>
    <w:p w14:paraId="195E7FD1" w14:textId="77777777" w:rsidR="00E94EF5" w:rsidRPr="0043429B" w:rsidRDefault="00E94EF5" w:rsidP="00421D11">
      <w:pPr>
        <w:pStyle w:val="Prrafodelista"/>
        <w:numPr>
          <w:ilvl w:val="0"/>
          <w:numId w:val="9"/>
        </w:numPr>
        <w:rPr>
          <w:rStyle w:val="Hipervnculo"/>
          <w:lang w:val="ca-ES"/>
        </w:rPr>
      </w:pPr>
      <w:r w:rsidRPr="0043429B">
        <w:rPr>
          <w:rStyle w:val="Hipervnculo"/>
          <w:lang w:val="ca-ES"/>
        </w:rPr>
        <w:t xml:space="preserve">Com fer una bibliografia amb </w:t>
      </w:r>
      <w:proofErr w:type="spellStart"/>
      <w:r w:rsidRPr="0043429B">
        <w:rPr>
          <w:rStyle w:val="Hipervnculo"/>
          <w:lang w:val="ca-ES"/>
        </w:rPr>
        <w:t>Mendeley</w:t>
      </w:r>
      <w:proofErr w:type="spellEnd"/>
    </w:p>
    <w:p w14:paraId="595A24F4" w14:textId="77777777" w:rsidR="0033364E" w:rsidRPr="0043429B" w:rsidRDefault="00722E3E" w:rsidP="00421D11">
      <w:pPr>
        <w:spacing w:before="0"/>
        <w:ind w:firstLine="720"/>
        <w:rPr>
          <w:rStyle w:val="Hipervnculo"/>
          <w:lang w:val="ca-ES"/>
        </w:rPr>
      </w:pPr>
      <w:hyperlink r:id="rId43" w:anchor="Mendeley_catala" w:history="1">
        <w:r w:rsidR="004658AA" w:rsidRPr="0043429B">
          <w:rPr>
            <w:rStyle w:val="Hipervnculo"/>
            <w:lang w:val="ca-ES"/>
          </w:rPr>
          <w:t>http://publica.upc.edu/ca/estil/bibliografies#Mendeley_catala</w:t>
        </w:r>
      </w:hyperlink>
    </w:p>
    <w:p w14:paraId="72488F09" w14:textId="77777777" w:rsidR="00E94EF5" w:rsidRPr="0043429B" w:rsidRDefault="00E94EF5" w:rsidP="00421D11">
      <w:pPr>
        <w:spacing w:before="0"/>
        <w:ind w:firstLine="720"/>
        <w:rPr>
          <w:rStyle w:val="Hipervnculo"/>
          <w:lang w:val="ca-ES"/>
        </w:rPr>
      </w:pPr>
      <w:r w:rsidRPr="0043429B">
        <w:rPr>
          <w:rStyle w:val="Hipervnculo"/>
          <w:lang w:val="ca-ES"/>
        </w:rPr>
        <w:t>https://www.youtube.com/watch?v=eVfYMUbfpeI</w:t>
      </w:r>
    </w:p>
    <w:p w14:paraId="64A449C6" w14:textId="77777777" w:rsidR="004C5C26" w:rsidRPr="0043429B" w:rsidRDefault="004C5C26" w:rsidP="00E94EF5">
      <w:pPr>
        <w:rPr>
          <w:lang w:val="ca-ES"/>
        </w:rPr>
      </w:pPr>
    </w:p>
    <w:p w14:paraId="0DAF145D" w14:textId="77777777" w:rsidR="004C5C26" w:rsidRPr="0043429B" w:rsidRDefault="004C5C26" w:rsidP="00E94EF5">
      <w:pPr>
        <w:rPr>
          <w:lang w:val="ca-ES"/>
        </w:rPr>
      </w:pPr>
    </w:p>
    <w:p w14:paraId="10ACE8B0" w14:textId="77777777" w:rsidR="00BC3329" w:rsidRPr="0043429B" w:rsidRDefault="00BC3329" w:rsidP="000C2E25">
      <w:pPr>
        <w:rPr>
          <w:rFonts w:cs="Arial"/>
          <w:lang w:val="ca-ES"/>
        </w:rPr>
      </w:pPr>
    </w:p>
    <w:p w14:paraId="5467648E" w14:textId="77777777" w:rsidR="004D6145" w:rsidRPr="0043429B" w:rsidRDefault="004D6145" w:rsidP="000C2E25">
      <w:pPr>
        <w:rPr>
          <w:lang w:val="ca-ES"/>
        </w:rPr>
        <w:sectPr w:rsidR="004D6145" w:rsidRPr="0043429B" w:rsidSect="00D71B9D">
          <w:footnotePr>
            <w:numRestart w:val="eachPage"/>
          </w:footnotePr>
          <w:endnotePr>
            <w:numFmt w:val="decimal"/>
          </w:endnotePr>
          <w:type w:val="oddPage"/>
          <w:pgSz w:w="11907" w:h="16840" w:code="9"/>
          <w:pgMar w:top="1701" w:right="992" w:bottom="1985" w:left="2126" w:header="851" w:footer="1134" w:gutter="0"/>
          <w:cols w:space="720"/>
          <w:noEndnote/>
        </w:sectPr>
      </w:pPr>
    </w:p>
    <w:p w14:paraId="1D897368" w14:textId="77777777" w:rsidR="00BC3329" w:rsidRPr="0043429B" w:rsidRDefault="00BC3329" w:rsidP="00493645">
      <w:pPr>
        <w:pStyle w:val="Ttulo1"/>
        <w:numPr>
          <w:ilvl w:val="0"/>
          <w:numId w:val="0"/>
        </w:numPr>
        <w:rPr>
          <w:lang w:val="ca-ES"/>
        </w:rPr>
      </w:pPr>
      <w:bookmarkStart w:id="36" w:name="_Toc2855098"/>
      <w:r w:rsidRPr="0043429B">
        <w:rPr>
          <w:lang w:val="ca-ES"/>
        </w:rPr>
        <w:lastRenderedPageBreak/>
        <w:t>Annex A</w:t>
      </w:r>
      <w:bookmarkEnd w:id="36"/>
    </w:p>
    <w:p w14:paraId="3D1D0BC3" w14:textId="77777777" w:rsidR="004D6145" w:rsidRPr="0043429B" w:rsidRDefault="004D6145" w:rsidP="004D6145">
      <w:pPr>
        <w:rPr>
          <w:lang w:val="ca-ES"/>
        </w:rPr>
      </w:pPr>
      <w:r w:rsidRPr="0043429B">
        <w:rPr>
          <w:lang w:val="ca-ES"/>
        </w:rPr>
        <w:t>En cas de necessitar posar annexos, aquests es posaran a partir d’aquesta secció</w:t>
      </w:r>
    </w:p>
    <w:p w14:paraId="1E590D69" w14:textId="77777777" w:rsidR="004D6145" w:rsidRPr="0043429B" w:rsidRDefault="004206C8" w:rsidP="004D6145">
      <w:pPr>
        <w:rPr>
          <w:lang w:val="ca-ES"/>
        </w:rPr>
      </w:pPr>
      <w:r w:rsidRPr="0043429B">
        <w:rPr>
          <w:lang w:val="ca-ES"/>
        </w:rPr>
        <w:t>En els Annexos s’hi poden incloure si s’escau:</w:t>
      </w:r>
    </w:p>
    <w:p w14:paraId="59643941" w14:textId="77777777" w:rsidR="004206C8" w:rsidRPr="0043429B" w:rsidRDefault="004206C8" w:rsidP="004206C8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 xml:space="preserve">Plec de Condicions i/o Manual d’Usuari. Que ha d’incloure: </w:t>
      </w:r>
    </w:p>
    <w:p w14:paraId="74F550B8" w14:textId="77777777" w:rsidR="004206C8" w:rsidRPr="0043429B" w:rsidRDefault="004206C8" w:rsidP="004206C8">
      <w:pPr>
        <w:pStyle w:val="Prrafodelista"/>
        <w:numPr>
          <w:ilvl w:val="1"/>
          <w:numId w:val="8"/>
        </w:numPr>
        <w:rPr>
          <w:lang w:val="ca-ES"/>
        </w:rPr>
      </w:pPr>
      <w:r w:rsidRPr="0043429B">
        <w:rPr>
          <w:lang w:val="ca-ES"/>
        </w:rPr>
        <w:t>El Plec de Condicions Tècniques Particulars / Manual d’Usuari/a / Manual d’Operacions i Manteniment.</w:t>
      </w:r>
    </w:p>
    <w:p w14:paraId="0226A872" w14:textId="77777777" w:rsidR="004206C8" w:rsidRPr="0043429B" w:rsidRDefault="004206C8" w:rsidP="004206C8">
      <w:pPr>
        <w:pStyle w:val="Prrafodelista"/>
        <w:numPr>
          <w:ilvl w:val="1"/>
          <w:numId w:val="8"/>
        </w:numPr>
        <w:rPr>
          <w:lang w:val="ca-ES"/>
        </w:rPr>
      </w:pPr>
      <w:r w:rsidRPr="0043429B">
        <w:rPr>
          <w:lang w:val="ca-ES"/>
        </w:rPr>
        <w:t>El Plec de Condicions Econòmiques Generals (quan sigui procedent).</w:t>
      </w:r>
    </w:p>
    <w:p w14:paraId="2018CBCC" w14:textId="77777777" w:rsidR="004206C8" w:rsidRPr="0043429B" w:rsidRDefault="004206C8" w:rsidP="004206C8">
      <w:pPr>
        <w:pStyle w:val="Prrafodelista"/>
        <w:numPr>
          <w:ilvl w:val="1"/>
          <w:numId w:val="8"/>
        </w:numPr>
        <w:rPr>
          <w:lang w:val="ca-ES"/>
        </w:rPr>
      </w:pPr>
      <w:r w:rsidRPr="0043429B">
        <w:rPr>
          <w:lang w:val="ca-ES"/>
        </w:rPr>
        <w:t>Detall de la normativa aplicable al treball (quan sigui procedent).</w:t>
      </w:r>
    </w:p>
    <w:p w14:paraId="724F154B" w14:textId="77777777" w:rsidR="004206C8" w:rsidRPr="0043429B" w:rsidRDefault="004206C8" w:rsidP="004206C8">
      <w:pPr>
        <w:pStyle w:val="Prrafodelista"/>
        <w:numPr>
          <w:ilvl w:val="1"/>
          <w:numId w:val="8"/>
        </w:numPr>
        <w:rPr>
          <w:lang w:val="ca-ES"/>
        </w:rPr>
      </w:pPr>
      <w:r w:rsidRPr="0043429B">
        <w:rPr>
          <w:lang w:val="ca-ES"/>
        </w:rPr>
        <w:t>Programa i pla de fabricació o execució i/o instruccions de muntatge.</w:t>
      </w:r>
    </w:p>
    <w:p w14:paraId="5EF0DA53" w14:textId="77777777" w:rsidR="004206C8" w:rsidRPr="0043429B" w:rsidRDefault="004206C8" w:rsidP="004206C8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>Càlculs de dimensionat o comprovació.</w:t>
      </w:r>
    </w:p>
    <w:p w14:paraId="58F49A90" w14:textId="77777777" w:rsidR="004206C8" w:rsidRPr="0043429B" w:rsidRDefault="004206C8" w:rsidP="004206C8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>Càlculs justificatius de l’elecció de les solucions adoptades.</w:t>
      </w:r>
    </w:p>
    <w:p w14:paraId="3ADA5C2E" w14:textId="77777777" w:rsidR="004206C8" w:rsidRPr="0043429B" w:rsidRDefault="004206C8" w:rsidP="004206C8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>Fulls de característiques de materials subministrats pels fabricants.</w:t>
      </w:r>
    </w:p>
    <w:p w14:paraId="660F30B1" w14:textId="77777777" w:rsidR="004206C8" w:rsidRPr="0043429B" w:rsidRDefault="004206C8" w:rsidP="004206C8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>Llistats d’ordinador.</w:t>
      </w:r>
    </w:p>
    <w:p w14:paraId="6FCBEA4A" w14:textId="77777777" w:rsidR="004206C8" w:rsidRPr="0043429B" w:rsidRDefault="004206C8" w:rsidP="009A65C4">
      <w:pPr>
        <w:pStyle w:val="Prrafodelista"/>
        <w:numPr>
          <w:ilvl w:val="0"/>
          <w:numId w:val="8"/>
        </w:numPr>
        <w:rPr>
          <w:lang w:val="ca-ES"/>
        </w:rPr>
      </w:pPr>
      <w:r w:rsidRPr="0043429B">
        <w:rPr>
          <w:lang w:val="ca-ES"/>
        </w:rPr>
        <w:t xml:space="preserve">Plànols </w:t>
      </w:r>
    </w:p>
    <w:p w14:paraId="7CE7F99D" w14:textId="77777777" w:rsidR="004206C8" w:rsidRPr="0043429B" w:rsidRDefault="004206C8" w:rsidP="004206C8">
      <w:pPr>
        <w:rPr>
          <w:lang w:val="ca-ES"/>
        </w:rPr>
      </w:pPr>
    </w:p>
    <w:p w14:paraId="6A5FE90E" w14:textId="77777777" w:rsidR="006A71B5" w:rsidRPr="0043429B" w:rsidRDefault="00042972" w:rsidP="00B32F3E">
      <w:pPr>
        <w:pStyle w:val="Titol2Annex"/>
        <w:numPr>
          <w:ilvl w:val="1"/>
          <w:numId w:val="7"/>
        </w:numPr>
      </w:pPr>
      <w:bookmarkStart w:id="37" w:name="_Toc2855099"/>
      <w:r w:rsidRPr="0043429B">
        <w:t>Text de l’apartat 1 de l’Annex</w:t>
      </w:r>
      <w:bookmarkEnd w:id="37"/>
    </w:p>
    <w:p w14:paraId="7C7CA303" w14:textId="77777777" w:rsidR="00042972" w:rsidRPr="0043429B" w:rsidRDefault="00042972" w:rsidP="00042972">
      <w:pPr>
        <w:rPr>
          <w:lang w:val="ca-ES"/>
        </w:rPr>
      </w:pPr>
    </w:p>
    <w:p w14:paraId="54869DA1" w14:textId="77777777" w:rsidR="00CE205D" w:rsidRPr="0043429B" w:rsidRDefault="00CE205D" w:rsidP="00042972">
      <w:pPr>
        <w:rPr>
          <w:lang w:val="ca-ES"/>
        </w:rPr>
      </w:pPr>
    </w:p>
    <w:p w14:paraId="4B5A06EC" w14:textId="77777777" w:rsidR="00CE205D" w:rsidRPr="0043429B" w:rsidRDefault="00CE205D" w:rsidP="00042972">
      <w:pPr>
        <w:rPr>
          <w:lang w:val="ca-ES"/>
        </w:rPr>
      </w:pPr>
    </w:p>
    <w:p w14:paraId="57C878FB" w14:textId="77777777" w:rsidR="00CE205D" w:rsidRPr="0043429B" w:rsidRDefault="00CE205D" w:rsidP="00042972">
      <w:pPr>
        <w:rPr>
          <w:lang w:val="ca-ES"/>
        </w:rPr>
      </w:pPr>
    </w:p>
    <w:p w14:paraId="40D60894" w14:textId="77777777" w:rsidR="00CE205D" w:rsidRPr="0043429B" w:rsidRDefault="00CE205D" w:rsidP="00042972">
      <w:pPr>
        <w:rPr>
          <w:lang w:val="ca-ES"/>
        </w:rPr>
      </w:pPr>
    </w:p>
    <w:p w14:paraId="6E13F5F9" w14:textId="77777777" w:rsidR="00CE205D" w:rsidRPr="0043429B" w:rsidRDefault="00CE205D" w:rsidP="00042972">
      <w:pPr>
        <w:rPr>
          <w:lang w:val="ca-ES"/>
        </w:rPr>
      </w:pPr>
    </w:p>
    <w:p w14:paraId="0ED033FE" w14:textId="77777777" w:rsidR="00CE205D" w:rsidRPr="0043429B" w:rsidRDefault="00CE205D" w:rsidP="00042972">
      <w:pPr>
        <w:rPr>
          <w:lang w:val="ca-ES"/>
        </w:rPr>
      </w:pPr>
    </w:p>
    <w:p w14:paraId="6467455A" w14:textId="77777777" w:rsidR="00CE205D" w:rsidRPr="0043429B" w:rsidRDefault="00CE205D" w:rsidP="00042972">
      <w:pPr>
        <w:rPr>
          <w:lang w:val="ca-ES"/>
        </w:rPr>
      </w:pPr>
    </w:p>
    <w:p w14:paraId="027F02E2" w14:textId="77777777" w:rsidR="00CE205D" w:rsidRPr="0043429B" w:rsidRDefault="00CE205D" w:rsidP="00042972">
      <w:pPr>
        <w:rPr>
          <w:lang w:val="ca-ES"/>
        </w:rPr>
      </w:pPr>
    </w:p>
    <w:sectPr w:rsidR="00CE205D" w:rsidRPr="0043429B" w:rsidSect="00D71B9D">
      <w:headerReference w:type="even" r:id="rId44"/>
      <w:footnotePr>
        <w:numRestart w:val="eachPage"/>
      </w:footnotePr>
      <w:endnotePr>
        <w:numFmt w:val="decimal"/>
      </w:endnotePr>
      <w:type w:val="oddPage"/>
      <w:pgSz w:w="11907" w:h="16840" w:code="9"/>
      <w:pgMar w:top="1701" w:right="992" w:bottom="1985" w:left="2126" w:header="851" w:footer="1134" w:gutter="0"/>
      <w:cols w:space="720"/>
      <w:noEndnote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7" w:author="Microsoft Office User" w:date="2019-03-11T12:04:00Z" w:initials="MOU">
    <w:p w14:paraId="744E6A7A" w14:textId="77777777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Afegir</w:t>
      </w:r>
      <w:proofErr w:type="spellEnd"/>
      <w:r>
        <w:t xml:space="preserve"> números  a la foto.</w:t>
      </w:r>
    </w:p>
  </w:comment>
  <w:comment w:id="18" w:author="Microsoft Office User" w:date="2019-05-12T19:02:00Z" w:initials="MOU">
    <w:p w14:paraId="78CC7945" w14:textId="5095CFA6" w:rsidR="00722E3E" w:rsidRDefault="00722E3E">
      <w:pPr>
        <w:pStyle w:val="Textocomentario"/>
      </w:pPr>
      <w:r>
        <w:rPr>
          <w:rStyle w:val="Refdecomentario"/>
        </w:rPr>
        <w:annotationRef/>
      </w:r>
      <w:r>
        <w:t xml:space="preserve">Nombre de </w:t>
      </w:r>
      <w:proofErr w:type="spellStart"/>
      <w:r>
        <w:t>formularis</w:t>
      </w:r>
      <w:proofErr w:type="spellEnd"/>
      <w:r>
        <w:t xml:space="preserve"> </w:t>
      </w:r>
      <w:proofErr w:type="spellStart"/>
      <w:r>
        <w:t>totals</w:t>
      </w:r>
      <w:proofErr w:type="spellEnd"/>
    </w:p>
  </w:comment>
  <w:comment w:id="19" w:author="Microsoft Office User" w:date="2019-05-12T19:02:00Z" w:initials="MOU">
    <w:p w14:paraId="541EE459" w14:textId="57F44B00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Noms</w:t>
      </w:r>
      <w:proofErr w:type="spellEnd"/>
      <w:r>
        <w:t xml:space="preserve"> </w:t>
      </w:r>
      <w:proofErr w:type="spellStart"/>
      <w:r>
        <w:t>provisionals</w:t>
      </w:r>
      <w:proofErr w:type="spellEnd"/>
    </w:p>
  </w:comment>
  <w:comment w:id="20" w:author="Microsoft Office User" w:date="2019-05-13T11:17:00Z" w:initials="MOU">
    <w:p w14:paraId="237B87D2" w14:textId="12E2AAD9" w:rsidR="00722E3E" w:rsidRDefault="00722E3E">
      <w:pPr>
        <w:pStyle w:val="Textocomentario"/>
      </w:pPr>
      <w:r>
        <w:rPr>
          <w:rStyle w:val="Refdecomentario"/>
        </w:rPr>
        <w:annotationRef/>
      </w:r>
      <w:r>
        <w:t>Per que?</w:t>
      </w:r>
    </w:p>
  </w:comment>
  <w:comment w:id="21" w:author="Microsoft Office User" w:date="2019-05-13T11:18:00Z" w:initials="MOU">
    <w:p w14:paraId="1F5B2EB6" w14:textId="75E60687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S’ha</w:t>
      </w:r>
      <w:proofErr w:type="spellEnd"/>
      <w:r>
        <w:t xml:space="preserve"> de posar?</w:t>
      </w:r>
    </w:p>
  </w:comment>
  <w:comment w:id="22" w:author="Codinachs La Torre, P." w:date="2019-05-13T14:58:00Z" w:initials="CLTP">
    <w:p w14:paraId="40448B9C" w14:textId="1C3FF091" w:rsidR="00722E3E" w:rsidRDefault="00722E3E">
      <w:pPr>
        <w:pStyle w:val="Textocomentario"/>
      </w:pPr>
      <w:r>
        <w:rPr>
          <w:rStyle w:val="Refdecomentario"/>
        </w:rPr>
        <w:annotationRef/>
      </w:r>
      <w:r>
        <w:t>Falta posición inicial</w:t>
      </w:r>
    </w:p>
  </w:comment>
  <w:comment w:id="23" w:author="Codinachs La Torre, P." w:date="2019-05-13T15:00:00Z" w:initials="CLTP">
    <w:p w14:paraId="31DB0711" w14:textId="7806B6FE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Pot</w:t>
      </w:r>
      <w:proofErr w:type="spellEnd"/>
      <w:r>
        <w:t xml:space="preserve"> ser single?</w:t>
      </w:r>
    </w:p>
  </w:comment>
  <w:comment w:id="24" w:author="Codinachs La Torre, P." w:date="2019-05-13T15:06:00Z" w:initials="CLTP">
    <w:p w14:paraId="100A8A53" w14:textId="17DBC4FE" w:rsidR="00722E3E" w:rsidRPr="002C40AE" w:rsidRDefault="00722E3E">
      <w:pPr>
        <w:pStyle w:val="Textocomentario"/>
        <w:rPr>
          <w:lang w:val="en-US"/>
        </w:rPr>
      </w:pPr>
      <w:r>
        <w:rPr>
          <w:rStyle w:val="Refdecomentario"/>
        </w:rPr>
        <w:annotationRef/>
      </w:r>
      <w:r w:rsidRPr="002C40AE">
        <w:rPr>
          <w:lang w:val="en-US"/>
        </w:rPr>
        <w:t>Nom provisional</w:t>
      </w:r>
    </w:p>
  </w:comment>
  <w:comment w:id="25" w:author="Codinachs La Torre, P." w:date="2019-05-13T15:30:00Z" w:initials="CLTP">
    <w:p w14:paraId="6C189E6E" w14:textId="5224A658" w:rsidR="00722E3E" w:rsidRPr="002C40AE" w:rsidRDefault="00722E3E">
      <w:pPr>
        <w:pStyle w:val="Textocomentario"/>
        <w:rPr>
          <w:lang w:val="en-US"/>
        </w:rPr>
      </w:pPr>
      <w:r>
        <w:rPr>
          <w:rStyle w:val="Refdecomentario"/>
        </w:rPr>
        <w:annotationRef/>
      </w:r>
      <w:r w:rsidRPr="002C40AE">
        <w:rPr>
          <w:lang w:val="en-US"/>
        </w:rPr>
        <w:t>Nom provisional</w:t>
      </w:r>
    </w:p>
  </w:comment>
  <w:comment w:id="26" w:author="Codinachs La Torre, P." w:date="2019-05-14T17:29:00Z" w:initials="CLTP">
    <w:p w14:paraId="6502AB10" w14:textId="21227F8C" w:rsidR="00722E3E" w:rsidRPr="002C40AE" w:rsidRDefault="00722E3E">
      <w:pPr>
        <w:pStyle w:val="Textocomentario"/>
        <w:rPr>
          <w:lang w:val="en-US"/>
        </w:rPr>
      </w:pPr>
      <w:r>
        <w:rPr>
          <w:rStyle w:val="Refdecomentario"/>
        </w:rPr>
        <w:annotationRef/>
      </w:r>
      <w:r w:rsidRPr="002C40AE">
        <w:rPr>
          <w:lang w:val="en-US"/>
        </w:rPr>
        <w:t>Nom provisional</w:t>
      </w:r>
    </w:p>
  </w:comment>
  <w:comment w:id="27" w:author="Codinachs La Torre, P." w:date="2019-05-14T18:11:00Z" w:initials="CLTP">
    <w:p w14:paraId="5C76B2AB" w14:textId="79E05498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Nom</w:t>
      </w:r>
      <w:proofErr w:type="spellEnd"/>
      <w:r>
        <w:t xml:space="preserve"> provisional</w:t>
      </w:r>
    </w:p>
  </w:comment>
  <w:comment w:id="28" w:author="Codinachs La Torre, P." w:date="2019-05-14T18:53:00Z" w:initials="CLTP">
    <w:p w14:paraId="5F8F2FF8" w14:textId="50618009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Nom</w:t>
      </w:r>
      <w:proofErr w:type="spellEnd"/>
      <w:r>
        <w:t xml:space="preserve"> provisional</w:t>
      </w:r>
    </w:p>
  </w:comment>
  <w:comment w:id="29" w:author="Pol Codinachs" w:date="2019-05-15T09:39:00Z" w:initials="PC">
    <w:p w14:paraId="487AE252" w14:textId="6ED9C5A8" w:rsidR="00722E3E" w:rsidRDefault="00722E3E">
      <w:pPr>
        <w:pStyle w:val="Textocomentario"/>
      </w:pPr>
      <w:r>
        <w:rPr>
          <w:rStyle w:val="Refdecomentario"/>
        </w:rPr>
        <w:annotationRef/>
      </w:r>
      <w:proofErr w:type="spellStart"/>
      <w:r>
        <w:t>Quin</w:t>
      </w:r>
      <w:proofErr w:type="spellEnd"/>
      <w:r>
        <w:t>?</w:t>
      </w:r>
    </w:p>
  </w:comment>
  <w:comment w:id="30" w:author="Pol Codinachs" w:date="2019-05-15T00:38:00Z" w:initials="PC">
    <w:p w14:paraId="588A0BEB" w14:textId="50FC2A18" w:rsidR="00722E3E" w:rsidRDefault="00722E3E">
      <w:pPr>
        <w:pStyle w:val="Textocomentario"/>
      </w:pPr>
      <w:r>
        <w:rPr>
          <w:rStyle w:val="Refdecomentario"/>
        </w:rPr>
        <w:annotationRef/>
      </w:r>
      <w:r>
        <w:t xml:space="preserve">A </w:t>
      </w:r>
      <w:proofErr w:type="spellStart"/>
      <w:r>
        <w:t>tot</w:t>
      </w:r>
      <w:proofErr w:type="spellEnd"/>
      <w:r>
        <w:t xml:space="preserve"> </w:t>
      </w:r>
      <w:proofErr w:type="spellStart"/>
      <w:r>
        <w:t>arreu</w:t>
      </w:r>
      <w:proofErr w:type="spellEnd"/>
      <w:r>
        <w:t xml:space="preserve"> igual no?</w:t>
      </w:r>
    </w:p>
  </w:comment>
  <w:comment w:id="31" w:author="Pol Codinachs" w:date="2019-05-15T10:08:00Z" w:initials="PC">
    <w:p w14:paraId="3F61D742" w14:textId="3DD613C6" w:rsidR="0043429B" w:rsidRDefault="0043429B">
      <w:pPr>
        <w:pStyle w:val="Textocomentario"/>
      </w:pPr>
      <w:r>
        <w:rPr>
          <w:rStyle w:val="Refdecomentario"/>
        </w:rPr>
        <w:annotationRef/>
      </w:r>
      <w:proofErr w:type="spellStart"/>
      <w:r w:rsidR="003A15EF">
        <w:t>Acbar</w:t>
      </w:r>
      <w:proofErr w:type="spellEnd"/>
      <w:r w:rsidR="003A15EF">
        <w:t xml:space="preserve"> </w:t>
      </w:r>
      <w:proofErr w:type="spellStart"/>
      <w:r w:rsidR="003A15EF">
        <w:t>d’epxlicar</w:t>
      </w:r>
      <w:proofErr w:type="spellEnd"/>
      <w:r w:rsidR="003A15EF">
        <w:t xml:space="preserve"> </w:t>
      </w:r>
      <w:proofErr w:type="spellStart"/>
      <w:r w:rsidR="003A15EF">
        <w:t>arcs</w:t>
      </w:r>
      <w:proofErr w:type="spellEnd"/>
      <w:r w:rsidR="003A15EF">
        <w:t xml:space="preserve"> i </w:t>
      </w:r>
      <w:proofErr w:type="spellStart"/>
      <w:r w:rsidR="003A15EF">
        <w:t>circums</w:t>
      </w:r>
      <w:proofErr w:type="spellEnd"/>
    </w:p>
  </w:comment>
  <w:comment w:id="32" w:author="Pol Codinachs" w:date="2019-05-15T10:50:00Z" w:initials="PC">
    <w:p w14:paraId="22EDDD8B" w14:textId="7FE9E5B3" w:rsidR="00D90C4B" w:rsidRDefault="00D90C4B">
      <w:pPr>
        <w:pStyle w:val="Textocomentario"/>
      </w:pPr>
      <w:r>
        <w:rPr>
          <w:rStyle w:val="Refdecomentario"/>
        </w:rPr>
        <w:annotationRef/>
      </w:r>
      <w:proofErr w:type="spellStart"/>
      <w:r>
        <w:t>És</w:t>
      </w:r>
      <w:proofErr w:type="spellEnd"/>
      <w:r>
        <w:t xml:space="preserve"> </w:t>
      </w:r>
      <w:proofErr w:type="spellStart"/>
      <w:r>
        <w:t>aquest</w:t>
      </w:r>
      <w:proofErr w:type="spellEnd"/>
      <w:r>
        <w:t xml:space="preserve"> </w:t>
      </w:r>
      <w:proofErr w:type="spellStart"/>
      <w:r>
        <w:t>nom</w:t>
      </w:r>
      <w:proofErr w:type="spellEnd"/>
      <w:r>
        <w:t>?</w:t>
      </w:r>
    </w:p>
  </w:comment>
  <w:comment w:id="33" w:author="Pol Codinachs" w:date="2019-05-15T10:51:00Z" w:initials="PC">
    <w:p w14:paraId="5B4F66B5" w14:textId="63F999CE" w:rsidR="00D90C4B" w:rsidRDefault="00D90C4B">
      <w:pPr>
        <w:pStyle w:val="Textocomentario"/>
      </w:pPr>
      <w:r>
        <w:rPr>
          <w:rStyle w:val="Refdecomentario"/>
        </w:rPr>
        <w:annotationRef/>
      </w:r>
      <w:proofErr w:type="spellStart"/>
      <w:r>
        <w:t>Pendent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44E6A7A" w15:done="0"/>
  <w15:commentEx w15:paraId="78CC7945" w15:done="0"/>
  <w15:commentEx w15:paraId="541EE459" w15:done="0"/>
  <w15:commentEx w15:paraId="237B87D2" w15:done="0"/>
  <w15:commentEx w15:paraId="1F5B2EB6" w15:done="0"/>
  <w15:commentEx w15:paraId="40448B9C" w15:done="0"/>
  <w15:commentEx w15:paraId="31DB0711" w15:done="0"/>
  <w15:commentEx w15:paraId="100A8A53" w15:done="0"/>
  <w15:commentEx w15:paraId="6C189E6E" w15:done="0"/>
  <w15:commentEx w15:paraId="6502AB10" w15:done="0"/>
  <w15:commentEx w15:paraId="5C76B2AB" w15:done="0"/>
  <w15:commentEx w15:paraId="5F8F2FF8" w15:done="0"/>
  <w15:commentEx w15:paraId="487AE252" w15:done="0"/>
  <w15:commentEx w15:paraId="588A0BEB" w15:done="0"/>
  <w15:commentEx w15:paraId="3F61D742" w15:done="0"/>
  <w15:commentEx w15:paraId="22EDDD8B" w15:done="0"/>
  <w15:commentEx w15:paraId="5B4F66B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4E6A7A" w16cid:durableId="2030CD46"/>
  <w16cid:commentId w16cid:paraId="78CC7945" w16cid:durableId="2082EC3F"/>
  <w16cid:commentId w16cid:paraId="541EE459" w16cid:durableId="2082EC30"/>
  <w16cid:commentId w16cid:paraId="237B87D2" w16cid:durableId="2083D0DE"/>
  <w16cid:commentId w16cid:paraId="1F5B2EB6" w16cid:durableId="2083D0FE"/>
  <w16cid:commentId w16cid:paraId="40448B9C" w16cid:durableId="2084048F"/>
  <w16cid:commentId w16cid:paraId="31DB0711" w16cid:durableId="208404F5"/>
  <w16cid:commentId w16cid:paraId="100A8A53" w16cid:durableId="20840661"/>
  <w16cid:commentId w16cid:paraId="6C189E6E" w16cid:durableId="20840C28"/>
  <w16cid:commentId w16cid:paraId="6502AB10" w16cid:durableId="20857991"/>
  <w16cid:commentId w16cid:paraId="5C76B2AB" w16cid:durableId="2085835A"/>
  <w16cid:commentId w16cid:paraId="5F8F2FF8" w16cid:durableId="20858D27"/>
  <w16cid:commentId w16cid:paraId="487AE252" w16cid:durableId="20865CEC"/>
  <w16cid:commentId w16cid:paraId="588A0BEB" w16cid:durableId="2085DDF2"/>
  <w16cid:commentId w16cid:paraId="3F61D742" w16cid:durableId="20866394"/>
  <w16cid:commentId w16cid:paraId="22EDDD8B" w16cid:durableId="20866D6B"/>
  <w16cid:commentId w16cid:paraId="5B4F66B5" w16cid:durableId="20866DC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E9DB14" w14:textId="77777777" w:rsidR="004938BF" w:rsidRDefault="004938BF">
      <w:pPr>
        <w:spacing w:line="20" w:lineRule="exact"/>
      </w:pPr>
    </w:p>
    <w:p w14:paraId="7386675A" w14:textId="77777777" w:rsidR="004938BF" w:rsidRDefault="004938BF"/>
    <w:p w14:paraId="0637E6C7" w14:textId="77777777" w:rsidR="004938BF" w:rsidRDefault="004938BF"/>
  </w:endnote>
  <w:endnote w:type="continuationSeparator" w:id="0">
    <w:p w14:paraId="0A683A1A" w14:textId="77777777" w:rsidR="004938BF" w:rsidRDefault="004938BF">
      <w:r>
        <w:t xml:space="preserve"> </w:t>
      </w:r>
    </w:p>
    <w:p w14:paraId="5B89C00D" w14:textId="77777777" w:rsidR="004938BF" w:rsidRDefault="004938BF"/>
    <w:p w14:paraId="4E998CF0" w14:textId="77777777" w:rsidR="004938BF" w:rsidRDefault="004938BF"/>
  </w:endnote>
  <w:endnote w:type="continuationNotice" w:id="1">
    <w:p w14:paraId="3FFA4B64" w14:textId="77777777" w:rsidR="004938BF" w:rsidRDefault="004938BF">
      <w:r>
        <w:t xml:space="preserve"> </w:t>
      </w:r>
    </w:p>
    <w:p w14:paraId="002B0B95" w14:textId="77777777" w:rsidR="004938BF" w:rsidRDefault="004938BF"/>
    <w:p w14:paraId="0E67F4DA" w14:textId="77777777" w:rsidR="004938BF" w:rsidRDefault="004938B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mic Sans MS">
    <w:panose1 w:val="030F0702030302020204"/>
    <w:charset w:val="00"/>
    <w:family w:val="script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A142F7" w14:textId="77777777" w:rsidR="00722E3E" w:rsidRDefault="00722E3E" w:rsidP="002E0A7E">
    <w:pPr>
      <w:pStyle w:val="Piedepgina"/>
      <w:spacing w:before="0" w:line="240" w:lineRule="auto"/>
      <w:ind w:right="-992"/>
      <w:jc w:val="center"/>
    </w:pPr>
    <w:r w:rsidRPr="00C133EB">
      <w:rPr>
        <w:rFonts w:cs="Arial"/>
        <w:sz w:val="18"/>
        <w:szCs w:val="18"/>
      </w:rPr>
      <w:fldChar w:fldCharType="begin"/>
    </w:r>
    <w:r w:rsidRPr="00C133EB">
      <w:rPr>
        <w:rFonts w:cs="Arial"/>
        <w:sz w:val="18"/>
        <w:szCs w:val="18"/>
      </w:rPr>
      <w:instrText xml:space="preserve"> PAGE  \* MERGEFORMAT </w:instrText>
    </w:r>
    <w:r w:rsidRPr="00C133EB">
      <w:rPr>
        <w:rFonts w:cs="Arial"/>
        <w:sz w:val="18"/>
        <w:szCs w:val="18"/>
      </w:rPr>
      <w:fldChar w:fldCharType="separate"/>
    </w:r>
    <w:r>
      <w:rPr>
        <w:rFonts w:cs="Arial"/>
        <w:noProof/>
        <w:sz w:val="18"/>
        <w:szCs w:val="18"/>
      </w:rPr>
      <w:t>16</w:t>
    </w:r>
    <w:r w:rsidRPr="00C133EB">
      <w:rPr>
        <w:rFonts w:cs="Arial"/>
        <w:sz w:val="18"/>
        <w:szCs w:val="18"/>
      </w:rPr>
      <w:fldChar w:fldCharType="end"/>
    </w:r>
    <w:r>
      <w:tab/>
    </w:r>
    <w:r>
      <w:tab/>
    </w:r>
    <w:r w:rsidRPr="00537CC9">
      <w:rPr>
        <w:noProof/>
        <w:szCs w:val="22"/>
      </w:rPr>
      <w:drawing>
        <wp:inline distT="0" distB="0" distL="0" distR="0" wp14:anchorId="4C22F0F2" wp14:editId="73824668">
          <wp:extent cx="1838325" cy="485775"/>
          <wp:effectExtent l="0" t="0" r="0" b="0"/>
          <wp:docPr id="6" name="Imagen 14" descr="EEBE-positiu-negre-interior-blanc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EEBE-positiu-negre-interior-blanc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38325" cy="4857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F73B9B" w14:textId="77777777" w:rsidR="00722E3E" w:rsidRPr="000178A2" w:rsidRDefault="00722E3E" w:rsidP="002E0A7E">
    <w:pPr>
      <w:pStyle w:val="Encabezado"/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Cs w:val="22"/>
      </w:rPr>
    </w:pPr>
    <w:r w:rsidRPr="00537CC9">
      <w:rPr>
        <w:noProof/>
        <w:szCs w:val="22"/>
      </w:rPr>
      <w:drawing>
        <wp:inline distT="0" distB="0" distL="0" distR="0" wp14:anchorId="67D40375" wp14:editId="4B958D20">
          <wp:extent cx="1838325" cy="485775"/>
          <wp:effectExtent l="0" t="0" r="0" b="0"/>
          <wp:docPr id="7" name="Imagen 15" descr="EEBE-positiu-negre-interior-blanc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EEBE-positiu-negre-interior-blanc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838325" cy="4857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Cs w:val="22"/>
      </w:rPr>
      <w:tab/>
    </w:r>
    <w:r>
      <w:rPr>
        <w:szCs w:val="22"/>
      </w:rPr>
      <w:tab/>
    </w:r>
    <w:r w:rsidRPr="00131223">
      <w:rPr>
        <w:rFonts w:cs="Arial"/>
        <w:sz w:val="20"/>
      </w:rPr>
      <w:fldChar w:fldCharType="begin"/>
    </w:r>
    <w:r w:rsidRPr="00131223">
      <w:rPr>
        <w:rFonts w:cs="Arial"/>
        <w:sz w:val="20"/>
      </w:rPr>
      <w:instrText xml:space="preserve"> PAGE  \* MERGEFORMAT </w:instrText>
    </w:r>
    <w:r w:rsidRPr="00131223">
      <w:rPr>
        <w:rFonts w:cs="Arial"/>
        <w:sz w:val="20"/>
      </w:rPr>
      <w:fldChar w:fldCharType="separate"/>
    </w:r>
    <w:r>
      <w:rPr>
        <w:rFonts w:cs="Arial"/>
        <w:noProof/>
        <w:sz w:val="20"/>
      </w:rPr>
      <w:t>13</w:t>
    </w:r>
    <w:r w:rsidRPr="00131223">
      <w:rPr>
        <w:rFonts w:cs="Arial"/>
        <w:sz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44B77E" w14:textId="77777777" w:rsidR="004938BF" w:rsidRDefault="004938BF">
      <w:r>
        <w:separator/>
      </w:r>
    </w:p>
    <w:p w14:paraId="0F40490C" w14:textId="77777777" w:rsidR="004938BF" w:rsidRDefault="004938BF"/>
    <w:p w14:paraId="303F16E5" w14:textId="77777777" w:rsidR="004938BF" w:rsidRDefault="004938BF"/>
  </w:footnote>
  <w:footnote w:type="continuationSeparator" w:id="0">
    <w:p w14:paraId="57D5068C" w14:textId="77777777" w:rsidR="004938BF" w:rsidRDefault="004938BF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DF4E00E" w14:textId="77777777" w:rsidR="00722E3E" w:rsidRPr="00C133EB" w:rsidRDefault="00722E3E" w:rsidP="00585D86">
    <w:pPr>
      <w:pStyle w:val="Encabezado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 w:val="18"/>
        <w:szCs w:val="18"/>
      </w:rPr>
    </w:pPr>
    <w:r w:rsidRPr="00C133EB">
      <w:rPr>
        <w:sz w:val="18"/>
        <w:szCs w:val="18"/>
      </w:rPr>
      <w:tab/>
    </w:r>
    <w:r w:rsidRPr="00C133EB">
      <w:rPr>
        <w:sz w:val="18"/>
        <w:szCs w:val="18"/>
      </w:rPr>
      <w:tab/>
      <w:t>Memoria</w:t>
    </w: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7BB062E" w14:textId="77777777" w:rsidR="00722E3E" w:rsidRPr="00CE205D" w:rsidRDefault="00722E3E" w:rsidP="00585D86">
    <w:pPr>
      <w:pStyle w:val="Encabezado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rFonts w:asciiTheme="minorHAnsi" w:hAnsiTheme="minorHAnsi"/>
        <w:sz w:val="18"/>
        <w:szCs w:val="18"/>
        <w:lang w:val="ca-ES"/>
      </w:rPr>
    </w:pPr>
    <w:r w:rsidRPr="00CE205D">
      <w:rPr>
        <w:rFonts w:asciiTheme="minorHAnsi" w:hAnsiTheme="minorHAnsi"/>
        <w:sz w:val="18"/>
        <w:szCs w:val="18"/>
        <w:lang w:val="ca-ES"/>
      </w:rPr>
      <w:tab/>
    </w:r>
    <w:r w:rsidRPr="00CE205D">
      <w:rPr>
        <w:rFonts w:asciiTheme="minorHAnsi" w:hAnsiTheme="minorHAnsi"/>
        <w:sz w:val="18"/>
        <w:szCs w:val="18"/>
        <w:lang w:val="ca-ES"/>
      </w:rPr>
      <w:tab/>
      <w:t>Annexos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D481F" w14:textId="77777777" w:rsidR="00722E3E" w:rsidRPr="004612D2" w:rsidRDefault="00722E3E" w:rsidP="00585D86">
    <w:pPr>
      <w:pStyle w:val="Encabezado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i/>
        <w:sz w:val="18"/>
        <w:szCs w:val="18"/>
      </w:rPr>
    </w:pPr>
    <w:r w:rsidRPr="004612D2">
      <w:rPr>
        <w:i/>
        <w:sz w:val="18"/>
        <w:szCs w:val="18"/>
        <w:lang w:val="ca-ES"/>
      </w:rPr>
      <w:t xml:space="preserve">Aquí pot anar el títol del vostre </w:t>
    </w:r>
    <w:r>
      <w:rPr>
        <w:i/>
        <w:sz w:val="18"/>
        <w:szCs w:val="18"/>
        <w:lang w:val="ca-ES"/>
      </w:rPr>
      <w:t>TFG/TFM</w:t>
    </w:r>
    <w:r w:rsidRPr="004612D2">
      <w:rPr>
        <w:i/>
        <w:sz w:val="18"/>
        <w:szCs w:val="18"/>
      </w:rPr>
      <w:tab/>
    </w:r>
    <w:r w:rsidRPr="004612D2">
      <w:rPr>
        <w:i/>
        <w:sz w:val="18"/>
        <w:szCs w:val="18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3875DD8" w14:textId="77777777" w:rsidR="00722E3E" w:rsidRDefault="00722E3E" w:rsidP="00B334F0">
    <w:pPr>
      <w:pStyle w:val="Encabezado"/>
      <w:tabs>
        <w:tab w:val="clear" w:pos="4252"/>
      </w:tabs>
      <w:ind w:left="-142"/>
      <w:jc w:val="center"/>
    </w:pPr>
    <w:r w:rsidRPr="00131223">
      <w:rPr>
        <w:noProof/>
      </w:rPr>
      <w:drawing>
        <wp:inline distT="0" distB="0" distL="0" distR="0" wp14:anchorId="4353D480" wp14:editId="020BFE1B">
          <wp:extent cx="2569571" cy="684681"/>
          <wp:effectExtent l="0" t="0" r="2540" b="1270"/>
          <wp:docPr id="4" name="Imagen 4" descr="Z:\EEBE\Equip Directiu\Imatge Corporativa\LOGOS EEBE\EEBE-negatiu-p3005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Z:\EEBE\Equip Directiu\Imatge Corporativa\LOGOS EEBE\EEBE-negatiu-p3005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90239" cy="690188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C55612" w14:textId="77777777" w:rsidR="00722E3E" w:rsidRDefault="00722E3E" w:rsidP="00131223">
    <w:pPr>
      <w:pStyle w:val="Encabezado"/>
      <w:jc w:val="cent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D1A3B5C" w14:textId="77777777" w:rsidR="00722E3E" w:rsidRDefault="00722E3E" w:rsidP="00585D86">
    <w:pPr>
      <w:pStyle w:val="Encabezado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</w:pPr>
    <w:r>
      <w:rPr>
        <w:rFonts w:ascii="Arial Narrow" w:hAnsi="Arial Narrow"/>
        <w:sz w:val="20"/>
      </w:rPr>
      <w:t xml:space="preserve">Pág. </w:t>
    </w:r>
    <w:r>
      <w:rPr>
        <w:rFonts w:cs="Arial"/>
      </w:rPr>
      <w:fldChar w:fldCharType="begin"/>
    </w:r>
    <w:r>
      <w:rPr>
        <w:rFonts w:cs="Arial"/>
      </w:rPr>
      <w:instrText xml:space="preserve"> PAGE  \* MERGEFORMAT </w:instrText>
    </w:r>
    <w:r>
      <w:rPr>
        <w:rFonts w:cs="Arial"/>
      </w:rPr>
      <w:fldChar w:fldCharType="separate"/>
    </w:r>
    <w:r>
      <w:rPr>
        <w:rFonts w:cs="Arial"/>
        <w:noProof/>
      </w:rPr>
      <w:t>2</w:t>
    </w:r>
    <w:r>
      <w:rPr>
        <w:rFonts w:cs="Arial"/>
      </w:rPr>
      <w:fldChar w:fldCharType="end"/>
    </w:r>
    <w:r>
      <w:rPr>
        <w:rFonts w:ascii="Arial Narrow" w:hAnsi="Arial Narrow"/>
        <w:sz w:val="20"/>
      </w:rPr>
      <w:tab/>
    </w:r>
    <w:r>
      <w:rPr>
        <w:rFonts w:ascii="Arial Narrow" w:hAnsi="Arial Narrow"/>
        <w:sz w:val="20"/>
      </w:rPr>
      <w:tab/>
      <w:t>Memoria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62B9EE" w14:textId="20437F2D" w:rsidR="00722E3E" w:rsidRPr="00C133EB" w:rsidRDefault="00722E3E" w:rsidP="00B334F0">
    <w:pPr>
      <w:pStyle w:val="Encabezado"/>
      <w:pBdr>
        <w:bottom w:val="single" w:sz="4" w:space="0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sz w:val="18"/>
        <w:szCs w:val="18"/>
      </w:rPr>
    </w:pPr>
    <w:r>
      <w:rPr>
        <w:i/>
        <w:sz w:val="18"/>
        <w:szCs w:val="18"/>
        <w:lang w:val="ca-ES"/>
      </w:rPr>
      <w:t>Programació en C d’un robot LEGO Mindstorms</w:t>
    </w:r>
    <w:r w:rsidRPr="00C133EB">
      <w:rPr>
        <w:sz w:val="18"/>
        <w:szCs w:val="18"/>
      </w:rPr>
      <w:tab/>
    </w:r>
    <w:r w:rsidRPr="00C133EB">
      <w:rPr>
        <w:sz w:val="18"/>
        <w:szCs w:val="18"/>
      </w:rPr>
      <w:tab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B6AFAF" w14:textId="77777777" w:rsidR="00722E3E" w:rsidRDefault="00722E3E">
    <w:pPr>
      <w:pStyle w:val="Encabezado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6FD170" w14:textId="77777777" w:rsidR="00722E3E" w:rsidRPr="00554BDB" w:rsidRDefault="00722E3E" w:rsidP="00585D86">
    <w:pPr>
      <w:pStyle w:val="Encabezado"/>
      <w:pBdr>
        <w:bottom w:val="single" w:sz="4" w:space="1" w:color="auto"/>
      </w:pBdr>
      <w:tabs>
        <w:tab w:val="clear" w:pos="4252"/>
        <w:tab w:val="clear" w:pos="8504"/>
        <w:tab w:val="center" w:pos="4678"/>
        <w:tab w:val="right" w:pos="8789"/>
      </w:tabs>
      <w:spacing w:before="0" w:line="240" w:lineRule="auto"/>
      <w:rPr>
        <w:rFonts w:asciiTheme="minorHAnsi" w:hAnsiTheme="minorHAnsi"/>
        <w:sz w:val="18"/>
        <w:szCs w:val="18"/>
      </w:rPr>
    </w:pPr>
    <w:r w:rsidRPr="00554BDB">
      <w:rPr>
        <w:rFonts w:asciiTheme="minorHAnsi" w:hAnsiTheme="minorHAnsi"/>
        <w:sz w:val="18"/>
        <w:szCs w:val="18"/>
      </w:rPr>
      <w:tab/>
    </w:r>
    <w:r w:rsidRPr="00554BDB">
      <w:rPr>
        <w:rFonts w:asciiTheme="minorHAnsi" w:hAnsiTheme="minorHAnsi"/>
        <w:sz w:val="18"/>
        <w:szCs w:val="18"/>
      </w:rPr>
      <w:tab/>
      <w:t>Memoria</w:t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DA53BF" w14:textId="77777777" w:rsidR="00722E3E" w:rsidRDefault="00722E3E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D6B21BB2"/>
    <w:lvl w:ilvl="0">
      <w:start w:val="1"/>
      <w:numFmt w:val="decimal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tabs>
          <w:tab w:val="num" w:pos="680"/>
        </w:tabs>
        <w:ind w:left="680" w:hanging="68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080"/>
        </w:tabs>
        <w:ind w:left="397" w:hanging="397"/>
      </w:pPr>
      <w:rPr>
        <w:rFonts w:hint="default"/>
      </w:rPr>
    </w:lvl>
    <w:lvl w:ilvl="3">
      <w:start w:val="1"/>
      <w:numFmt w:val="decimal"/>
      <w:pStyle w:val="Ttulo4"/>
      <w:lvlText w:val="%1.%2.%3.%4."/>
      <w:lvlJc w:val="left"/>
      <w:pPr>
        <w:tabs>
          <w:tab w:val="num" w:pos="1440"/>
        </w:tabs>
        <w:ind w:left="851" w:hanging="851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0"/>
        </w:tabs>
        <w:ind w:left="0" w:firstLine="0"/>
      </w:pPr>
      <w:rPr>
        <w:rFonts w:hint="default"/>
      </w:rPr>
    </w:lvl>
  </w:abstractNum>
  <w:abstractNum w:abstractNumId="1" w15:restartNumberingAfterBreak="0">
    <w:nsid w:val="032136FB"/>
    <w:multiLevelType w:val="multilevel"/>
    <w:tmpl w:val="D07E0D9C"/>
    <w:lvl w:ilvl="0">
      <w:start w:val="3"/>
      <w:numFmt w:val="decimal"/>
      <w:lvlText w:val="%1"/>
      <w:lvlJc w:val="left"/>
      <w:pPr>
        <w:ind w:left="360" w:hanging="360"/>
      </w:pPr>
      <w:rPr>
        <w:rFonts w:cs="Times New Roman" w:hint="default"/>
        <w:b w:val="0"/>
        <w:sz w:val="22"/>
      </w:rPr>
    </w:lvl>
    <w:lvl w:ilvl="1">
      <w:start w:val="4"/>
      <w:numFmt w:val="decimal"/>
      <w:lvlText w:val="%1.%2"/>
      <w:lvlJc w:val="left"/>
      <w:pPr>
        <w:ind w:left="720" w:hanging="720"/>
      </w:pPr>
      <w:rPr>
        <w:rFonts w:cs="Times New Roman" w:hint="default"/>
        <w:b w:val="0"/>
        <w:sz w:val="22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cs="Times New Roman" w:hint="default"/>
        <w:b w:val="0"/>
        <w:sz w:val="22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cs="Times New Roman" w:hint="default"/>
        <w:b w:val="0"/>
        <w:sz w:val="22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cs="Times New Roman" w:hint="default"/>
        <w:b w:val="0"/>
        <w:sz w:val="22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cs="Times New Roman" w:hint="default"/>
        <w:b w:val="0"/>
        <w:sz w:val="22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cs="Times New Roman" w:hint="default"/>
        <w:b w:val="0"/>
        <w:sz w:val="22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cs="Times New Roman" w:hint="default"/>
        <w:b w:val="0"/>
        <w:sz w:val="22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cs="Times New Roman" w:hint="default"/>
        <w:b w:val="0"/>
        <w:sz w:val="22"/>
      </w:rPr>
    </w:lvl>
  </w:abstractNum>
  <w:abstractNum w:abstractNumId="2" w15:restartNumberingAfterBreak="0">
    <w:nsid w:val="06337E6F"/>
    <w:multiLevelType w:val="hybridMultilevel"/>
    <w:tmpl w:val="6486051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786491F"/>
    <w:multiLevelType w:val="hybridMultilevel"/>
    <w:tmpl w:val="FB1AAFC8"/>
    <w:lvl w:ilvl="0" w:tplc="8AB01E3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800" w:hanging="360"/>
      </w:pPr>
    </w:lvl>
    <w:lvl w:ilvl="2" w:tplc="0C0A001B" w:tentative="1">
      <w:start w:val="1"/>
      <w:numFmt w:val="lowerRoman"/>
      <w:lvlText w:val="%3."/>
      <w:lvlJc w:val="right"/>
      <w:pPr>
        <w:ind w:left="2520" w:hanging="180"/>
      </w:pPr>
    </w:lvl>
    <w:lvl w:ilvl="3" w:tplc="0C0A000F" w:tentative="1">
      <w:start w:val="1"/>
      <w:numFmt w:val="decimal"/>
      <w:lvlText w:val="%4."/>
      <w:lvlJc w:val="left"/>
      <w:pPr>
        <w:ind w:left="3240" w:hanging="360"/>
      </w:pPr>
    </w:lvl>
    <w:lvl w:ilvl="4" w:tplc="0C0A0019" w:tentative="1">
      <w:start w:val="1"/>
      <w:numFmt w:val="lowerLetter"/>
      <w:lvlText w:val="%5."/>
      <w:lvlJc w:val="left"/>
      <w:pPr>
        <w:ind w:left="3960" w:hanging="360"/>
      </w:pPr>
    </w:lvl>
    <w:lvl w:ilvl="5" w:tplc="0C0A001B" w:tentative="1">
      <w:start w:val="1"/>
      <w:numFmt w:val="lowerRoman"/>
      <w:lvlText w:val="%6."/>
      <w:lvlJc w:val="right"/>
      <w:pPr>
        <w:ind w:left="4680" w:hanging="180"/>
      </w:pPr>
    </w:lvl>
    <w:lvl w:ilvl="6" w:tplc="0C0A000F" w:tentative="1">
      <w:start w:val="1"/>
      <w:numFmt w:val="decimal"/>
      <w:lvlText w:val="%7."/>
      <w:lvlJc w:val="left"/>
      <w:pPr>
        <w:ind w:left="5400" w:hanging="360"/>
      </w:pPr>
    </w:lvl>
    <w:lvl w:ilvl="7" w:tplc="0C0A0019" w:tentative="1">
      <w:start w:val="1"/>
      <w:numFmt w:val="lowerLetter"/>
      <w:lvlText w:val="%8."/>
      <w:lvlJc w:val="left"/>
      <w:pPr>
        <w:ind w:left="6120" w:hanging="360"/>
      </w:pPr>
    </w:lvl>
    <w:lvl w:ilvl="8" w:tplc="0C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09547C42"/>
    <w:multiLevelType w:val="multilevel"/>
    <w:tmpl w:val="73CCC55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D291C27"/>
    <w:multiLevelType w:val="hybridMultilevel"/>
    <w:tmpl w:val="650C1AE8"/>
    <w:lvl w:ilvl="0" w:tplc="040A0001">
      <w:start w:val="1"/>
      <w:numFmt w:val="bullet"/>
      <w:lvlText w:val=""/>
      <w:lvlJc w:val="left"/>
      <w:pPr>
        <w:ind w:left="775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abstractNum w:abstractNumId="6" w15:restartNumberingAfterBreak="0">
    <w:nsid w:val="0D826BF1"/>
    <w:multiLevelType w:val="hybridMultilevel"/>
    <w:tmpl w:val="F4E82508"/>
    <w:lvl w:ilvl="0" w:tplc="5044A582">
      <w:start w:val="1"/>
      <w:numFmt w:val="decimal"/>
      <w:lvlText w:val="%1."/>
      <w:lvlJc w:val="left"/>
      <w:pPr>
        <w:ind w:left="104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760" w:hanging="360"/>
      </w:pPr>
    </w:lvl>
    <w:lvl w:ilvl="2" w:tplc="0C0A001B" w:tentative="1">
      <w:start w:val="1"/>
      <w:numFmt w:val="lowerRoman"/>
      <w:lvlText w:val="%3."/>
      <w:lvlJc w:val="right"/>
      <w:pPr>
        <w:ind w:left="2480" w:hanging="180"/>
      </w:pPr>
    </w:lvl>
    <w:lvl w:ilvl="3" w:tplc="0C0A000F" w:tentative="1">
      <w:start w:val="1"/>
      <w:numFmt w:val="decimal"/>
      <w:lvlText w:val="%4."/>
      <w:lvlJc w:val="left"/>
      <w:pPr>
        <w:ind w:left="3200" w:hanging="360"/>
      </w:pPr>
    </w:lvl>
    <w:lvl w:ilvl="4" w:tplc="0C0A0019" w:tentative="1">
      <w:start w:val="1"/>
      <w:numFmt w:val="lowerLetter"/>
      <w:lvlText w:val="%5."/>
      <w:lvlJc w:val="left"/>
      <w:pPr>
        <w:ind w:left="3920" w:hanging="360"/>
      </w:pPr>
    </w:lvl>
    <w:lvl w:ilvl="5" w:tplc="0C0A001B" w:tentative="1">
      <w:start w:val="1"/>
      <w:numFmt w:val="lowerRoman"/>
      <w:lvlText w:val="%6."/>
      <w:lvlJc w:val="right"/>
      <w:pPr>
        <w:ind w:left="4640" w:hanging="180"/>
      </w:pPr>
    </w:lvl>
    <w:lvl w:ilvl="6" w:tplc="0C0A000F" w:tentative="1">
      <w:start w:val="1"/>
      <w:numFmt w:val="decimal"/>
      <w:lvlText w:val="%7."/>
      <w:lvlJc w:val="left"/>
      <w:pPr>
        <w:ind w:left="5360" w:hanging="360"/>
      </w:pPr>
    </w:lvl>
    <w:lvl w:ilvl="7" w:tplc="0C0A0019" w:tentative="1">
      <w:start w:val="1"/>
      <w:numFmt w:val="lowerLetter"/>
      <w:lvlText w:val="%8."/>
      <w:lvlJc w:val="left"/>
      <w:pPr>
        <w:ind w:left="6080" w:hanging="360"/>
      </w:pPr>
    </w:lvl>
    <w:lvl w:ilvl="8" w:tplc="0C0A001B" w:tentative="1">
      <w:start w:val="1"/>
      <w:numFmt w:val="lowerRoman"/>
      <w:lvlText w:val="%9."/>
      <w:lvlJc w:val="right"/>
      <w:pPr>
        <w:ind w:left="6800" w:hanging="180"/>
      </w:pPr>
    </w:lvl>
  </w:abstractNum>
  <w:abstractNum w:abstractNumId="7" w15:restartNumberingAfterBreak="0">
    <w:nsid w:val="11412420"/>
    <w:multiLevelType w:val="hybridMultilevel"/>
    <w:tmpl w:val="2F202378"/>
    <w:lvl w:ilvl="0" w:tplc="040A0001">
      <w:start w:val="1"/>
      <w:numFmt w:val="bullet"/>
      <w:lvlText w:val=""/>
      <w:lvlJc w:val="left"/>
      <w:pPr>
        <w:ind w:left="775" w:hanging="360"/>
      </w:pPr>
      <w:rPr>
        <w:rFonts w:ascii="Symbol" w:hAnsi="Symbol" w:hint="default"/>
      </w:rPr>
    </w:lvl>
    <w:lvl w:ilvl="1" w:tplc="040A0003">
      <w:start w:val="1"/>
      <w:numFmt w:val="bullet"/>
      <w:lvlText w:val="o"/>
      <w:lvlJc w:val="left"/>
      <w:pPr>
        <w:ind w:left="1495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215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935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55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75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95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815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535" w:hanging="360"/>
      </w:pPr>
      <w:rPr>
        <w:rFonts w:ascii="Wingdings" w:hAnsi="Wingdings" w:hint="default"/>
      </w:rPr>
    </w:lvl>
  </w:abstractNum>
  <w:abstractNum w:abstractNumId="8" w15:restartNumberingAfterBreak="0">
    <w:nsid w:val="18F81592"/>
    <w:multiLevelType w:val="hybridMultilevel"/>
    <w:tmpl w:val="6E88F9C8"/>
    <w:lvl w:ilvl="0" w:tplc="182EE21C">
      <w:start w:val="1"/>
      <w:numFmt w:val="bullet"/>
      <w:lvlText w:val=""/>
      <w:lvlJc w:val="left"/>
      <w:pPr>
        <w:tabs>
          <w:tab w:val="num" w:pos="1797"/>
        </w:tabs>
        <w:ind w:left="180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9" w15:restartNumberingAfterBreak="0">
    <w:nsid w:val="1C9D657C"/>
    <w:multiLevelType w:val="multilevel"/>
    <w:tmpl w:val="49640C8E"/>
    <w:lvl w:ilvl="0">
      <w:start w:val="3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875" w:hanging="45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3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840" w:hanging="1440"/>
      </w:pPr>
      <w:rPr>
        <w:rFonts w:hint="default"/>
      </w:rPr>
    </w:lvl>
  </w:abstractNum>
  <w:abstractNum w:abstractNumId="10" w15:restartNumberingAfterBreak="0">
    <w:nsid w:val="1F070646"/>
    <w:multiLevelType w:val="multilevel"/>
    <w:tmpl w:val="3D4CFBD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A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256F4EA1"/>
    <w:multiLevelType w:val="multilevel"/>
    <w:tmpl w:val="D3D676C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B4565"/>
    <w:multiLevelType w:val="hybridMultilevel"/>
    <w:tmpl w:val="DCF8D89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B9D6CC8"/>
    <w:multiLevelType w:val="hybridMultilevel"/>
    <w:tmpl w:val="1EA28AA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380632C"/>
    <w:multiLevelType w:val="hybridMultilevel"/>
    <w:tmpl w:val="454AB652"/>
    <w:lvl w:ilvl="0" w:tplc="A1EC7A40">
      <w:start w:val="1"/>
      <w:numFmt w:val="decimal"/>
      <w:pStyle w:val="Ttulo1"/>
      <w:lvlText w:val="%1)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4DC1C05"/>
    <w:multiLevelType w:val="multilevel"/>
    <w:tmpl w:val="73CCC55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6D25495"/>
    <w:multiLevelType w:val="hybridMultilevel"/>
    <w:tmpl w:val="542CAF1E"/>
    <w:lvl w:ilvl="0" w:tplc="040A0011">
      <w:start w:val="1"/>
      <w:numFmt w:val="decimal"/>
      <w:lvlText w:val="%1)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93437B5"/>
    <w:multiLevelType w:val="hybridMultilevel"/>
    <w:tmpl w:val="204EB4B6"/>
    <w:lvl w:ilvl="0" w:tplc="0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82EE21C">
      <w:start w:val="1"/>
      <w:numFmt w:val="bullet"/>
      <w:lvlText w:val=""/>
      <w:lvlJc w:val="left"/>
      <w:pPr>
        <w:tabs>
          <w:tab w:val="num" w:pos="357"/>
        </w:tabs>
        <w:ind w:left="360" w:hanging="360"/>
      </w:pPr>
      <w:rPr>
        <w:rFonts w:ascii="Symbol" w:hAnsi="Symbol" w:hint="default"/>
      </w:rPr>
    </w:lvl>
    <w:lvl w:ilvl="3" w:tplc="040A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3F60077C"/>
    <w:multiLevelType w:val="hybridMultilevel"/>
    <w:tmpl w:val="C4FA5720"/>
    <w:lvl w:ilvl="0" w:tplc="0C0A0001">
      <w:start w:val="1"/>
      <w:numFmt w:val="bullet"/>
      <w:lvlText w:val=""/>
      <w:lvlJc w:val="left"/>
      <w:pPr>
        <w:ind w:left="7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20" w:hanging="360"/>
      </w:pPr>
      <w:rPr>
        <w:rFonts w:ascii="Wingdings" w:hAnsi="Wingdings" w:hint="default"/>
      </w:rPr>
    </w:lvl>
  </w:abstractNum>
  <w:abstractNum w:abstractNumId="19" w15:restartNumberingAfterBreak="0">
    <w:nsid w:val="475F45A3"/>
    <w:multiLevelType w:val="singleLevel"/>
    <w:tmpl w:val="16A61C58"/>
    <w:lvl w:ilvl="0">
      <w:start w:val="1"/>
      <w:numFmt w:val="decimal"/>
      <w:lvlText w:val="[%1]"/>
      <w:lvlJc w:val="left"/>
      <w:pPr>
        <w:tabs>
          <w:tab w:val="num" w:pos="510"/>
        </w:tabs>
        <w:ind w:left="510" w:hanging="510"/>
      </w:pPr>
      <w:rPr>
        <w:rFonts w:hint="default"/>
        <w:b/>
        <w:i w:val="0"/>
      </w:rPr>
    </w:lvl>
  </w:abstractNum>
  <w:abstractNum w:abstractNumId="20" w15:restartNumberingAfterBreak="0">
    <w:nsid w:val="48B633B1"/>
    <w:multiLevelType w:val="multilevel"/>
    <w:tmpl w:val="D3D676C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4BB76C65"/>
    <w:multiLevelType w:val="multilevel"/>
    <w:tmpl w:val="C40A5F14"/>
    <w:lvl w:ilvl="0">
      <w:start w:val="1"/>
      <w:numFmt w:val="decimal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tabs>
          <w:tab w:val="num" w:pos="680"/>
        </w:tabs>
        <w:ind w:left="680" w:hanging="68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080"/>
        </w:tabs>
        <w:ind w:left="397" w:hanging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440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0"/>
        </w:tabs>
        <w:ind w:left="0" w:firstLine="0"/>
      </w:pPr>
      <w:rPr>
        <w:rFonts w:hint="default"/>
      </w:rPr>
    </w:lvl>
  </w:abstractNum>
  <w:abstractNum w:abstractNumId="22" w15:restartNumberingAfterBreak="0">
    <w:nsid w:val="4EE5747B"/>
    <w:multiLevelType w:val="multilevel"/>
    <w:tmpl w:val="73CCC55A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527D55D7"/>
    <w:multiLevelType w:val="hybridMultilevel"/>
    <w:tmpl w:val="9306E32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5584692"/>
    <w:multiLevelType w:val="hybridMultilevel"/>
    <w:tmpl w:val="4AAE76A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5DF1C77"/>
    <w:multiLevelType w:val="multilevel"/>
    <w:tmpl w:val="C3229140"/>
    <w:lvl w:ilvl="0">
      <w:start w:val="1"/>
      <w:numFmt w:val="bullet"/>
      <w:lvlText w:val=""/>
      <w:lvlJc w:val="left"/>
      <w:pPr>
        <w:tabs>
          <w:tab w:val="num" w:pos="1797"/>
        </w:tabs>
        <w:ind w:left="180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2160" w:hanging="72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6" w15:restartNumberingAfterBreak="0">
    <w:nsid w:val="56831B48"/>
    <w:multiLevelType w:val="hybridMultilevel"/>
    <w:tmpl w:val="C3229140"/>
    <w:lvl w:ilvl="0" w:tplc="429CD7FC">
      <w:start w:val="1"/>
      <w:numFmt w:val="bullet"/>
      <w:lvlText w:val=""/>
      <w:lvlJc w:val="left"/>
      <w:pPr>
        <w:tabs>
          <w:tab w:val="num" w:pos="1797"/>
        </w:tabs>
        <w:ind w:left="1800" w:hanging="360"/>
      </w:pPr>
      <w:rPr>
        <w:rFonts w:ascii="Symbol" w:hAnsi="Symbol" w:hint="default"/>
      </w:rPr>
    </w:lvl>
    <w:lvl w:ilvl="1" w:tplc="040A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1C8D2C2">
      <w:start w:val="1"/>
      <w:numFmt w:val="bullet"/>
      <w:lvlText w:val=""/>
      <w:lvlJc w:val="left"/>
      <w:pPr>
        <w:ind w:left="2160" w:hanging="720"/>
      </w:pPr>
      <w:rPr>
        <w:rFonts w:ascii="Symbol" w:hAnsi="Symbol" w:hint="default"/>
      </w:rPr>
    </w:lvl>
    <w:lvl w:ilvl="3" w:tplc="040A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7" w15:restartNumberingAfterBreak="0">
    <w:nsid w:val="56D040E2"/>
    <w:multiLevelType w:val="multilevel"/>
    <w:tmpl w:val="DFE62C0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720" w:hanging="363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5BA342B3"/>
    <w:multiLevelType w:val="multilevel"/>
    <w:tmpl w:val="0C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5D2E72A4"/>
    <w:multiLevelType w:val="hybridMultilevel"/>
    <w:tmpl w:val="8152866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18E5052"/>
    <w:multiLevelType w:val="hybridMultilevel"/>
    <w:tmpl w:val="3F120D60"/>
    <w:lvl w:ilvl="0" w:tplc="182EE21C">
      <w:start w:val="1"/>
      <w:numFmt w:val="bullet"/>
      <w:lvlText w:val=""/>
      <w:lvlJc w:val="left"/>
      <w:pPr>
        <w:tabs>
          <w:tab w:val="num" w:pos="717"/>
        </w:tabs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1" w15:restartNumberingAfterBreak="0">
    <w:nsid w:val="63893DDD"/>
    <w:multiLevelType w:val="hybridMultilevel"/>
    <w:tmpl w:val="F372F660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34F6D90"/>
    <w:multiLevelType w:val="multilevel"/>
    <w:tmpl w:val="DFE62C02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720" w:hanging="363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6A26799"/>
    <w:multiLevelType w:val="multilevel"/>
    <w:tmpl w:val="E5324D9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4" w15:restartNumberingAfterBreak="0">
    <w:nsid w:val="7D545A15"/>
    <w:multiLevelType w:val="multilevel"/>
    <w:tmpl w:val="D3D676C8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EE14F35"/>
    <w:multiLevelType w:val="multilevel"/>
    <w:tmpl w:val="D3BE97E2"/>
    <w:lvl w:ilvl="0">
      <w:start w:val="5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50" w:hanging="45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6" w15:restartNumberingAfterBreak="0">
    <w:nsid w:val="7FEC56EE"/>
    <w:multiLevelType w:val="hybridMultilevel"/>
    <w:tmpl w:val="6526FE9E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0"/>
  </w:num>
  <w:num w:numId="3">
    <w:abstractNumId w:val="0"/>
  </w:num>
  <w:num w:numId="4">
    <w:abstractNumId w:val="0"/>
  </w:num>
  <w:num w:numId="5">
    <w:abstractNumId w:val="28"/>
  </w:num>
  <w:num w:numId="6">
    <w:abstractNumId w:val="33"/>
  </w:num>
  <w:num w:numId="7">
    <w:abstractNumId w:val="10"/>
  </w:num>
  <w:num w:numId="8">
    <w:abstractNumId w:val="2"/>
  </w:num>
  <w:num w:numId="9">
    <w:abstractNumId w:val="23"/>
  </w:num>
  <w:num w:numId="10">
    <w:abstractNumId w:val="17"/>
  </w:num>
  <w:num w:numId="11">
    <w:abstractNumId w:val="4"/>
  </w:num>
  <w:num w:numId="12">
    <w:abstractNumId w:val="15"/>
  </w:num>
  <w:num w:numId="13">
    <w:abstractNumId w:val="22"/>
  </w:num>
  <w:num w:numId="14">
    <w:abstractNumId w:val="27"/>
  </w:num>
  <w:num w:numId="15">
    <w:abstractNumId w:val="32"/>
  </w:num>
  <w:num w:numId="16">
    <w:abstractNumId w:val="11"/>
  </w:num>
  <w:num w:numId="17">
    <w:abstractNumId w:val="20"/>
  </w:num>
  <w:num w:numId="18">
    <w:abstractNumId w:val="26"/>
  </w:num>
  <w:num w:numId="19">
    <w:abstractNumId w:val="25"/>
  </w:num>
  <w:num w:numId="20">
    <w:abstractNumId w:val="34"/>
  </w:num>
  <w:num w:numId="21">
    <w:abstractNumId w:val="8"/>
  </w:num>
  <w:num w:numId="22">
    <w:abstractNumId w:val="30"/>
  </w:num>
  <w:num w:numId="23">
    <w:abstractNumId w:val="21"/>
  </w:num>
  <w:num w:numId="24">
    <w:abstractNumId w:val="31"/>
  </w:num>
  <w:num w:numId="25">
    <w:abstractNumId w:val="14"/>
  </w:num>
  <w:num w:numId="26">
    <w:abstractNumId w:val="16"/>
  </w:num>
  <w:num w:numId="27">
    <w:abstractNumId w:val="3"/>
  </w:num>
  <w:num w:numId="28">
    <w:abstractNumId w:val="6"/>
  </w:num>
  <w:num w:numId="29">
    <w:abstractNumId w:val="9"/>
  </w:num>
  <w:num w:numId="30">
    <w:abstractNumId w:val="1"/>
  </w:num>
  <w:num w:numId="31">
    <w:abstractNumId w:val="13"/>
  </w:num>
  <w:num w:numId="32">
    <w:abstractNumId w:val="12"/>
  </w:num>
  <w:num w:numId="33">
    <w:abstractNumId w:val="35"/>
  </w:num>
  <w:num w:numId="34">
    <w:abstractNumId w:val="36"/>
  </w:num>
  <w:num w:numId="35">
    <w:abstractNumId w:val="18"/>
  </w:num>
  <w:num w:numId="36">
    <w:abstractNumId w:val="29"/>
  </w:num>
  <w:num w:numId="37">
    <w:abstractNumId w:val="24"/>
  </w:num>
  <w:num w:numId="38">
    <w:abstractNumId w:val="5"/>
  </w:num>
  <w:num w:numId="39">
    <w:abstractNumId w:val="7"/>
  </w:num>
  <w:numIdMacAtCleanup w:val="4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icrosoft Office User">
    <w15:presenceInfo w15:providerId="None" w15:userId="Microsoft Office User"/>
  </w15:person>
  <w15:person w15:author="Codinachs La Torre, P.">
    <w15:presenceInfo w15:providerId="AD" w15:userId="S-1-5-21-329068152-1454471165-1417001333-7866607"/>
  </w15:person>
  <w15:person w15:author="Pol Codinachs">
    <w15:presenceInfo w15:providerId="Windows Live" w15:userId="4483fadededd43f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embedSystemFonts/>
  <w:activeWritingStyle w:appName="MSWord" w:lang="es-ES" w:vendorID="64" w:dllVersion="4096" w:nlCheck="1" w:checkStyle="0"/>
  <w:activeWritingStyle w:appName="MSWord" w:lang="en-US" w:vendorID="64" w:dllVersion="4096" w:nlCheck="1" w:checkStyle="0"/>
  <w:activeWritingStyle w:appName="MSWord" w:lang="es-ES" w:vendorID="64" w:dllVersion="0" w:nlCheck="1" w:checkStyle="0"/>
  <w:proofState w:spelling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974"/>
  <w:doNotHyphenateCaps/>
  <w:evenAndOddHeaders/>
  <w:drawingGridHorizontalSpacing w:val="284"/>
  <w:drawingGridVerticalSpacing w:val="284"/>
  <w:displayHorizontalDrawingGridEvery w:val="2"/>
  <w:displayVerticalDrawingGridEvery w:val="2"/>
  <w:doNotUseMarginsForDrawingGridOrigin/>
  <w:drawingGridHorizontalOrigin w:val="2126"/>
  <w:drawingGridVerticalOrigin w:val="1701"/>
  <w:doNotShadeFormData/>
  <w:noPunctuationKerning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  <w:endnote w:id="1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57617"/>
    <w:rsid w:val="000032F7"/>
    <w:rsid w:val="00004FCA"/>
    <w:rsid w:val="00005E23"/>
    <w:rsid w:val="00015B5E"/>
    <w:rsid w:val="000178A2"/>
    <w:rsid w:val="00021839"/>
    <w:rsid w:val="00026E45"/>
    <w:rsid w:val="00034ACA"/>
    <w:rsid w:val="0003571F"/>
    <w:rsid w:val="00042972"/>
    <w:rsid w:val="00045695"/>
    <w:rsid w:val="0005696F"/>
    <w:rsid w:val="00066751"/>
    <w:rsid w:val="00074290"/>
    <w:rsid w:val="00080C87"/>
    <w:rsid w:val="000A1D9D"/>
    <w:rsid w:val="000A2881"/>
    <w:rsid w:val="000A69CE"/>
    <w:rsid w:val="000B71C5"/>
    <w:rsid w:val="000B74BB"/>
    <w:rsid w:val="000C2E25"/>
    <w:rsid w:val="000D0AF7"/>
    <w:rsid w:val="000E0672"/>
    <w:rsid w:val="000F4BBD"/>
    <w:rsid w:val="001040CB"/>
    <w:rsid w:val="001042EE"/>
    <w:rsid w:val="0010749E"/>
    <w:rsid w:val="00113485"/>
    <w:rsid w:val="00131223"/>
    <w:rsid w:val="0014349E"/>
    <w:rsid w:val="00143D76"/>
    <w:rsid w:val="001609E3"/>
    <w:rsid w:val="0016548F"/>
    <w:rsid w:val="00177283"/>
    <w:rsid w:val="00180487"/>
    <w:rsid w:val="00184D1C"/>
    <w:rsid w:val="00187140"/>
    <w:rsid w:val="0018730F"/>
    <w:rsid w:val="0019199E"/>
    <w:rsid w:val="00196591"/>
    <w:rsid w:val="001A22C4"/>
    <w:rsid w:val="001A4770"/>
    <w:rsid w:val="001A7FC2"/>
    <w:rsid w:val="001B1199"/>
    <w:rsid w:val="001C3046"/>
    <w:rsid w:val="001C4A8B"/>
    <w:rsid w:val="001D3F31"/>
    <w:rsid w:val="001F523D"/>
    <w:rsid w:val="001F6028"/>
    <w:rsid w:val="001F63B9"/>
    <w:rsid w:val="0020121D"/>
    <w:rsid w:val="0021198D"/>
    <w:rsid w:val="00231BDA"/>
    <w:rsid w:val="00237527"/>
    <w:rsid w:val="00244D45"/>
    <w:rsid w:val="00247C9F"/>
    <w:rsid w:val="002722AB"/>
    <w:rsid w:val="0029454F"/>
    <w:rsid w:val="002A3A13"/>
    <w:rsid w:val="002C0EBD"/>
    <w:rsid w:val="002C40AE"/>
    <w:rsid w:val="002D5548"/>
    <w:rsid w:val="002D7881"/>
    <w:rsid w:val="002E0A7E"/>
    <w:rsid w:val="002E648F"/>
    <w:rsid w:val="00305A15"/>
    <w:rsid w:val="00306928"/>
    <w:rsid w:val="0030718F"/>
    <w:rsid w:val="00311730"/>
    <w:rsid w:val="00314E96"/>
    <w:rsid w:val="00323282"/>
    <w:rsid w:val="0033364E"/>
    <w:rsid w:val="0033550E"/>
    <w:rsid w:val="00335A5F"/>
    <w:rsid w:val="003439E7"/>
    <w:rsid w:val="00352B26"/>
    <w:rsid w:val="00355D1D"/>
    <w:rsid w:val="00356454"/>
    <w:rsid w:val="0035672B"/>
    <w:rsid w:val="00387863"/>
    <w:rsid w:val="003925B3"/>
    <w:rsid w:val="00395F96"/>
    <w:rsid w:val="00396D41"/>
    <w:rsid w:val="003A15EF"/>
    <w:rsid w:val="003A54FD"/>
    <w:rsid w:val="003A6526"/>
    <w:rsid w:val="003A672E"/>
    <w:rsid w:val="003B4486"/>
    <w:rsid w:val="003B742B"/>
    <w:rsid w:val="003B7D29"/>
    <w:rsid w:val="003C6866"/>
    <w:rsid w:val="003D2AA9"/>
    <w:rsid w:val="003E3284"/>
    <w:rsid w:val="003E333A"/>
    <w:rsid w:val="003F748E"/>
    <w:rsid w:val="00400B9A"/>
    <w:rsid w:val="00401BB1"/>
    <w:rsid w:val="0040660B"/>
    <w:rsid w:val="004206C8"/>
    <w:rsid w:val="00420F77"/>
    <w:rsid w:val="00421D11"/>
    <w:rsid w:val="00423200"/>
    <w:rsid w:val="004338C6"/>
    <w:rsid w:val="0043429B"/>
    <w:rsid w:val="00436E80"/>
    <w:rsid w:val="00443941"/>
    <w:rsid w:val="004477FE"/>
    <w:rsid w:val="004479CD"/>
    <w:rsid w:val="00452CAF"/>
    <w:rsid w:val="00454AB1"/>
    <w:rsid w:val="00454E9E"/>
    <w:rsid w:val="004607E6"/>
    <w:rsid w:val="004612D2"/>
    <w:rsid w:val="004658AA"/>
    <w:rsid w:val="00473807"/>
    <w:rsid w:val="004744EA"/>
    <w:rsid w:val="00475C56"/>
    <w:rsid w:val="00490467"/>
    <w:rsid w:val="00493645"/>
    <w:rsid w:val="004938BF"/>
    <w:rsid w:val="004A1CB1"/>
    <w:rsid w:val="004A4F45"/>
    <w:rsid w:val="004A54C2"/>
    <w:rsid w:val="004B48B3"/>
    <w:rsid w:val="004B6F01"/>
    <w:rsid w:val="004C5C26"/>
    <w:rsid w:val="004C6727"/>
    <w:rsid w:val="004D083F"/>
    <w:rsid w:val="004D44F2"/>
    <w:rsid w:val="004D6145"/>
    <w:rsid w:val="004E032C"/>
    <w:rsid w:val="004E4237"/>
    <w:rsid w:val="004E4F41"/>
    <w:rsid w:val="004F0A6B"/>
    <w:rsid w:val="00507F19"/>
    <w:rsid w:val="00515BF5"/>
    <w:rsid w:val="00533666"/>
    <w:rsid w:val="00537CC9"/>
    <w:rsid w:val="00541B1C"/>
    <w:rsid w:val="005472C8"/>
    <w:rsid w:val="00547C04"/>
    <w:rsid w:val="00554BDB"/>
    <w:rsid w:val="00555058"/>
    <w:rsid w:val="0055682B"/>
    <w:rsid w:val="0056018F"/>
    <w:rsid w:val="00572B1F"/>
    <w:rsid w:val="00583214"/>
    <w:rsid w:val="00585D86"/>
    <w:rsid w:val="005909E5"/>
    <w:rsid w:val="00592013"/>
    <w:rsid w:val="00592AF7"/>
    <w:rsid w:val="0059610A"/>
    <w:rsid w:val="005A275B"/>
    <w:rsid w:val="005A342B"/>
    <w:rsid w:val="005A6A08"/>
    <w:rsid w:val="005C242A"/>
    <w:rsid w:val="005D01D7"/>
    <w:rsid w:val="005E72A9"/>
    <w:rsid w:val="005F2291"/>
    <w:rsid w:val="005F478A"/>
    <w:rsid w:val="006024EA"/>
    <w:rsid w:val="0060515A"/>
    <w:rsid w:val="00607078"/>
    <w:rsid w:val="00620666"/>
    <w:rsid w:val="00622A68"/>
    <w:rsid w:val="00623DCD"/>
    <w:rsid w:val="0062521F"/>
    <w:rsid w:val="00632545"/>
    <w:rsid w:val="006365E8"/>
    <w:rsid w:val="006424A3"/>
    <w:rsid w:val="00645901"/>
    <w:rsid w:val="00654872"/>
    <w:rsid w:val="00655C6F"/>
    <w:rsid w:val="006637F4"/>
    <w:rsid w:val="00670A44"/>
    <w:rsid w:val="00676136"/>
    <w:rsid w:val="0068351B"/>
    <w:rsid w:val="006A0A75"/>
    <w:rsid w:val="006A71B5"/>
    <w:rsid w:val="006B4EB7"/>
    <w:rsid w:val="006B5FF6"/>
    <w:rsid w:val="006C2625"/>
    <w:rsid w:val="006C2D67"/>
    <w:rsid w:val="006D275E"/>
    <w:rsid w:val="006E1194"/>
    <w:rsid w:val="006E402D"/>
    <w:rsid w:val="006E7844"/>
    <w:rsid w:val="00703418"/>
    <w:rsid w:val="00705BE9"/>
    <w:rsid w:val="00710FEB"/>
    <w:rsid w:val="007154D5"/>
    <w:rsid w:val="00722E3E"/>
    <w:rsid w:val="00733D8C"/>
    <w:rsid w:val="007356C0"/>
    <w:rsid w:val="007405DD"/>
    <w:rsid w:val="00743939"/>
    <w:rsid w:val="007473BC"/>
    <w:rsid w:val="00752EF0"/>
    <w:rsid w:val="00753341"/>
    <w:rsid w:val="007565A8"/>
    <w:rsid w:val="00757AB4"/>
    <w:rsid w:val="00765859"/>
    <w:rsid w:val="00776580"/>
    <w:rsid w:val="00782FA9"/>
    <w:rsid w:val="007A6AEB"/>
    <w:rsid w:val="007C1DE8"/>
    <w:rsid w:val="007C532F"/>
    <w:rsid w:val="007D0242"/>
    <w:rsid w:val="007D53CB"/>
    <w:rsid w:val="007E6EF7"/>
    <w:rsid w:val="007F4D5E"/>
    <w:rsid w:val="007F6384"/>
    <w:rsid w:val="007F683E"/>
    <w:rsid w:val="0081366C"/>
    <w:rsid w:val="0083526D"/>
    <w:rsid w:val="00840045"/>
    <w:rsid w:val="00843577"/>
    <w:rsid w:val="008448E6"/>
    <w:rsid w:val="00847D6B"/>
    <w:rsid w:val="0086167C"/>
    <w:rsid w:val="0086299B"/>
    <w:rsid w:val="00874756"/>
    <w:rsid w:val="00876965"/>
    <w:rsid w:val="00881706"/>
    <w:rsid w:val="0088250D"/>
    <w:rsid w:val="00890175"/>
    <w:rsid w:val="00892343"/>
    <w:rsid w:val="008A60C1"/>
    <w:rsid w:val="008A6664"/>
    <w:rsid w:val="008A720B"/>
    <w:rsid w:val="008B273A"/>
    <w:rsid w:val="008B44BE"/>
    <w:rsid w:val="008B469A"/>
    <w:rsid w:val="008B5B9D"/>
    <w:rsid w:val="008D78DE"/>
    <w:rsid w:val="008F530E"/>
    <w:rsid w:val="00904A4A"/>
    <w:rsid w:val="0093015D"/>
    <w:rsid w:val="00982AC4"/>
    <w:rsid w:val="009A02B3"/>
    <w:rsid w:val="009A65C4"/>
    <w:rsid w:val="009C2C3D"/>
    <w:rsid w:val="009C759F"/>
    <w:rsid w:val="009D5DCF"/>
    <w:rsid w:val="009F4872"/>
    <w:rsid w:val="009F714B"/>
    <w:rsid w:val="00A05A54"/>
    <w:rsid w:val="00A11505"/>
    <w:rsid w:val="00A27EA8"/>
    <w:rsid w:val="00A409F6"/>
    <w:rsid w:val="00A40B7F"/>
    <w:rsid w:val="00A47DA7"/>
    <w:rsid w:val="00A54FC8"/>
    <w:rsid w:val="00A61505"/>
    <w:rsid w:val="00A72DFE"/>
    <w:rsid w:val="00A76073"/>
    <w:rsid w:val="00A76FAC"/>
    <w:rsid w:val="00A90CB3"/>
    <w:rsid w:val="00A93FD8"/>
    <w:rsid w:val="00AA0AE5"/>
    <w:rsid w:val="00AB2517"/>
    <w:rsid w:val="00AD25F9"/>
    <w:rsid w:val="00AD3747"/>
    <w:rsid w:val="00AD49D3"/>
    <w:rsid w:val="00AF20A0"/>
    <w:rsid w:val="00AF2D37"/>
    <w:rsid w:val="00B00852"/>
    <w:rsid w:val="00B12937"/>
    <w:rsid w:val="00B15A94"/>
    <w:rsid w:val="00B16803"/>
    <w:rsid w:val="00B174C0"/>
    <w:rsid w:val="00B31A9F"/>
    <w:rsid w:val="00B32F3E"/>
    <w:rsid w:val="00B334F0"/>
    <w:rsid w:val="00B356FC"/>
    <w:rsid w:val="00B35992"/>
    <w:rsid w:val="00B451CF"/>
    <w:rsid w:val="00B5562C"/>
    <w:rsid w:val="00B6075F"/>
    <w:rsid w:val="00B61191"/>
    <w:rsid w:val="00B67760"/>
    <w:rsid w:val="00B72DFA"/>
    <w:rsid w:val="00B77B72"/>
    <w:rsid w:val="00B9617D"/>
    <w:rsid w:val="00BA7A1D"/>
    <w:rsid w:val="00BA7D44"/>
    <w:rsid w:val="00BA7FA0"/>
    <w:rsid w:val="00BC3329"/>
    <w:rsid w:val="00BD2367"/>
    <w:rsid w:val="00BD51BD"/>
    <w:rsid w:val="00BD5E9B"/>
    <w:rsid w:val="00BD67C5"/>
    <w:rsid w:val="00BF5B1A"/>
    <w:rsid w:val="00C038B4"/>
    <w:rsid w:val="00C05670"/>
    <w:rsid w:val="00C133EB"/>
    <w:rsid w:val="00C14FC8"/>
    <w:rsid w:val="00C15DE9"/>
    <w:rsid w:val="00C20913"/>
    <w:rsid w:val="00C23EFF"/>
    <w:rsid w:val="00C25448"/>
    <w:rsid w:val="00C36CD7"/>
    <w:rsid w:val="00C441DE"/>
    <w:rsid w:val="00C50E93"/>
    <w:rsid w:val="00C63DAC"/>
    <w:rsid w:val="00C718E8"/>
    <w:rsid w:val="00C7787C"/>
    <w:rsid w:val="00C83DC5"/>
    <w:rsid w:val="00C9129E"/>
    <w:rsid w:val="00CA34FD"/>
    <w:rsid w:val="00CB62D4"/>
    <w:rsid w:val="00CB66EF"/>
    <w:rsid w:val="00CB715C"/>
    <w:rsid w:val="00CD0B9F"/>
    <w:rsid w:val="00CD6AEB"/>
    <w:rsid w:val="00CE205D"/>
    <w:rsid w:val="00CF47D7"/>
    <w:rsid w:val="00CF6F2E"/>
    <w:rsid w:val="00D00C9D"/>
    <w:rsid w:val="00D02DCD"/>
    <w:rsid w:val="00D1375F"/>
    <w:rsid w:val="00D15793"/>
    <w:rsid w:val="00D26BDA"/>
    <w:rsid w:val="00D3118A"/>
    <w:rsid w:val="00D3382D"/>
    <w:rsid w:val="00D437B6"/>
    <w:rsid w:val="00D4624A"/>
    <w:rsid w:val="00D561A7"/>
    <w:rsid w:val="00D6760E"/>
    <w:rsid w:val="00D71B9D"/>
    <w:rsid w:val="00D73673"/>
    <w:rsid w:val="00D90C4B"/>
    <w:rsid w:val="00D92A28"/>
    <w:rsid w:val="00D95A27"/>
    <w:rsid w:val="00DA1C0F"/>
    <w:rsid w:val="00DA3CBE"/>
    <w:rsid w:val="00DB7363"/>
    <w:rsid w:val="00DC0634"/>
    <w:rsid w:val="00DD542E"/>
    <w:rsid w:val="00DD5596"/>
    <w:rsid w:val="00DE3046"/>
    <w:rsid w:val="00DE51C3"/>
    <w:rsid w:val="00DE6DF6"/>
    <w:rsid w:val="00DE72B4"/>
    <w:rsid w:val="00DF08CE"/>
    <w:rsid w:val="00DF3C7A"/>
    <w:rsid w:val="00DF4429"/>
    <w:rsid w:val="00DF4925"/>
    <w:rsid w:val="00DF5531"/>
    <w:rsid w:val="00DF5989"/>
    <w:rsid w:val="00E01E8B"/>
    <w:rsid w:val="00E07BBF"/>
    <w:rsid w:val="00E15AEC"/>
    <w:rsid w:val="00E402ED"/>
    <w:rsid w:val="00E52653"/>
    <w:rsid w:val="00E52837"/>
    <w:rsid w:val="00E53B71"/>
    <w:rsid w:val="00E57617"/>
    <w:rsid w:val="00E742C0"/>
    <w:rsid w:val="00E7470C"/>
    <w:rsid w:val="00E83A14"/>
    <w:rsid w:val="00E913EB"/>
    <w:rsid w:val="00E94EF5"/>
    <w:rsid w:val="00E96F1B"/>
    <w:rsid w:val="00E977B8"/>
    <w:rsid w:val="00EA36C2"/>
    <w:rsid w:val="00EA3E69"/>
    <w:rsid w:val="00EA537D"/>
    <w:rsid w:val="00EB659E"/>
    <w:rsid w:val="00EC43FF"/>
    <w:rsid w:val="00EE7B98"/>
    <w:rsid w:val="00EF007B"/>
    <w:rsid w:val="00EF1C53"/>
    <w:rsid w:val="00EF5CD2"/>
    <w:rsid w:val="00EF7224"/>
    <w:rsid w:val="00F1230C"/>
    <w:rsid w:val="00F25C53"/>
    <w:rsid w:val="00F36B13"/>
    <w:rsid w:val="00F43517"/>
    <w:rsid w:val="00F451E1"/>
    <w:rsid w:val="00F6758E"/>
    <w:rsid w:val="00F7086C"/>
    <w:rsid w:val="00F752E8"/>
    <w:rsid w:val="00F753E5"/>
    <w:rsid w:val="00F75B97"/>
    <w:rsid w:val="00F81CF6"/>
    <w:rsid w:val="00F9659B"/>
    <w:rsid w:val="00FA59DC"/>
    <w:rsid w:val="00FB11DA"/>
    <w:rsid w:val="00FB6AB1"/>
    <w:rsid w:val="00FC1CB6"/>
    <w:rsid w:val="00FC40AA"/>
    <w:rsid w:val="00FD2CBD"/>
    <w:rsid w:val="00FE3E39"/>
    <w:rsid w:val="00FE5A08"/>
    <w:rsid w:val="00FE67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180E28AE"/>
  <w15:docId w15:val="{B7BBABB7-1CA4-4628-B8F8-3BA7B07BE5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9199E"/>
    <w:pPr>
      <w:spacing w:before="240" w:line="312" w:lineRule="auto"/>
      <w:jc w:val="both"/>
    </w:pPr>
    <w:rPr>
      <w:rFonts w:ascii="Calibri" w:hAnsi="Calibri"/>
      <w:spacing w:val="-3"/>
      <w:sz w:val="22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493645"/>
    <w:pPr>
      <w:keepNext/>
      <w:pageBreakBefore/>
      <w:widowControl w:val="0"/>
      <w:numPr>
        <w:numId w:val="25"/>
      </w:numPr>
      <w:tabs>
        <w:tab w:val="center" w:pos="4395"/>
        <w:tab w:val="right" w:pos="8789"/>
      </w:tabs>
      <w:outlineLvl w:val="0"/>
    </w:pPr>
    <w:rPr>
      <w:rFonts w:cs="Arial"/>
      <w:kern w:val="28"/>
      <w:szCs w:val="22"/>
    </w:rPr>
  </w:style>
  <w:style w:type="paragraph" w:styleId="Ttulo2">
    <w:name w:val="heading 2"/>
    <w:basedOn w:val="Normal"/>
    <w:next w:val="Normal"/>
    <w:link w:val="Ttulo2Car"/>
    <w:autoRedefine/>
    <w:qFormat/>
    <w:rsid w:val="00C83DC5"/>
    <w:pPr>
      <w:keepNext/>
      <w:spacing w:before="360" w:after="120"/>
      <w:ind w:left="680" w:hanging="680"/>
      <w:outlineLvl w:val="1"/>
    </w:pPr>
    <w:rPr>
      <w:rFonts w:cs="Arial"/>
      <w:b/>
      <w:sz w:val="30"/>
      <w:lang w:val="ca-ES"/>
    </w:rPr>
  </w:style>
  <w:style w:type="paragraph" w:styleId="Ttulo3">
    <w:name w:val="heading 3"/>
    <w:basedOn w:val="Normal"/>
    <w:next w:val="Normal"/>
    <w:autoRedefine/>
    <w:qFormat/>
    <w:rsid w:val="00BF5B1A"/>
    <w:pPr>
      <w:keepNext/>
      <w:tabs>
        <w:tab w:val="left" w:pos="851"/>
      </w:tabs>
      <w:ind w:left="397"/>
      <w:outlineLvl w:val="2"/>
    </w:pPr>
    <w:rPr>
      <w:b/>
      <w:sz w:val="24"/>
      <w:lang w:val="ca-ES"/>
    </w:rPr>
  </w:style>
  <w:style w:type="paragraph" w:styleId="Ttulo4">
    <w:name w:val="heading 4"/>
    <w:basedOn w:val="Normal"/>
    <w:next w:val="Normal"/>
    <w:autoRedefine/>
    <w:qFormat/>
    <w:pPr>
      <w:keepNext/>
      <w:numPr>
        <w:ilvl w:val="3"/>
        <w:numId w:val="2"/>
      </w:numPr>
      <w:spacing w:after="60"/>
      <w:outlineLvl w:val="3"/>
    </w:pPr>
    <w:rPr>
      <w:rFonts w:cs="Arial"/>
      <w:b/>
      <w:iCs/>
    </w:rPr>
  </w:style>
  <w:style w:type="paragraph" w:styleId="Ttulo5">
    <w:name w:val="heading 5"/>
    <w:basedOn w:val="Normal"/>
    <w:next w:val="Normal"/>
    <w:qFormat/>
    <w:pPr>
      <w:numPr>
        <w:ilvl w:val="4"/>
        <w:numId w:val="2"/>
      </w:numPr>
      <w:spacing w:after="60"/>
      <w:outlineLvl w:val="4"/>
    </w:pPr>
  </w:style>
  <w:style w:type="paragraph" w:styleId="Ttulo6">
    <w:name w:val="heading 6"/>
    <w:basedOn w:val="Normal"/>
    <w:next w:val="Normal"/>
    <w:qFormat/>
    <w:pPr>
      <w:numPr>
        <w:ilvl w:val="5"/>
        <w:numId w:val="2"/>
      </w:numPr>
      <w:spacing w:after="60"/>
      <w:outlineLvl w:val="5"/>
    </w:pPr>
    <w:rPr>
      <w:i/>
    </w:rPr>
  </w:style>
  <w:style w:type="paragraph" w:styleId="Ttulo7">
    <w:name w:val="heading 7"/>
    <w:basedOn w:val="Normal"/>
    <w:next w:val="Normal"/>
    <w:qFormat/>
    <w:pPr>
      <w:numPr>
        <w:ilvl w:val="6"/>
        <w:numId w:val="2"/>
      </w:numPr>
      <w:spacing w:after="60"/>
      <w:outlineLvl w:val="6"/>
    </w:pPr>
    <w:rPr>
      <w:sz w:val="20"/>
    </w:rPr>
  </w:style>
  <w:style w:type="paragraph" w:styleId="Ttulo8">
    <w:name w:val="heading 8"/>
    <w:basedOn w:val="Normal"/>
    <w:next w:val="Normal"/>
    <w:qFormat/>
    <w:pPr>
      <w:numPr>
        <w:ilvl w:val="7"/>
        <w:numId w:val="2"/>
      </w:numPr>
      <w:spacing w:after="60"/>
      <w:outlineLvl w:val="7"/>
    </w:pPr>
    <w:rPr>
      <w:i/>
      <w:sz w:val="20"/>
    </w:rPr>
  </w:style>
  <w:style w:type="paragraph" w:styleId="Ttulo9">
    <w:name w:val="heading 9"/>
    <w:basedOn w:val="Normal"/>
    <w:next w:val="Normal"/>
    <w:qFormat/>
    <w:pPr>
      <w:numPr>
        <w:ilvl w:val="8"/>
        <w:numId w:val="2"/>
      </w:numPr>
      <w:spacing w:after="60"/>
      <w:outlineLvl w:val="8"/>
    </w:pPr>
    <w:rPr>
      <w:i/>
      <w:sz w:val="1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Fuentedeencabezadopredeter">
    <w:name w:val="Fuente de encabezado predeter."/>
  </w:style>
  <w:style w:type="paragraph" w:customStyle="1" w:styleId="Escrlegal">
    <w:name w:val="Escr. legal"/>
    <w:pPr>
      <w:tabs>
        <w:tab w:val="left" w:pos="-720"/>
      </w:tabs>
      <w:suppressAutoHyphens/>
      <w:spacing w:line="240" w:lineRule="exact"/>
    </w:pPr>
    <w:rPr>
      <w:rFonts w:ascii="Arial" w:hAnsi="Arial"/>
      <w:sz w:val="24"/>
      <w:lang w:val="en-US"/>
    </w:rPr>
  </w:style>
  <w:style w:type="paragraph" w:styleId="TDC1">
    <w:name w:val="toc 1"/>
    <w:basedOn w:val="Normal"/>
    <w:next w:val="Normal"/>
    <w:autoRedefine/>
    <w:uiPriority w:val="39"/>
    <w:rsid w:val="00E742C0"/>
    <w:pPr>
      <w:tabs>
        <w:tab w:val="left" w:pos="567"/>
        <w:tab w:val="right" w:leader="underscore" w:pos="8789"/>
      </w:tabs>
      <w:spacing w:before="120"/>
      <w:ind w:left="567" w:hanging="567"/>
    </w:pPr>
    <w:rPr>
      <w:b/>
      <w:iCs/>
      <w:caps/>
      <w:noProof/>
      <w:sz w:val="26"/>
      <w:szCs w:val="36"/>
    </w:rPr>
  </w:style>
  <w:style w:type="paragraph" w:styleId="TDC2">
    <w:name w:val="toc 2"/>
    <w:basedOn w:val="Normal"/>
    <w:next w:val="Normal"/>
    <w:autoRedefine/>
    <w:uiPriority w:val="39"/>
    <w:rsid w:val="00E742C0"/>
    <w:pPr>
      <w:tabs>
        <w:tab w:val="left" w:pos="1134"/>
        <w:tab w:val="right" w:leader="dot" w:pos="8789"/>
      </w:tabs>
      <w:spacing w:before="0"/>
      <w:ind w:left="1134" w:right="-1" w:hanging="567"/>
    </w:pPr>
    <w:rPr>
      <w:iCs/>
      <w:noProof/>
      <w:sz w:val="24"/>
      <w:szCs w:val="30"/>
    </w:rPr>
  </w:style>
  <w:style w:type="paragraph" w:styleId="TDC3">
    <w:name w:val="toc 3"/>
    <w:basedOn w:val="Normal"/>
    <w:next w:val="Normal"/>
    <w:autoRedefine/>
    <w:uiPriority w:val="39"/>
    <w:rsid w:val="00E742C0"/>
    <w:pPr>
      <w:tabs>
        <w:tab w:val="right" w:leader="dot" w:pos="8789"/>
      </w:tabs>
      <w:spacing w:before="0"/>
      <w:ind w:left="1843" w:right="-1" w:hanging="709"/>
    </w:pPr>
    <w:rPr>
      <w:iCs/>
      <w:noProof/>
    </w:rPr>
  </w:style>
  <w:style w:type="paragraph" w:styleId="TDC4">
    <w:name w:val="toc 4"/>
    <w:basedOn w:val="Normal"/>
    <w:next w:val="Normal"/>
    <w:autoRedefine/>
    <w:semiHidden/>
    <w:pPr>
      <w:tabs>
        <w:tab w:val="left" w:pos="1680"/>
        <w:tab w:val="right" w:leader="dot" w:pos="8505"/>
      </w:tabs>
      <w:spacing w:before="120"/>
      <w:ind w:left="1702" w:right="567" w:hanging="851"/>
    </w:pPr>
    <w:rPr>
      <w:iCs/>
      <w:noProof/>
      <w:szCs w:val="22"/>
    </w:rPr>
  </w:style>
  <w:style w:type="paragraph" w:styleId="TDC5">
    <w:name w:val="toc 5"/>
    <w:basedOn w:val="Normal"/>
    <w:next w:val="Normal"/>
    <w:semiHidden/>
    <w:pPr>
      <w:tabs>
        <w:tab w:val="center" w:leader="dot" w:pos="4253"/>
        <w:tab w:val="right" w:leader="underscore" w:pos="8504"/>
      </w:tabs>
      <w:ind w:left="960"/>
    </w:pPr>
    <w:rPr>
      <w:sz w:val="20"/>
    </w:rPr>
  </w:style>
  <w:style w:type="character" w:customStyle="1" w:styleId="EquationCaption">
    <w:name w:val="_Equation Caption"/>
  </w:style>
  <w:style w:type="paragraph" w:styleId="Encabezado">
    <w:name w:val="header"/>
    <w:basedOn w:val="Normal"/>
    <w:link w:val="EncabezadoCar"/>
    <w:uiPriority w:val="99"/>
    <w:pPr>
      <w:tabs>
        <w:tab w:val="center" w:pos="4252"/>
        <w:tab w:val="right" w:pos="8504"/>
      </w:tabs>
    </w:pPr>
  </w:style>
  <w:style w:type="paragraph" w:styleId="Piedepgina">
    <w:name w:val="footer"/>
    <w:basedOn w:val="Normal"/>
    <w:pPr>
      <w:tabs>
        <w:tab w:val="center" w:pos="4252"/>
        <w:tab w:val="right" w:pos="8504"/>
      </w:tabs>
    </w:pPr>
  </w:style>
  <w:style w:type="character" w:styleId="Nmerodepgina">
    <w:name w:val="page number"/>
    <w:rPr>
      <w:rFonts w:ascii="Arial" w:hAnsi="Arial"/>
    </w:rPr>
  </w:style>
  <w:style w:type="paragraph" w:styleId="Ttulodendice">
    <w:name w:val="index heading"/>
    <w:basedOn w:val="Normal"/>
    <w:next w:val="Normal"/>
    <w:semiHidden/>
    <w:pPr>
      <w:spacing w:after="120"/>
      <w:jc w:val="center"/>
    </w:pPr>
    <w:rPr>
      <w:b/>
      <w:sz w:val="26"/>
    </w:rPr>
  </w:style>
  <w:style w:type="paragraph" w:styleId="Textonotapie">
    <w:name w:val="footnote text"/>
    <w:basedOn w:val="Normal"/>
    <w:semiHidden/>
    <w:pPr>
      <w:ind w:left="142" w:hanging="142"/>
    </w:pPr>
    <w:rPr>
      <w:sz w:val="20"/>
    </w:rPr>
  </w:style>
  <w:style w:type="paragraph" w:customStyle="1" w:styleId="Epgrafe">
    <w:name w:val="Epígrafe"/>
    <w:basedOn w:val="Normal"/>
    <w:next w:val="Normal"/>
    <w:qFormat/>
    <w:rsid w:val="00733D8C"/>
    <w:pPr>
      <w:tabs>
        <w:tab w:val="left" w:pos="993"/>
      </w:tabs>
      <w:spacing w:after="120"/>
      <w:ind w:left="992" w:hanging="992"/>
      <w:jc w:val="left"/>
    </w:pPr>
    <w:rPr>
      <w:b/>
      <w:bCs/>
      <w:sz w:val="20"/>
    </w:rPr>
  </w:style>
  <w:style w:type="character" w:styleId="Refdenotaalpie">
    <w:name w:val="footnote reference"/>
    <w:semiHidden/>
    <w:rPr>
      <w:vertAlign w:val="superscript"/>
    </w:rPr>
  </w:style>
  <w:style w:type="character" w:styleId="Refdenotaalfinal">
    <w:name w:val="endnote reference"/>
    <w:semiHidden/>
    <w:rPr>
      <w:vertAlign w:val="superscript"/>
    </w:rPr>
  </w:style>
  <w:style w:type="paragraph" w:styleId="Tabladeilustraciones">
    <w:name w:val="table of figures"/>
    <w:basedOn w:val="Normal"/>
    <w:next w:val="Normal"/>
    <w:semiHidden/>
    <w:pPr>
      <w:tabs>
        <w:tab w:val="right" w:leader="underscore" w:pos="8504"/>
      </w:tabs>
      <w:spacing w:after="120"/>
      <w:ind w:left="482" w:hanging="482"/>
    </w:pPr>
  </w:style>
  <w:style w:type="paragraph" w:styleId="Listaconvietas2">
    <w:name w:val="List Bullet 2"/>
    <w:basedOn w:val="Normal"/>
    <w:autoRedefine/>
    <w:pPr>
      <w:tabs>
        <w:tab w:val="center" w:pos="4253"/>
        <w:tab w:val="right" w:pos="8505"/>
      </w:tabs>
      <w:spacing w:line="360" w:lineRule="auto"/>
      <w:ind w:left="566" w:hanging="283"/>
    </w:pPr>
    <w:rPr>
      <w:spacing w:val="0"/>
    </w:rPr>
  </w:style>
  <w:style w:type="character" w:styleId="Hipervnculo">
    <w:name w:val="Hyperlink"/>
    <w:uiPriority w:val="99"/>
    <w:rPr>
      <w:color w:val="0000FF"/>
      <w:u w:val="single"/>
    </w:rPr>
  </w:style>
  <w:style w:type="paragraph" w:styleId="Mapadeldocumento">
    <w:name w:val="Document Map"/>
    <w:basedOn w:val="Normal"/>
    <w:semiHidden/>
    <w:pPr>
      <w:shd w:val="clear" w:color="auto" w:fill="000080"/>
    </w:pPr>
    <w:rPr>
      <w:rFonts w:ascii="Tahoma" w:hAnsi="Tahoma" w:cs="Tahoma"/>
    </w:rPr>
  </w:style>
  <w:style w:type="character" w:styleId="Hipervnculovisitado">
    <w:name w:val="FollowedHyperlink"/>
    <w:rPr>
      <w:color w:val="800080"/>
      <w:u w:val="single"/>
    </w:rPr>
  </w:style>
  <w:style w:type="paragraph" w:styleId="TDC6">
    <w:name w:val="toc 6"/>
    <w:basedOn w:val="Normal"/>
    <w:next w:val="Normal"/>
    <w:autoRedefine/>
    <w:semiHidden/>
    <w:pPr>
      <w:spacing w:before="0" w:line="240" w:lineRule="auto"/>
      <w:ind w:left="1200"/>
      <w:jc w:val="left"/>
    </w:pPr>
    <w:rPr>
      <w:rFonts w:ascii="Times New Roman" w:hAnsi="Times New Roman"/>
      <w:spacing w:val="0"/>
      <w:sz w:val="24"/>
      <w:szCs w:val="24"/>
    </w:rPr>
  </w:style>
  <w:style w:type="paragraph" w:styleId="TDC7">
    <w:name w:val="toc 7"/>
    <w:basedOn w:val="Normal"/>
    <w:next w:val="Normal"/>
    <w:autoRedefine/>
    <w:semiHidden/>
    <w:pPr>
      <w:spacing w:before="0" w:line="240" w:lineRule="auto"/>
      <w:ind w:left="1440"/>
      <w:jc w:val="left"/>
    </w:pPr>
    <w:rPr>
      <w:rFonts w:ascii="Times New Roman" w:hAnsi="Times New Roman"/>
      <w:spacing w:val="0"/>
      <w:sz w:val="24"/>
      <w:szCs w:val="24"/>
    </w:rPr>
  </w:style>
  <w:style w:type="paragraph" w:styleId="TDC8">
    <w:name w:val="toc 8"/>
    <w:basedOn w:val="Normal"/>
    <w:next w:val="Normal"/>
    <w:autoRedefine/>
    <w:semiHidden/>
    <w:pPr>
      <w:spacing w:before="0" w:line="240" w:lineRule="auto"/>
      <w:ind w:left="1680"/>
      <w:jc w:val="left"/>
    </w:pPr>
    <w:rPr>
      <w:rFonts w:ascii="Times New Roman" w:hAnsi="Times New Roman"/>
      <w:spacing w:val="0"/>
      <w:sz w:val="24"/>
      <w:szCs w:val="24"/>
    </w:rPr>
  </w:style>
  <w:style w:type="paragraph" w:styleId="TDC9">
    <w:name w:val="toc 9"/>
    <w:basedOn w:val="Normal"/>
    <w:next w:val="Normal"/>
    <w:autoRedefine/>
    <w:semiHidden/>
    <w:pPr>
      <w:spacing w:before="0" w:line="240" w:lineRule="auto"/>
      <w:ind w:left="1920"/>
      <w:jc w:val="left"/>
    </w:pPr>
    <w:rPr>
      <w:rFonts w:ascii="Times New Roman" w:hAnsi="Times New Roman"/>
      <w:spacing w:val="0"/>
      <w:sz w:val="24"/>
      <w:szCs w:val="24"/>
    </w:rPr>
  </w:style>
  <w:style w:type="paragraph" w:styleId="ndice1">
    <w:name w:val="index 1"/>
    <w:basedOn w:val="Normal"/>
    <w:next w:val="Normal"/>
    <w:autoRedefine/>
    <w:semiHidden/>
    <w:pPr>
      <w:ind w:left="220" w:hanging="220"/>
    </w:pPr>
  </w:style>
  <w:style w:type="paragraph" w:customStyle="1" w:styleId="Numeracionecuaciones">
    <w:name w:val="Numeracion ecuaciones"/>
    <w:basedOn w:val="Epgrafe"/>
    <w:autoRedefine/>
    <w:rsid w:val="00DF3C7A"/>
    <w:pPr>
      <w:keepNext/>
      <w:framePr w:w="8756" w:wrap="auto" w:hAnchor="text" w:x="874" w:y="-7"/>
      <w:tabs>
        <w:tab w:val="clear" w:pos="993"/>
        <w:tab w:val="right" w:pos="8789"/>
      </w:tabs>
      <w:spacing w:before="0" w:after="0"/>
      <w:ind w:left="0" w:firstLine="0"/>
      <w:jc w:val="both"/>
    </w:pPr>
  </w:style>
  <w:style w:type="paragraph" w:styleId="Sangra2detindependiente">
    <w:name w:val="Body Text Indent 2"/>
    <w:basedOn w:val="Normal"/>
    <w:pPr>
      <w:spacing w:before="0" w:line="240" w:lineRule="auto"/>
      <w:ind w:left="3969"/>
    </w:pPr>
    <w:rPr>
      <w:rFonts w:cs="Arial"/>
      <w:spacing w:val="0"/>
      <w:szCs w:val="24"/>
    </w:rPr>
  </w:style>
  <w:style w:type="paragraph" w:styleId="Sangra3detindependiente">
    <w:name w:val="Body Text Indent 3"/>
    <w:basedOn w:val="Normal"/>
    <w:pPr>
      <w:spacing w:before="0" w:line="240" w:lineRule="auto"/>
      <w:ind w:firstLine="708"/>
    </w:pPr>
    <w:rPr>
      <w:spacing w:val="0"/>
      <w:szCs w:val="24"/>
    </w:rPr>
  </w:style>
  <w:style w:type="paragraph" w:styleId="Sangradetextonormal">
    <w:name w:val="Body Text Indent"/>
    <w:basedOn w:val="Normal"/>
    <w:pPr>
      <w:spacing w:before="0" w:line="240" w:lineRule="auto"/>
      <w:ind w:firstLine="708"/>
    </w:pPr>
    <w:rPr>
      <w:rFonts w:ascii="Comic Sans MS" w:hAnsi="Comic Sans MS"/>
      <w:spacing w:val="0"/>
      <w:sz w:val="24"/>
      <w:szCs w:val="24"/>
    </w:rPr>
  </w:style>
  <w:style w:type="paragraph" w:styleId="Subttulo">
    <w:name w:val="Subtitle"/>
    <w:basedOn w:val="Normal"/>
    <w:qFormat/>
    <w:pPr>
      <w:pBdr>
        <w:bottom w:val="single" w:sz="4" w:space="1" w:color="auto"/>
      </w:pBdr>
      <w:spacing w:before="0" w:line="240" w:lineRule="auto"/>
    </w:pPr>
    <w:rPr>
      <w:rFonts w:ascii="Comic Sans MS" w:hAnsi="Comic Sans MS"/>
      <w:b/>
      <w:bCs/>
      <w:spacing w:val="0"/>
      <w:sz w:val="24"/>
      <w:szCs w:val="24"/>
    </w:rPr>
  </w:style>
  <w:style w:type="paragraph" w:styleId="Textoindependiente">
    <w:name w:val="Body Text"/>
    <w:basedOn w:val="Normal"/>
    <w:pPr>
      <w:spacing w:before="0" w:line="240" w:lineRule="auto"/>
    </w:pPr>
    <w:rPr>
      <w:rFonts w:ascii="Comic Sans MS" w:hAnsi="Comic Sans MS"/>
      <w:spacing w:val="0"/>
      <w:sz w:val="24"/>
      <w:szCs w:val="24"/>
    </w:rPr>
  </w:style>
  <w:style w:type="paragraph" w:styleId="Textoindependiente2">
    <w:name w:val="Body Text 2"/>
    <w:basedOn w:val="Normal"/>
    <w:pPr>
      <w:spacing w:before="0" w:line="240" w:lineRule="auto"/>
      <w:jc w:val="left"/>
    </w:pPr>
    <w:rPr>
      <w:rFonts w:cs="Arial"/>
      <w:spacing w:val="0"/>
      <w:szCs w:val="24"/>
    </w:rPr>
  </w:style>
  <w:style w:type="paragraph" w:styleId="Textoindependiente3">
    <w:name w:val="Body Text 3"/>
    <w:basedOn w:val="Normal"/>
    <w:pPr>
      <w:spacing w:before="0" w:line="240" w:lineRule="auto"/>
    </w:pPr>
    <w:rPr>
      <w:rFonts w:cs="Arial"/>
      <w:spacing w:val="0"/>
      <w:szCs w:val="24"/>
    </w:rPr>
  </w:style>
  <w:style w:type="paragraph" w:styleId="Textonotaalfinal">
    <w:name w:val="endnote text"/>
    <w:basedOn w:val="Normal"/>
    <w:semiHidden/>
    <w:rPr>
      <w:sz w:val="20"/>
    </w:rPr>
  </w:style>
  <w:style w:type="paragraph" w:customStyle="1" w:styleId="Ttulo10">
    <w:name w:val="Título1"/>
    <w:basedOn w:val="Normal"/>
    <w:qFormat/>
    <w:pPr>
      <w:spacing w:before="0" w:line="240" w:lineRule="auto"/>
      <w:jc w:val="center"/>
    </w:pPr>
    <w:rPr>
      <w:b/>
      <w:bCs/>
      <w:spacing w:val="0"/>
      <w:sz w:val="24"/>
      <w:szCs w:val="24"/>
    </w:rPr>
  </w:style>
  <w:style w:type="paragraph" w:customStyle="1" w:styleId="xl36">
    <w:name w:val="xl36"/>
    <w:basedOn w:val="Normal"/>
    <w:pPr>
      <w:pBdr>
        <w:left w:val="single" w:sz="4" w:space="0" w:color="auto"/>
      </w:pBdr>
      <w:spacing w:before="100" w:beforeAutospacing="1" w:after="100" w:afterAutospacing="1" w:line="240" w:lineRule="auto"/>
      <w:jc w:val="left"/>
    </w:pPr>
    <w:rPr>
      <w:rFonts w:cs="Arial"/>
      <w:b/>
      <w:bCs/>
      <w:spacing w:val="0"/>
      <w:sz w:val="24"/>
      <w:szCs w:val="24"/>
    </w:rPr>
  </w:style>
  <w:style w:type="paragraph" w:customStyle="1" w:styleId="font5">
    <w:name w:val="font5"/>
    <w:basedOn w:val="Normal"/>
    <w:pPr>
      <w:spacing w:before="100" w:beforeAutospacing="1" w:after="100" w:afterAutospacing="1" w:line="240" w:lineRule="auto"/>
      <w:jc w:val="left"/>
    </w:pPr>
    <w:rPr>
      <w:rFonts w:cs="Arial"/>
      <w:b/>
      <w:bCs/>
      <w:spacing w:val="0"/>
      <w:sz w:val="20"/>
    </w:rPr>
  </w:style>
  <w:style w:type="character" w:styleId="Refdecomentario">
    <w:name w:val="annotation reference"/>
    <w:semiHidden/>
    <w:rsid w:val="00EE7B98"/>
    <w:rPr>
      <w:sz w:val="16"/>
      <w:szCs w:val="16"/>
    </w:rPr>
  </w:style>
  <w:style w:type="paragraph" w:styleId="Textocomentario">
    <w:name w:val="annotation text"/>
    <w:basedOn w:val="Normal"/>
    <w:semiHidden/>
    <w:rsid w:val="00EE7B98"/>
    <w:rPr>
      <w:sz w:val="20"/>
    </w:rPr>
  </w:style>
  <w:style w:type="paragraph" w:styleId="Asuntodelcomentario">
    <w:name w:val="annotation subject"/>
    <w:basedOn w:val="Textocomentario"/>
    <w:next w:val="Textocomentario"/>
    <w:semiHidden/>
    <w:rsid w:val="00EE7B98"/>
    <w:rPr>
      <w:b/>
      <w:bCs/>
    </w:rPr>
  </w:style>
  <w:style w:type="paragraph" w:styleId="Textodeglobo">
    <w:name w:val="Balloon Text"/>
    <w:basedOn w:val="Normal"/>
    <w:semiHidden/>
    <w:rsid w:val="00EE7B98"/>
    <w:rPr>
      <w:rFonts w:ascii="Tahoma" w:hAnsi="Tahoma" w:cs="Tahoma"/>
      <w:sz w:val="16"/>
      <w:szCs w:val="16"/>
    </w:rPr>
  </w:style>
  <w:style w:type="paragraph" w:styleId="Sinespaciado">
    <w:name w:val="No Spacing"/>
    <w:link w:val="SinespaciadoCar"/>
    <w:uiPriority w:val="1"/>
    <w:qFormat/>
    <w:rsid w:val="005E72A9"/>
    <w:rPr>
      <w:rFonts w:asciiTheme="minorHAnsi" w:eastAsiaTheme="minorEastAsia" w:hAnsiTheme="minorHAnsi" w:cstheme="minorBidi"/>
      <w:sz w:val="22"/>
      <w:szCs w:val="22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5E72A9"/>
    <w:rPr>
      <w:rFonts w:asciiTheme="minorHAnsi" w:eastAsiaTheme="minorEastAsia" w:hAnsiTheme="minorHAnsi" w:cstheme="minorBidi"/>
      <w:sz w:val="22"/>
      <w:szCs w:val="22"/>
    </w:rPr>
  </w:style>
  <w:style w:type="table" w:styleId="Tablaconcuadrcula">
    <w:name w:val="Table Grid"/>
    <w:basedOn w:val="Tablanormal"/>
    <w:uiPriority w:val="59"/>
    <w:rsid w:val="00733D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BC3329"/>
    <w:pPr>
      <w:ind w:left="720"/>
      <w:contextualSpacing/>
    </w:pPr>
  </w:style>
  <w:style w:type="paragraph" w:customStyle="1" w:styleId="Titol2Annex">
    <w:name w:val="Titol 2 Annex"/>
    <w:basedOn w:val="Ttulo2"/>
    <w:next w:val="Normal"/>
    <w:qFormat/>
    <w:rsid w:val="00BC3329"/>
    <w:pPr>
      <w:ind w:left="0" w:firstLine="0"/>
    </w:pPr>
  </w:style>
  <w:style w:type="character" w:customStyle="1" w:styleId="EncabezadoCar">
    <w:name w:val="Encabezado Car"/>
    <w:basedOn w:val="Fuentedeprrafopredeter"/>
    <w:link w:val="Encabezado"/>
    <w:uiPriority w:val="99"/>
    <w:rsid w:val="00131223"/>
    <w:rPr>
      <w:rFonts w:ascii="Calibri" w:hAnsi="Calibri"/>
      <w:spacing w:val="-3"/>
      <w:sz w:val="22"/>
    </w:rPr>
  </w:style>
  <w:style w:type="paragraph" w:styleId="Revisin">
    <w:name w:val="Revision"/>
    <w:hidden/>
    <w:uiPriority w:val="99"/>
    <w:semiHidden/>
    <w:rsid w:val="00E94EF5"/>
    <w:rPr>
      <w:rFonts w:ascii="Calibri" w:hAnsi="Calibri"/>
      <w:spacing w:val="-3"/>
      <w:sz w:val="22"/>
    </w:rPr>
  </w:style>
  <w:style w:type="character" w:customStyle="1" w:styleId="Ttulo1Car">
    <w:name w:val="Título 1 Car"/>
    <w:basedOn w:val="Fuentedeprrafopredeter"/>
    <w:link w:val="Ttulo1"/>
    <w:uiPriority w:val="9"/>
    <w:rsid w:val="00493645"/>
    <w:rPr>
      <w:rFonts w:ascii="Calibri" w:hAnsi="Calibri" w:cs="Arial"/>
      <w:spacing w:val="-3"/>
      <w:kern w:val="28"/>
      <w:sz w:val="22"/>
      <w:szCs w:val="22"/>
    </w:rPr>
  </w:style>
  <w:style w:type="character" w:styleId="Mencinsinresolver">
    <w:name w:val="Unresolved Mention"/>
    <w:basedOn w:val="Fuentedeprrafopredeter"/>
    <w:uiPriority w:val="99"/>
    <w:semiHidden/>
    <w:unhideWhenUsed/>
    <w:rsid w:val="009A65C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A7A1D"/>
    <w:pPr>
      <w:spacing w:before="100" w:beforeAutospacing="1" w:after="100" w:afterAutospacing="1" w:line="240" w:lineRule="auto"/>
      <w:jc w:val="left"/>
    </w:pPr>
    <w:rPr>
      <w:rFonts w:ascii="Times New Roman" w:hAnsi="Times New Roman"/>
      <w:spacing w:val="0"/>
      <w:sz w:val="24"/>
      <w:szCs w:val="24"/>
    </w:rPr>
  </w:style>
  <w:style w:type="paragraph" w:styleId="Ttulo">
    <w:name w:val="Title"/>
    <w:basedOn w:val="Normal"/>
    <w:next w:val="Normal"/>
    <w:link w:val="TtuloCar"/>
    <w:uiPriority w:val="10"/>
    <w:qFormat/>
    <w:rsid w:val="00DF4925"/>
    <w:pPr>
      <w:spacing w:before="0" w:line="240" w:lineRule="auto"/>
      <w:contextualSpacing/>
      <w:jc w:val="left"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tuloCar">
    <w:name w:val="Título Car"/>
    <w:basedOn w:val="Fuentedeprrafopredeter"/>
    <w:link w:val="Ttulo"/>
    <w:uiPriority w:val="10"/>
    <w:rsid w:val="00DF4925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tulo2Car">
    <w:name w:val="Título 2 Car"/>
    <w:basedOn w:val="Fuentedeprrafopredeter"/>
    <w:link w:val="Ttulo2"/>
    <w:rsid w:val="00EF007B"/>
    <w:rPr>
      <w:rFonts w:ascii="Calibri" w:hAnsi="Calibri" w:cs="Arial"/>
      <w:b/>
      <w:spacing w:val="-3"/>
      <w:sz w:val="30"/>
      <w:lang w:val="ca-ES"/>
    </w:rPr>
  </w:style>
  <w:style w:type="character" w:styleId="Textodelmarcadordeposicin">
    <w:name w:val="Placeholder Text"/>
    <w:basedOn w:val="Fuentedeprrafopredeter"/>
    <w:uiPriority w:val="99"/>
    <w:semiHidden/>
    <w:rsid w:val="00454AB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387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4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1077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51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7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579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031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19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798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428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14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7466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15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817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161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9238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509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2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118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38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4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1517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5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943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44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109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1867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356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65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09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273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15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7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663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25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4771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637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200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5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65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72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675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958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18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49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11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93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9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35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1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1474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850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241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880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93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326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20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010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47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650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2917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115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1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225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93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340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96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891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867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086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57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73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61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9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43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079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626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7292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1268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41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881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998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0866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87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838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245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12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4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96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042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header" Target="header7.xml"/><Relationship Id="rId26" Type="http://schemas.openxmlformats.org/officeDocument/2006/relationships/hyperlink" Target="https://www.robotix.com" TargetMode="External"/><Relationship Id="rId39" Type="http://schemas.openxmlformats.org/officeDocument/2006/relationships/hyperlink" Target="https://www.instructables.com/member/bazmarc/" TargetMode="External"/><Relationship Id="rId21" Type="http://schemas.openxmlformats.org/officeDocument/2006/relationships/comments" Target="comments.xml"/><Relationship Id="rId34" Type="http://schemas.openxmlformats.org/officeDocument/2006/relationships/image" Target="media/image10.png"/><Relationship Id="rId42" Type="http://schemas.openxmlformats.org/officeDocument/2006/relationships/hyperlink" Target="http://publica.upc.edu/ca/estil/bibliografies" TargetMode="External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9" Type="http://schemas.openxmlformats.org/officeDocument/2006/relationships/image" Target="media/image7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4.jpg"/><Relationship Id="rId32" Type="http://schemas.openxmlformats.org/officeDocument/2006/relationships/image" Target="media/image9.jpg"/><Relationship Id="rId37" Type="http://schemas.openxmlformats.org/officeDocument/2006/relationships/image" Target="media/image12.png"/><Relationship Id="rId40" Type="http://schemas.openxmlformats.org/officeDocument/2006/relationships/image" Target="media/image14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microsoft.com/office/2016/09/relationships/commentsIds" Target="commentsIds.xml"/><Relationship Id="rId28" Type="http://schemas.openxmlformats.org/officeDocument/2006/relationships/hyperlink" Target="http://shop.lego.com" TargetMode="External"/><Relationship Id="rId36" Type="http://schemas.openxmlformats.org/officeDocument/2006/relationships/image" Target="media/image11.png"/><Relationship Id="rId10" Type="http://schemas.openxmlformats.org/officeDocument/2006/relationships/header" Target="header1.xml"/><Relationship Id="rId19" Type="http://schemas.openxmlformats.org/officeDocument/2006/relationships/header" Target="header8.xml"/><Relationship Id="rId31" Type="http://schemas.openxmlformats.org/officeDocument/2006/relationships/image" Target="media/image8.jpg"/><Relationship Id="rId44" Type="http://schemas.openxmlformats.org/officeDocument/2006/relationships/header" Target="header10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header" Target="header3.xml"/><Relationship Id="rId22" Type="http://schemas.microsoft.com/office/2011/relationships/commentsExtended" Target="commentsExtended.xml"/><Relationship Id="rId27" Type="http://schemas.openxmlformats.org/officeDocument/2006/relationships/image" Target="media/image6.jpeg"/><Relationship Id="rId30" Type="http://schemas.openxmlformats.org/officeDocument/2006/relationships/hyperlink" Target="http://shop.lego.com" TargetMode="External"/><Relationship Id="rId35" Type="http://schemas.openxmlformats.org/officeDocument/2006/relationships/hyperlink" Target="http://robotc.net" TargetMode="External"/><Relationship Id="rId43" Type="http://schemas.openxmlformats.org/officeDocument/2006/relationships/hyperlink" Target="http://publica.upc.edu/ca/estil/bibliografies" TargetMode="Externa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footer" Target="footer1.xml"/><Relationship Id="rId17" Type="http://schemas.openxmlformats.org/officeDocument/2006/relationships/header" Target="header6.xml"/><Relationship Id="rId25" Type="http://schemas.openxmlformats.org/officeDocument/2006/relationships/image" Target="media/image5.png"/><Relationship Id="rId33" Type="http://schemas.openxmlformats.org/officeDocument/2006/relationships/hyperlink" Target="http://shop.lego.com" TargetMode="External"/><Relationship Id="rId38" Type="http://schemas.openxmlformats.org/officeDocument/2006/relationships/image" Target="media/image13.jpeg"/><Relationship Id="rId46" Type="http://schemas.microsoft.com/office/2011/relationships/people" Target="people.xml"/><Relationship Id="rId20" Type="http://schemas.openxmlformats.org/officeDocument/2006/relationships/header" Target="header9.xml"/><Relationship Id="rId41" Type="http://schemas.openxmlformats.org/officeDocument/2006/relationships/image" Target="media/image15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EG</b:Tag>
    <b:SourceType>InternetSite</b:SourceType>
    <b:Guid>{FE5D3189-E7FD-BD4C-A998-92B3868C400F}</b:Guid>
    <b:Title>LEGO</b:Title>
    <b:InternetSiteTitle>History - Mindstorms LEGO.com</b:InternetSiteTitle>
    <b:URL>https://www.lego.com/en-us/mindstorms/history</b:URL>
    <b:RefOrder>1</b:RefOrder>
  </b:Source>
</b:Sources>
</file>

<file path=customXml/itemProps1.xml><?xml version="1.0" encoding="utf-8"?>
<ds:datastoreItem xmlns:ds="http://schemas.openxmlformats.org/officeDocument/2006/customXml" ds:itemID="{3556C9A5-8B1A-C545-B6E1-2AE2BE7344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3</TotalTime>
  <Pages>41</Pages>
  <Words>9358</Words>
  <Characters>48662</Characters>
  <Application>Microsoft Office Word</Application>
  <DocSecurity>0</DocSecurity>
  <Lines>1105</Lines>
  <Paragraphs>630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Títol</vt:lpstr>
      </vt:variant>
      <vt:variant>
        <vt:i4>1</vt:i4>
      </vt:variant>
    </vt:vector>
  </HeadingPairs>
  <TitlesOfParts>
    <vt:vector size="3" baseType="lpstr">
      <vt:lpstr>Plantilla PFC</vt:lpstr>
      <vt:lpstr>Plantilla PFC</vt:lpstr>
      <vt:lpstr>Plantilla PFC</vt:lpstr>
    </vt:vector>
  </TitlesOfParts>
  <Manager>R²M</Manager>
  <Company>MYR</Company>
  <LinksUpToDate>false</LinksUpToDate>
  <CharactersWithSpaces>57390</CharactersWithSpaces>
  <SharedDoc>false</SharedDoc>
  <HLinks>
    <vt:vector size="108" baseType="variant">
      <vt:variant>
        <vt:i4>1835059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7656900</vt:lpwstr>
      </vt:variant>
      <vt:variant>
        <vt:i4>131077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7656899</vt:lpwstr>
      </vt:variant>
      <vt:variant>
        <vt:i4>137631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7656898</vt:lpwstr>
      </vt:variant>
      <vt:variant>
        <vt:i4>170399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7656897</vt:lpwstr>
      </vt:variant>
      <vt:variant>
        <vt:i4>176953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7656896</vt:lpwstr>
      </vt:variant>
      <vt:variant>
        <vt:i4>1572922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7656895</vt:lpwstr>
      </vt:variant>
      <vt:variant>
        <vt:i4>163845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7656894</vt:lpwstr>
      </vt:variant>
      <vt:variant>
        <vt:i4>196613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7656893</vt:lpwstr>
      </vt:variant>
      <vt:variant>
        <vt:i4>203167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7656892</vt:lpwstr>
      </vt:variant>
      <vt:variant>
        <vt:i4>183506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7656891</vt:lpwstr>
      </vt:variant>
      <vt:variant>
        <vt:i4>190060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7656890</vt:lpwstr>
      </vt:variant>
      <vt:variant>
        <vt:i4>131077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7656889</vt:lpwstr>
      </vt:variant>
      <vt:variant>
        <vt:i4>1376315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7656888</vt:lpwstr>
      </vt:variant>
      <vt:variant>
        <vt:i4>1703995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7656887</vt:lpwstr>
      </vt:variant>
      <vt:variant>
        <vt:i4>1769531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7656886</vt:lpwstr>
      </vt:variant>
      <vt:variant>
        <vt:i4>157292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7656885</vt:lpwstr>
      </vt:variant>
      <vt:variant>
        <vt:i4>163845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7656884</vt:lpwstr>
      </vt:variant>
      <vt:variant>
        <vt:i4>196613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765688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illa PFC</dc:title>
  <dc:subject>Plantilla PFC</dc:subject>
  <dc:creator>Rafael Ruiz</dc:creator>
  <cp:lastModifiedBy>Pol Codinachs</cp:lastModifiedBy>
  <cp:revision>8</cp:revision>
  <cp:lastPrinted>2016-11-29T12:21:00Z</cp:lastPrinted>
  <dcterms:created xsi:type="dcterms:W3CDTF">2019-05-13T17:01:00Z</dcterms:created>
  <dcterms:modified xsi:type="dcterms:W3CDTF">2019-05-15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a6944f89-1b01-3b99-9a89-8759408b10b7</vt:lpwstr>
  </property>
  <property fmtid="{D5CDD505-2E9C-101B-9397-08002B2CF9AE}" pid="25" name="MSIP_Label_1bc0f418-96a4-4caf-9d7c-ccc5ec7f9d91_Enabled">
    <vt:lpwstr>True</vt:lpwstr>
  </property>
  <property fmtid="{D5CDD505-2E9C-101B-9397-08002B2CF9AE}" pid="26" name="MSIP_Label_1bc0f418-96a4-4caf-9d7c-ccc5ec7f9d91_SiteId">
    <vt:lpwstr>e0793d39-0939-496d-b129-198edd916feb</vt:lpwstr>
  </property>
  <property fmtid="{D5CDD505-2E9C-101B-9397-08002B2CF9AE}" pid="27" name="MSIP_Label_1bc0f418-96a4-4caf-9d7c-ccc5ec7f9d91_Owner">
    <vt:lpwstr>p.codinachs.la.torre@accenture.com</vt:lpwstr>
  </property>
  <property fmtid="{D5CDD505-2E9C-101B-9397-08002B2CF9AE}" pid="28" name="MSIP_Label_1bc0f418-96a4-4caf-9d7c-ccc5ec7f9d91_SetDate">
    <vt:lpwstr>2019-05-14T14:10:02.2114174Z</vt:lpwstr>
  </property>
  <property fmtid="{D5CDD505-2E9C-101B-9397-08002B2CF9AE}" pid="29" name="MSIP_Label_1bc0f418-96a4-4caf-9d7c-ccc5ec7f9d91_Name">
    <vt:lpwstr>Unrestricted</vt:lpwstr>
  </property>
  <property fmtid="{D5CDD505-2E9C-101B-9397-08002B2CF9AE}" pid="30" name="MSIP_Label_1bc0f418-96a4-4caf-9d7c-ccc5ec7f9d91_Application">
    <vt:lpwstr>Microsoft Azure Information Protection</vt:lpwstr>
  </property>
  <property fmtid="{D5CDD505-2E9C-101B-9397-08002B2CF9AE}" pid="31" name="MSIP_Label_1bc0f418-96a4-4caf-9d7c-ccc5ec7f9d91_Extended_MSFT_Method">
    <vt:lpwstr>Manual</vt:lpwstr>
  </property>
  <property fmtid="{D5CDD505-2E9C-101B-9397-08002B2CF9AE}" pid="32" name="Sensitivity">
    <vt:lpwstr>Unrestricted</vt:lpwstr>
  </property>
</Properties>
</file>